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F2D4A3" w14:textId="77777777" w:rsidR="004D1440" w:rsidRPr="008074BA" w:rsidRDefault="004D1440" w:rsidP="004D1440">
      <w:pPr>
        <w:pStyle w:val="TOCHeading"/>
        <w:spacing w:line="480" w:lineRule="auto"/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  <w:bookmarkStart w:id="0" w:name="_Hlk76823276"/>
      <w:bookmarkStart w:id="1" w:name="_Toc69153954"/>
      <w:bookmarkStart w:id="2" w:name="_Hlk46397926"/>
      <w:bookmarkStart w:id="3" w:name="_Hlk50195805"/>
      <w:r w:rsidRPr="008074BA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Supplemental Table of Contents</w:t>
      </w:r>
    </w:p>
    <w:p w14:paraId="7FD46CEB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Table 1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>. ICD-9/10 codes used for identifying chronic kidney disease and kidney failure.</w:t>
      </w:r>
    </w:p>
    <w:p w14:paraId="13636F61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Methods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Details of the meta-analysis of the </w:t>
      </w:r>
      <w:proofErr w:type="spellStart"/>
      <w:r w:rsidRPr="008074BA">
        <w:rPr>
          <w:rFonts w:ascii="Times New Roman" w:hAnsi="Times New Roman" w:cs="Times New Roman"/>
          <w:sz w:val="24"/>
          <w:szCs w:val="24"/>
          <w:lang w:eastAsia="en-US"/>
        </w:rPr>
        <w:t>CKDGen</w:t>
      </w:r>
      <w:proofErr w:type="spellEnd"/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Consortium GWAS and the UK Biobank GWAS.</w:t>
      </w:r>
    </w:p>
    <w:p w14:paraId="68B4A764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Table 2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Technical details of </w:t>
      </w:r>
      <w:r>
        <w:rPr>
          <w:rFonts w:ascii="Times New Roman" w:hAnsi="Times New Roman" w:cs="Times New Roman"/>
          <w:sz w:val="24"/>
          <w:szCs w:val="24"/>
          <w:lang w:eastAsia="en-US"/>
        </w:rPr>
        <w:t>the PRS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>.</w:t>
      </w:r>
    </w:p>
    <w:p w14:paraId="75868848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Table 3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Adjusted proportion of the variance for eGFR and</w:t>
      </w:r>
      <w:r>
        <w:rPr>
          <w:rFonts w:ascii="Times New Roman" w:hAnsi="Times New Roman" w:cs="Times New Roman"/>
          <w:sz w:val="24"/>
          <w:szCs w:val="24"/>
          <w:lang w:eastAsia="en-US"/>
        </w:rPr>
        <w:t xml:space="preserve"> 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>ACR explained by</w:t>
      </w:r>
      <w:r>
        <w:rPr>
          <w:rFonts w:ascii="Times New Roman" w:hAnsi="Times New Roman" w:cs="Times New Roman"/>
          <w:sz w:val="24"/>
          <w:szCs w:val="24"/>
          <w:lang w:eastAsia="en-US"/>
        </w:rPr>
        <w:t xml:space="preserve"> PRS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>.</w:t>
      </w:r>
    </w:p>
    <w:p w14:paraId="45273402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Table 4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Adjusted proportion of the variance for eGFR and ACR explained by PRS among participants with African ancestry.</w:t>
      </w:r>
    </w:p>
    <w:p w14:paraId="0C030254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Table 5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 Risk for incident kidney diseases according to conventional risk factors of kidney diseases</w:t>
      </w:r>
      <w:r>
        <w:rPr>
          <w:rFonts w:ascii="Times New Roman" w:hAnsi="Times New Roman" w:cs="Times New Roman"/>
          <w:sz w:val="24"/>
          <w:szCs w:val="24"/>
          <w:lang w:eastAsia="en-US"/>
        </w:rPr>
        <w:t>.</w:t>
      </w:r>
    </w:p>
    <w:p w14:paraId="6A7CFC92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 xml:space="preserve">Supplemental Table </w:t>
      </w:r>
      <w:r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6</w:t>
      </w: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Risk for incident kidney diseases according to polygenic risk scores of kidney function among participants who attended visit 4</w:t>
      </w:r>
      <w:r>
        <w:rPr>
          <w:rFonts w:ascii="Times New Roman" w:hAnsi="Times New Roman" w:cs="Times New Roman"/>
          <w:sz w:val="24"/>
          <w:szCs w:val="24"/>
          <w:lang w:eastAsia="en-US"/>
        </w:rPr>
        <w:t>.</w:t>
      </w:r>
    </w:p>
    <w:p w14:paraId="57F265BF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 xml:space="preserve">Supplemental Table </w:t>
      </w:r>
      <w:r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7</w:t>
      </w: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Associations of </w:t>
      </w:r>
      <w:proofErr w:type="spellStart"/>
      <w:r w:rsidRPr="008074BA">
        <w:rPr>
          <w:rFonts w:ascii="Times New Roman" w:hAnsi="Times New Roman" w:cs="Times New Roman"/>
          <w:sz w:val="24"/>
          <w:szCs w:val="24"/>
          <w:lang w:eastAsia="en-US"/>
        </w:rPr>
        <w:t>LDPred</w:t>
      </w:r>
      <w:proofErr w:type="spellEnd"/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US"/>
        </w:rPr>
        <w:t>PRS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for kidney function and </w:t>
      </w:r>
      <w:r>
        <w:rPr>
          <w:rFonts w:ascii="Times New Roman" w:hAnsi="Times New Roman" w:cs="Times New Roman"/>
          <w:sz w:val="24"/>
          <w:szCs w:val="24"/>
          <w:lang w:eastAsia="en-US"/>
        </w:rPr>
        <w:t>eGFR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with proteins significantly associated with </w:t>
      </w:r>
      <w:proofErr w:type="spellStart"/>
      <w:r w:rsidRPr="008074BA">
        <w:rPr>
          <w:rFonts w:ascii="Times New Roman" w:hAnsi="Times New Roman" w:cs="Times New Roman"/>
          <w:sz w:val="24"/>
          <w:szCs w:val="24"/>
          <w:lang w:eastAsia="en-US"/>
        </w:rPr>
        <w:t>LDPred</w:t>
      </w:r>
      <w:proofErr w:type="spellEnd"/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en-US"/>
        </w:rPr>
        <w:t>PRS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at both visit 3 and visit 5.</w:t>
      </w:r>
    </w:p>
    <w:p w14:paraId="09364222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 xml:space="preserve">Supplemental Table </w:t>
      </w:r>
      <w:r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8</w:t>
      </w: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Causal mediation effects of estimated glomerular filtration rate measured based on </w:t>
      </w:r>
      <w:proofErr w:type="spellStart"/>
      <w:r w:rsidRPr="008074BA">
        <w:rPr>
          <w:rFonts w:ascii="Times New Roman" w:hAnsi="Times New Roman" w:cs="Times New Roman"/>
          <w:sz w:val="24"/>
          <w:szCs w:val="24"/>
          <w:lang w:eastAsia="en-US"/>
        </w:rPr>
        <w:t>creatinie</w:t>
      </w:r>
      <w:proofErr w:type="spellEnd"/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on proteins significantly associated with </w:t>
      </w:r>
      <w:proofErr w:type="spellStart"/>
      <w:r w:rsidRPr="008074BA">
        <w:rPr>
          <w:rFonts w:ascii="Times New Roman" w:hAnsi="Times New Roman" w:cs="Times New Roman"/>
          <w:sz w:val="24"/>
          <w:szCs w:val="24"/>
          <w:lang w:eastAsia="en-US"/>
        </w:rPr>
        <w:t>LDPred</w:t>
      </w:r>
      <w:proofErr w:type="spellEnd"/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polygenic risk score at both visit 3 and visit 5.</w:t>
      </w:r>
    </w:p>
    <w:p w14:paraId="0193BB7E" w14:textId="77777777" w:rsidR="004D1440" w:rsidRPr="008074BA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>Supplemental Figure 1.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 xml:space="preserve"> Flow chart of subjects included in the study.</w:t>
      </w:r>
    </w:p>
    <w:p w14:paraId="1B8C7989" w14:textId="77777777" w:rsidR="004D1440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8074BA">
        <w:rPr>
          <w:rFonts w:ascii="Times New Roman" w:hAnsi="Times New Roman" w:cs="Times New Roman"/>
          <w:b/>
          <w:bCs/>
          <w:sz w:val="24"/>
          <w:szCs w:val="24"/>
          <w:lang w:eastAsia="en-US"/>
        </w:rPr>
        <w:t xml:space="preserve">Supplemental Figure 2. </w:t>
      </w:r>
      <w:r w:rsidRPr="008074BA">
        <w:rPr>
          <w:rFonts w:ascii="Times New Roman" w:hAnsi="Times New Roman" w:cs="Times New Roman"/>
          <w:sz w:val="24"/>
          <w:szCs w:val="24"/>
          <w:lang w:eastAsia="en-US"/>
        </w:rPr>
        <w:t>Scatter plots of PRS with locally weighted smoothing (LOESS) regression line.</w:t>
      </w:r>
    </w:p>
    <w:p w14:paraId="771F4F6A" w14:textId="77777777" w:rsidR="004D1440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E47AC">
        <w:rPr>
          <w:rFonts w:ascii="Times New Roman" w:hAnsi="Times New Roman" w:cs="Times New Roman"/>
          <w:b/>
          <w:bCs/>
          <w:sz w:val="24"/>
          <w:szCs w:val="24"/>
        </w:rPr>
        <w:t>Supplemental Figure 3.</w:t>
      </w:r>
      <w:r w:rsidRPr="004E47AC">
        <w:rPr>
          <w:rFonts w:ascii="Times New Roman" w:hAnsi="Times New Roman" w:cs="Times New Roman"/>
          <w:sz w:val="24"/>
          <w:szCs w:val="24"/>
        </w:rPr>
        <w:t xml:space="preserve"> </w:t>
      </w:r>
      <w:r w:rsidRPr="00C0246B">
        <w:rPr>
          <w:rFonts w:ascii="Times New Roman" w:hAnsi="Times New Roman" w:cs="Times New Roman"/>
          <w:sz w:val="24"/>
          <w:szCs w:val="24"/>
        </w:rPr>
        <w:t>10-fold cross validation</w:t>
      </w:r>
      <w:r w:rsidRPr="0093261A">
        <w:rPr>
          <w:rFonts w:ascii="Times New Roman" w:hAnsi="Times New Roman" w:cs="Times New Roman"/>
          <w:sz w:val="24"/>
          <w:szCs w:val="24"/>
        </w:rPr>
        <w:t xml:space="preserve"> </w:t>
      </w:r>
      <w:r w:rsidRPr="00C0246B">
        <w:rPr>
          <w:rFonts w:ascii="Times New Roman" w:hAnsi="Times New Roman" w:cs="Times New Roman"/>
          <w:sz w:val="24"/>
          <w:szCs w:val="24"/>
          <w:shd w:val="clear" w:color="auto" w:fill="FFFFFF"/>
        </w:rPr>
        <w:t>Area under the curve (AUC) performances for predicting incident CKD for each of the seven models.</w:t>
      </w:r>
    </w:p>
    <w:p w14:paraId="07368844" w14:textId="77777777" w:rsidR="004D1440" w:rsidRPr="00C0246B" w:rsidRDefault="004D1440" w:rsidP="004D144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663D7">
        <w:rPr>
          <w:rFonts w:ascii="Times New Roman" w:hAnsi="Times New Roman" w:cs="Times New Roman"/>
          <w:b/>
          <w:bCs/>
          <w:sz w:val="24"/>
          <w:szCs w:val="24"/>
        </w:rPr>
        <w:t xml:space="preserve">Supplemental Figur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A663D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C0246B">
        <w:rPr>
          <w:rFonts w:ascii="Times New Roman" w:hAnsi="Times New Roman" w:cs="Times New Roman"/>
          <w:sz w:val="24"/>
          <w:szCs w:val="24"/>
        </w:rPr>
        <w:t>Population substructure shown by the first two principal components of genetic ancestry among participants included in the UK Biobank GWAS.</w:t>
      </w:r>
    </w:p>
    <w:p w14:paraId="5216400A" w14:textId="77777777" w:rsidR="004D1440" w:rsidRPr="00A663D7" w:rsidRDefault="004D1440" w:rsidP="004D1440">
      <w:pPr>
        <w:pStyle w:val="Heading1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Supplemental Figure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5</w:t>
      </w:r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</w:t>
      </w:r>
      <w:r w:rsidRPr="00C0246B">
        <w:rPr>
          <w:rFonts w:ascii="Times New Roman" w:hAnsi="Times New Roman" w:cs="Times New Roman"/>
          <w:color w:val="auto"/>
          <w:sz w:val="24"/>
          <w:szCs w:val="24"/>
        </w:rPr>
        <w:t xml:space="preserve">Quantile–quantile plots for the meta-analysis of UK Biobank and </w:t>
      </w:r>
      <w:proofErr w:type="spellStart"/>
      <w:r w:rsidRPr="00C0246B">
        <w:rPr>
          <w:rFonts w:ascii="Times New Roman" w:hAnsi="Times New Roman" w:cs="Times New Roman"/>
          <w:color w:val="auto"/>
          <w:sz w:val="24"/>
          <w:szCs w:val="24"/>
        </w:rPr>
        <w:t>CKDGen</w:t>
      </w:r>
      <w:proofErr w:type="spellEnd"/>
      <w:r w:rsidRPr="00C0246B">
        <w:rPr>
          <w:rFonts w:ascii="Times New Roman" w:hAnsi="Times New Roman" w:cs="Times New Roman"/>
          <w:color w:val="auto"/>
          <w:sz w:val="24"/>
          <w:szCs w:val="24"/>
        </w:rPr>
        <w:t xml:space="preserve"> GWAS.</w:t>
      </w:r>
    </w:p>
    <w:p w14:paraId="38F77B8A" w14:textId="77777777" w:rsidR="004D1440" w:rsidRDefault="004D1440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01A636" w14:textId="77777777" w:rsidR="004D1440" w:rsidRDefault="004D1440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7D01CEF" w14:textId="77777777" w:rsidR="004D1440" w:rsidRDefault="004D1440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C801223" w14:textId="4B521A84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82D84">
        <w:rPr>
          <w:rFonts w:ascii="Times New Roman" w:hAnsi="Times New Roman" w:cs="Times New Roman"/>
          <w:b/>
          <w:bCs/>
          <w:sz w:val="24"/>
          <w:szCs w:val="24"/>
        </w:rPr>
        <w:t xml:space="preserve">Supplemental Methods. Technical details for UK Biobank GWAS, meta-analysis of UK Biobank and </w:t>
      </w:r>
      <w:proofErr w:type="spellStart"/>
      <w:r w:rsidRPr="00182D84">
        <w:rPr>
          <w:rFonts w:ascii="Times New Roman" w:hAnsi="Times New Roman" w:cs="Times New Roman"/>
          <w:b/>
          <w:bCs/>
          <w:sz w:val="24"/>
          <w:szCs w:val="24"/>
        </w:rPr>
        <w:t>CKDGen</w:t>
      </w:r>
      <w:proofErr w:type="spellEnd"/>
      <w:r w:rsidRPr="00182D84">
        <w:rPr>
          <w:rFonts w:ascii="Times New Roman" w:hAnsi="Times New Roman" w:cs="Times New Roman"/>
          <w:b/>
          <w:bCs/>
          <w:sz w:val="24"/>
          <w:szCs w:val="24"/>
        </w:rPr>
        <w:t xml:space="preserve"> GWAS, and PRS generation.  </w:t>
      </w:r>
    </w:p>
    <w:p w14:paraId="78448B06" w14:textId="77777777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82D84">
        <w:rPr>
          <w:rFonts w:ascii="Times New Roman" w:hAnsi="Times New Roman" w:cs="Times New Roman"/>
          <w:b/>
          <w:bCs/>
          <w:sz w:val="24"/>
          <w:szCs w:val="24"/>
        </w:rPr>
        <w:t>UK Biobank trans-ethnic GWAS</w:t>
      </w:r>
    </w:p>
    <w:p w14:paraId="78965BDD" w14:textId="4AD24D23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</w:pPr>
      <w:bookmarkStart w:id="4" w:name="_Hlk77875968"/>
      <w:r w:rsidRPr="00182D84">
        <w:rPr>
          <w:rFonts w:ascii="Times New Roman" w:hAnsi="Times New Roman" w:cs="Times New Roman"/>
          <w:sz w:val="24"/>
          <w:szCs w:val="24"/>
        </w:rPr>
        <w:t xml:space="preserve">We randomly selected 90% of the total 451,508 unrelated multi-ancestry UK Biobank individuals for conducting the GWAS (N=406,350). 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>Excluded related individuals were defined as one individual in each pair within the third degree of relatedness determined based on kinship coefficients centrally calculated by UK Biobank.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Bycroft&lt;/Author&gt;&lt;Year&gt;2018&lt;/Year&gt;&lt;RecNum&gt;1&lt;/RecNum&gt;&lt;DisplayText&gt;&lt;style face="superscript"&gt;1&lt;/style&gt;&lt;/DisplayText&gt;&lt;record&gt;&lt;rec-number&gt;1&lt;/rec-number&gt;&lt;foreign-keys&gt;&lt;key app="EN" db-id="rz2ap0svrrxz91edvr2vxpfkx5fz2a9xsp9p" timestamp="1625861329"&gt;1&lt;/key&gt;&lt;/foreign-keys&gt;&lt;ref-type name="Journal Article"&gt;17&lt;/ref-type&gt;&lt;contributors&gt;&lt;authors&gt;&lt;author&gt;Bycroft, Clare&lt;/author&gt;&lt;author&gt;Freeman, Colin&lt;/author&gt;&lt;author&gt;Petkova, Desislava&lt;/author&gt;&lt;author&gt;Band, Gavin&lt;/author&gt;&lt;author&gt;Elliott, Lloyd T.&lt;/author&gt;&lt;author&gt;Sharp, Kevin&lt;/author&gt;&lt;author&gt;Motyer, Allan&lt;/author&gt;&lt;author&gt;Vukcevic, Damjan&lt;/author&gt;&lt;author&gt;Delaneau, Olivier&lt;/author&gt;&lt;author&gt;O’Connell, Jared&lt;/author&gt;&lt;author&gt;Cortes, Adrian&lt;/author&gt;&lt;author&gt;Welsh, Samantha&lt;/author&gt;&lt;author&gt;Young, Alan&lt;/author&gt;&lt;author&gt;Effingham, Mark&lt;/author&gt;&lt;author&gt;McVean, Gil&lt;/author&gt;&lt;author&gt;Leslie, Stephen&lt;/author&gt;&lt;author&gt;Allen, Naomi&lt;/author&gt;&lt;author&gt;Donnelly, Peter&lt;/author&gt;&lt;author&gt;Marchini, Jonathan&lt;/author&gt;&lt;/authors&gt;&lt;/contributors&gt;&lt;titles&gt;&lt;title&gt;The UK Biobank resource with deep phenotyping and genomic data&lt;/title&gt;&lt;secondary-title&gt;Nature&lt;/secondary-title&gt;&lt;/titles&gt;&lt;periodical&gt;&lt;full-title&gt;Nature&lt;/full-title&gt;&lt;/periodical&gt;&lt;pages&gt;203-209&lt;/pages&gt;&lt;volume&gt;562&lt;/volume&gt;&lt;number&gt;7726&lt;/number&gt;&lt;dates&gt;&lt;year&gt;2018&lt;/year&gt;&lt;pub-dates&gt;&lt;date&gt;2018/10/01&lt;/date&gt;&lt;/pub-dates&gt;&lt;/dates&gt;&lt;isbn&gt;1476-4687&lt;/isbn&gt;&lt;urls&gt;&lt;related-urls&gt;&lt;url&gt;https://doi.org/10.1038/s41586-018-0579-z&lt;/url&gt;&lt;/related-urls&gt;&lt;/urls&gt;&lt;electronic-resource-num&gt;10.1038/s41586-018-0579-z&lt;/electronic-resource-num&gt;&lt;/record&gt;&lt;/Cite&gt;&lt;/EndNote&gt;</w:instrTex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182D84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1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182D84">
        <w:rPr>
          <w:rFonts w:ascii="Times New Roman" w:hAnsi="Times New Roman" w:cs="Times New Roman"/>
          <w:sz w:val="24"/>
          <w:szCs w:val="24"/>
        </w:rPr>
        <w:t xml:space="preserve">To ensure balance across different ethnic groups, the selection was stratified by the </w:t>
      </w:r>
      <w:r>
        <w:rPr>
          <w:rFonts w:ascii="Times New Roman" w:hAnsi="Times New Roman" w:cs="Times New Roman"/>
          <w:sz w:val="24"/>
          <w:szCs w:val="24"/>
        </w:rPr>
        <w:t xml:space="preserve">self-reported </w:t>
      </w:r>
      <w:r w:rsidRPr="00182D84">
        <w:rPr>
          <w:rFonts w:ascii="Times New Roman" w:hAnsi="Times New Roman" w:cs="Times New Roman"/>
          <w:sz w:val="24"/>
          <w:szCs w:val="24"/>
        </w:rPr>
        <w:t xml:space="preserve">ethnic groups that were available in the UK Biobank, including EUR (British, Irish, White, </w:t>
      </w:r>
      <w:r w:rsidR="00857358">
        <w:rPr>
          <w:rFonts w:ascii="Times New Roman" w:hAnsi="Times New Roman" w:cs="Times New Roman"/>
          <w:sz w:val="24"/>
          <w:szCs w:val="24"/>
        </w:rPr>
        <w:t>or a</w:t>
      </w:r>
      <w:r w:rsidRPr="00182D84">
        <w:rPr>
          <w:rFonts w:ascii="Times New Roman" w:hAnsi="Times New Roman" w:cs="Times New Roman"/>
          <w:sz w:val="24"/>
          <w:szCs w:val="24"/>
        </w:rPr>
        <w:t xml:space="preserve">ny other white background), AFR (African, Caribbean, Any other Black background, Black or Black British), SAS (Indian, Pakistani, Bangladeshi, Asian or Asian British, </w:t>
      </w:r>
      <w:r w:rsidR="00857358">
        <w:rPr>
          <w:rFonts w:ascii="Times New Roman" w:hAnsi="Times New Roman" w:cs="Times New Roman"/>
          <w:sz w:val="24"/>
          <w:szCs w:val="24"/>
        </w:rPr>
        <w:t>or a</w:t>
      </w:r>
      <w:r w:rsidRPr="00182D84">
        <w:rPr>
          <w:rFonts w:ascii="Times New Roman" w:hAnsi="Times New Roman" w:cs="Times New Roman"/>
          <w:sz w:val="24"/>
          <w:szCs w:val="24"/>
        </w:rPr>
        <w:t>ny other Asian background), and EAS (Chinese). This led to a total of 390,694 EUR, 6,406 AFR, 7,979 SAS, 1,271 EAS part</w:t>
      </w:r>
      <w:r w:rsidR="00CF65F7">
        <w:rPr>
          <w:rFonts w:ascii="Times New Roman" w:hAnsi="Times New Roman" w:cs="Times New Roman"/>
          <w:sz w:val="24"/>
          <w:szCs w:val="24"/>
        </w:rPr>
        <w:t>i</w:t>
      </w:r>
      <w:r w:rsidRPr="00182D84">
        <w:rPr>
          <w:rFonts w:ascii="Times New Roman" w:hAnsi="Times New Roman" w:cs="Times New Roman"/>
          <w:sz w:val="24"/>
          <w:szCs w:val="24"/>
        </w:rPr>
        <w:t xml:space="preserve">cipants for the GWAS. We conducted the GWAS </w:t>
      </w:r>
      <w:r w:rsidR="00857358">
        <w:rPr>
          <w:rFonts w:ascii="Times New Roman" w:hAnsi="Times New Roman" w:cs="Times New Roman"/>
          <w:sz w:val="24"/>
          <w:szCs w:val="24"/>
        </w:rPr>
        <w:t>in</w:t>
      </w:r>
      <w:r w:rsidR="00857358" w:rsidRPr="00182D84">
        <w:rPr>
          <w:rFonts w:ascii="Times New Roman" w:hAnsi="Times New Roman" w:cs="Times New Roman"/>
          <w:sz w:val="24"/>
          <w:szCs w:val="24"/>
        </w:rPr>
        <w:t xml:space="preserve"> </w:t>
      </w:r>
      <w:r w:rsidRPr="00182D84">
        <w:rPr>
          <w:rFonts w:ascii="Times New Roman" w:hAnsi="Times New Roman" w:cs="Times New Roman"/>
          <w:sz w:val="24"/>
          <w:szCs w:val="24"/>
        </w:rPr>
        <w:t xml:space="preserve">PLINK </w:t>
      </w:r>
      <w:r w:rsidR="00857358">
        <w:rPr>
          <w:rFonts w:ascii="Times New Roman" w:hAnsi="Times New Roman" w:cs="Times New Roman"/>
          <w:sz w:val="24"/>
          <w:szCs w:val="24"/>
        </w:rPr>
        <w:t>using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an additive genetic model and adjusting for age, sex, diabetes, self-reported race, and </w:t>
      </w:r>
      <w:r w:rsidR="00B9093A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the 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first 40 principal components (PCs) of genetic ancestry. PCA plot of the first 2 genetic PCs is shown in Supplemental Figure 3.</w:t>
      </w:r>
      <w:r w:rsidRPr="00182D84">
        <w:rPr>
          <w:rFonts w:ascii="Times New Roman" w:hAnsi="Times New Roman" w:cs="Times New Roman"/>
          <w:sz w:val="24"/>
          <w:szCs w:val="24"/>
        </w:rPr>
        <w:t xml:space="preserve"> The sample-size corrected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genomic control (</w:t>
      </w:r>
      <w:r w:rsidRPr="00182D8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GC) inflation factor 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was 1.001 for this UK Biobank GWAS.</w:t>
      </w:r>
    </w:p>
    <w:bookmarkEnd w:id="4"/>
    <w:p w14:paraId="3B4F22B3" w14:textId="77777777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</w:rPr>
      </w:pPr>
      <w:r w:rsidRPr="00182D84">
        <w:rPr>
          <w:rFonts w:ascii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</w:rPr>
        <w:t xml:space="preserve">Meta-analysis of UK Biobank and </w:t>
      </w:r>
      <w:proofErr w:type="spellStart"/>
      <w:r w:rsidRPr="00182D84">
        <w:rPr>
          <w:rFonts w:ascii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</w:rPr>
        <w:t>CKDGen</w:t>
      </w:r>
      <w:proofErr w:type="spellEnd"/>
      <w:r w:rsidRPr="00182D84">
        <w:rPr>
          <w:rFonts w:ascii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</w:rPr>
        <w:t xml:space="preserve"> GWAS</w:t>
      </w:r>
    </w:p>
    <w:p w14:paraId="65F2F8C7" w14:textId="49CC65D8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</w:pP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e conducted a fixed-effects inverse variance weighted </w:t>
      </w:r>
      <w:bookmarkStart w:id="5" w:name="_Hlk46253562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eta-analysis using METAL on the </w:t>
      </w:r>
      <w:r w:rsidRPr="00182D84">
        <w:rPr>
          <w:rFonts w:ascii="Times New Roman" w:hAnsi="Times New Roman" w:cs="Times New Roman"/>
          <w:sz w:val="24"/>
          <w:szCs w:val="24"/>
        </w:rPr>
        <w:t xml:space="preserve">summary statistics from our UK Biobank GWAS and a meta-analysis by the </w:t>
      </w:r>
      <w:proofErr w:type="spellStart"/>
      <w:r w:rsidRPr="00182D84">
        <w:rPr>
          <w:rFonts w:ascii="Times New Roman" w:hAnsi="Times New Roman" w:cs="Times New Roman"/>
          <w:sz w:val="24"/>
          <w:szCs w:val="24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</w:rPr>
        <w:t xml:space="preserve"> Consortium of the GWAS of </w:t>
      </w:r>
      <w:proofErr w:type="spellStart"/>
      <w:r w:rsidRPr="00182D84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182D84">
        <w:rPr>
          <w:rFonts w:ascii="Times New Roman" w:hAnsi="Times New Roman" w:cs="Times New Roman"/>
          <w:sz w:val="24"/>
          <w:szCs w:val="24"/>
        </w:rPr>
        <w:t xml:space="preserve"> </w:t>
      </w:r>
      <w:bookmarkEnd w:id="5"/>
      <w:r w:rsidRPr="00182D84">
        <w:rPr>
          <w:rFonts w:ascii="Times New Roman" w:hAnsi="Times New Roman" w:cs="Times New Roman"/>
          <w:sz w:val="24"/>
          <w:szCs w:val="24"/>
        </w:rPr>
        <w:t xml:space="preserve">including up to </w:t>
      </w:r>
      <w:r w:rsidRPr="00182D8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765,348 multi-ethnic </w:t>
      </w:r>
      <w:r w:rsidRPr="00182D84">
        <w:rPr>
          <w:rFonts w:ascii="Times New Roman" w:hAnsi="Times New Roman" w:cs="Times New Roman"/>
          <w:sz w:val="24"/>
          <w:szCs w:val="24"/>
        </w:rPr>
        <w:t>individuals (https://ckdgen.imbi.uni-freiburg.de/).</w:t>
      </w:r>
      <w:r w:rsidRPr="00182D84">
        <w:rPr>
          <w:rFonts w:ascii="Times New Roman" w:hAnsi="Times New Roman" w:cs="Times New Roman"/>
          <w:sz w:val="24"/>
          <w:szCs w:val="24"/>
        </w:rPr>
        <w:fldChar w:fldCharType="begin">
          <w:fldData xml:space="preserve">ZCBhbmQgVHJhbnNwbGFudCwgQlJDIE94Zm9yZCBIYWVtYXRvbG9neSBUaGVtZTsgTnVmZmllbGQg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k1Ny05NzI8L3BhZ2VzPjx2b2x1bWU+NTE8L3ZvbHVtZT48bnVtYmVyPjY8L251bWJlcj48ZWRp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yMzYtMjQy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</w:fldData>
        </w:fldChar>
      </w:r>
      <w:r w:rsidRPr="00182D8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182D8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XR0a2U8L0F1dGhvcj48WWVhcj4yMDE5PC9ZZWFyPjxS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==
</w:fldData>
        </w:fldChar>
      </w:r>
      <w:r w:rsidRPr="00182D8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182D84">
        <w:rPr>
          <w:rFonts w:ascii="Times New Roman" w:hAnsi="Times New Roman" w:cs="Times New Roman"/>
          <w:sz w:val="24"/>
          <w:szCs w:val="24"/>
        </w:rPr>
      </w:r>
      <w:r w:rsidRPr="00182D84">
        <w:rPr>
          <w:rFonts w:ascii="Times New Roman" w:hAnsi="Times New Roman" w:cs="Times New Roman"/>
          <w:sz w:val="24"/>
          <w:szCs w:val="24"/>
        </w:rPr>
        <w:fldChar w:fldCharType="end"/>
      </w:r>
      <w:r w:rsidRPr="00182D84">
        <w:rPr>
          <w:rFonts w:ascii="Times New Roman" w:hAnsi="Times New Roman" w:cs="Times New Roman"/>
          <w:sz w:val="24"/>
          <w:szCs w:val="24"/>
        </w:rPr>
        <w:fldChar w:fldCharType="begin">
          <w:fldData xml:space="preserve">ZCBhbmQgVHJhbnNwbGFudCwgQlJDIE94Zm9yZCBIYWVtYXRvbG9neSBUaGVtZTsgTnVmZmllbGQg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k1Ny05NzI8L3BhZ2VzPjx2b2x1bWU+NTE8L3ZvbHVtZT48bnVtYmVyPjY8L251bWJlcj48ZWRp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</w:fldData>
        </w:fldChar>
      </w:r>
      <w:r w:rsidRPr="00182D8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182D84">
        <w:rPr>
          <w:rFonts w:ascii="Times New Roman" w:hAnsi="Times New Roman" w:cs="Times New Roman"/>
          <w:sz w:val="24"/>
          <w:szCs w:val="24"/>
        </w:rPr>
      </w:r>
      <w:r w:rsidRPr="00182D84">
        <w:rPr>
          <w:rFonts w:ascii="Times New Roman" w:hAnsi="Times New Roman" w:cs="Times New Roman"/>
          <w:sz w:val="24"/>
          <w:szCs w:val="24"/>
        </w:rPr>
        <w:fldChar w:fldCharType="end"/>
      </w:r>
      <w:r w:rsidRPr="00182D84">
        <w:rPr>
          <w:rFonts w:ascii="Times New Roman" w:hAnsi="Times New Roman" w:cs="Times New Roman"/>
          <w:sz w:val="24"/>
          <w:szCs w:val="24"/>
        </w:rPr>
      </w:r>
      <w:r w:rsidRPr="00182D84">
        <w:rPr>
          <w:rFonts w:ascii="Times New Roman" w:hAnsi="Times New Roman" w:cs="Times New Roman"/>
          <w:sz w:val="24"/>
          <w:szCs w:val="24"/>
        </w:rPr>
        <w:fldChar w:fldCharType="separate"/>
      </w:r>
      <w:r w:rsidRPr="00182D84">
        <w:rPr>
          <w:rFonts w:ascii="Times New Roman" w:hAnsi="Times New Roman" w:cs="Times New Roman"/>
          <w:noProof/>
          <w:sz w:val="24"/>
          <w:szCs w:val="24"/>
          <w:vertAlign w:val="superscript"/>
        </w:rPr>
        <w:t>2, 3</w:t>
      </w:r>
      <w:r w:rsidRPr="00182D84">
        <w:rPr>
          <w:rFonts w:ascii="Times New Roman" w:hAnsi="Times New Roman" w:cs="Times New Roman"/>
          <w:sz w:val="24"/>
          <w:szCs w:val="24"/>
        </w:rPr>
        <w:fldChar w:fldCharType="end"/>
      </w:r>
      <w:r w:rsidRPr="00182D84">
        <w:rPr>
          <w:rFonts w:ascii="Times New Roman" w:hAnsi="Times New Roman" w:cs="Times New Roman"/>
          <w:sz w:val="24"/>
          <w:szCs w:val="24"/>
        </w:rPr>
        <w:t xml:space="preserve"> </w:t>
      </w:r>
      <w:bookmarkStart w:id="6" w:name="_Hlk69136936"/>
      <w:r w:rsidRPr="00182D84">
        <w:rPr>
          <w:rFonts w:ascii="Times New Roman" w:hAnsi="Times New Roman" w:cs="Times New Roman"/>
          <w:sz w:val="24"/>
          <w:szCs w:val="24"/>
        </w:rPr>
        <w:t xml:space="preserve">As the </w:t>
      </w:r>
      <w:proofErr w:type="spellStart"/>
      <w:r w:rsidRPr="00182D84">
        <w:rPr>
          <w:rFonts w:ascii="Times New Roman" w:hAnsi="Times New Roman" w:cs="Times New Roman"/>
          <w:sz w:val="24"/>
          <w:szCs w:val="24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</w:rPr>
        <w:t xml:space="preserve"> consortium included the ARIC study (N=11,908), we adjusted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effect sizes of SNPs by re-conducting the meta-analysis removing ARIC data. </w:t>
      </w:r>
      <w:bookmarkEnd w:id="6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is led to a total of </w:t>
      </w:r>
      <w:r w:rsidRPr="00182D84">
        <w:rPr>
          <w:rFonts w:ascii="Times New Roman" w:eastAsia="Times New Roman" w:hAnsi="Times New Roman" w:cs="Times New Roman"/>
          <w:color w:val="000000"/>
          <w:sz w:val="24"/>
          <w:szCs w:val="24"/>
        </w:rPr>
        <w:t>1,159,871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rticipants, including 949,116 </w:t>
      </w:r>
      <w:proofErr w:type="gramStart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>whites,  166,997</w:t>
      </w:r>
      <w:proofErr w:type="gramEnd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ast Asians, 21,338 South Asians, 17,459 African</w:t>
      </w:r>
      <w:r w:rsidR="00CF65F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merican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, and 4,961 </w:t>
      </w:r>
      <w:r w:rsidRPr="00182D8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ispanics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S</w:t>
      </w:r>
      <w:r w:rsidRPr="00182D84">
        <w:rPr>
          <w:rFonts w:ascii="Times New Roman" w:hAnsi="Times New Roman" w:cs="Times New Roman"/>
          <w:sz w:val="24"/>
          <w:szCs w:val="24"/>
        </w:rPr>
        <w:t>ince the sample-size corrected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182D84">
        <w:rPr>
          <w:rFonts w:ascii="Times New Roman" w:eastAsia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GC inflation factor 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was 1.004 for the </w:t>
      </w:r>
      <w:proofErr w:type="spellStart"/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Consortium GWAS and 1.001 for the UK Biobank GWAS</w:t>
      </w:r>
      <w:r w:rsidRPr="00182D8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potential population stratification was controlled through adjusting for PCs of genetic ancestry in the GWAS (first 40 PCs for the UK Biobank GWAS; number of PCs varies for the GWAS of participating studies in the </w:t>
      </w:r>
      <w:proofErr w:type="spellStart"/>
      <w:r w:rsidRPr="00182D8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KDGen</w:t>
      </w:r>
      <w:proofErr w:type="spellEnd"/>
      <w:r w:rsidRPr="00182D8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consortium), GC correction was not further applied in our meta-analysis</w:t>
      </w:r>
      <w:r w:rsidRPr="00182D84">
        <w:rPr>
          <w:rFonts w:ascii="Times New Roman" w:hAnsi="Times New Roman" w:cs="Times New Roman"/>
          <w:sz w:val="24"/>
          <w:szCs w:val="24"/>
        </w:rPr>
        <w:t>. The sample-size corrected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Pr="00182D8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C inflation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factor for the overall meta-analysis was 1.0005. The Q-Q plot of this GWAS is shown in Supplemental Figure 4. </w:t>
      </w:r>
      <w:r w:rsidRPr="00182D84">
        <w:rPr>
          <w:rFonts w:ascii="Times New Roman" w:hAnsi="Times New Roman" w:cs="Times New Roman"/>
          <w:sz w:val="24"/>
          <w:szCs w:val="24"/>
        </w:rPr>
        <w:t>By meta-analyzing with the UKB Biobank GWAS, the SNP heritability estimated using LD Score regression</w:t>
      </w:r>
      <w:r w:rsidRPr="00182D84">
        <w:rPr>
          <w:rFonts w:ascii="Times New Roman" w:hAnsi="Times New Roman" w:cs="Times New Roman"/>
          <w:sz w:val="24"/>
          <w:szCs w:val="24"/>
        </w:rPr>
        <w:fldChar w:fldCharType="begin"/>
      </w:r>
      <w:r w:rsidRPr="00182D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lik-Sullivan&lt;/Author&gt;&lt;Year&gt;2015&lt;/Year&gt;&lt;RecNum&gt;18&lt;/RecNum&gt;&lt;DisplayText&gt;&lt;style face="superscript"&gt;4&lt;/style&gt;&lt;/DisplayText&gt;&lt;record&gt;&lt;rec-number&gt;18&lt;/rec-number&gt;&lt;foreign-keys&gt;&lt;key app="EN" db-id="5x55tt2a3pt90reprrspddpydze0e2rw9paw" timestamp="1618358935"&gt;18&lt;/key&gt;&lt;/foreign-keys&gt;&lt;ref-type name="Journal Article"&gt;17&lt;/ref-type&gt;&lt;contributors&gt;&lt;authors&gt;&lt;author&gt;Bulik-Sullivan, Brendan K.&lt;/author&gt;&lt;author&gt;Loh, Po-Ru&lt;/author&gt;&lt;author&gt;Finucane, Hilary K.&lt;/author&gt;&lt;author&gt;Ripke, Stephan&lt;/author&gt;&lt;author&gt;Yang, Jian&lt;/author&gt;&lt;author&gt;Patterson, Nick&lt;/author&gt;&lt;author&gt;Daly, Mark J.&lt;/author&gt;&lt;author&gt;Price, Alkes L.&lt;/author&gt;&lt;author&gt;Neale, Benjamin M.&lt;/author&gt;&lt;author&gt;Schizophrenia Working Group of the Psychiatric Genomics, Consortium&lt;/author&gt;&lt;/authors&gt;&lt;/contributors&gt;&lt;titles&gt;&lt;title&gt;LD Score regression distinguishes confounding from polygenicity in genome-wide association studies&lt;/title&gt;&lt;secondary-title&gt;Nature Genetics&lt;/secondary-title&gt;&lt;/titles&gt;&lt;periodical&gt;&lt;full-title&gt;Nature Genetics&lt;/full-title&gt;&lt;/periodical&gt;&lt;pages&gt;291-295&lt;/pages&gt;&lt;volume&gt;47&lt;/volume&gt;&lt;number&gt;3&lt;/number&gt;&lt;dates&gt;&lt;year&gt;2015&lt;/year&gt;&lt;pub-dates&gt;&lt;date&gt;2015/03/01&lt;/date&gt;&lt;/pub-dates&gt;&lt;/dates&gt;&lt;isbn&gt;1546-1718&lt;/isbn&gt;&lt;urls&gt;&lt;related-urls&gt;&lt;url&gt;https://doi.org/10.1038/ng.3211&lt;/url&gt;&lt;/related-urls&gt;&lt;/urls&gt;&lt;electronic-resource-num&gt;10.1038/ng.3211&lt;/electronic-resource-num&gt;&lt;/record&gt;&lt;/Cite&gt;&lt;/EndNote&gt;</w:instrText>
      </w:r>
      <w:r w:rsidRPr="00182D84">
        <w:rPr>
          <w:rFonts w:ascii="Times New Roman" w:hAnsi="Times New Roman" w:cs="Times New Roman"/>
          <w:sz w:val="24"/>
          <w:szCs w:val="24"/>
        </w:rPr>
        <w:fldChar w:fldCharType="separate"/>
      </w:r>
      <w:r w:rsidRPr="00182D84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182D84">
        <w:rPr>
          <w:rFonts w:ascii="Times New Roman" w:hAnsi="Times New Roman" w:cs="Times New Roman"/>
          <w:sz w:val="24"/>
          <w:szCs w:val="24"/>
        </w:rPr>
        <w:fldChar w:fldCharType="end"/>
      </w:r>
      <w:r w:rsidRPr="00182D84">
        <w:rPr>
          <w:rFonts w:ascii="Times New Roman" w:hAnsi="Times New Roman" w:cs="Times New Roman"/>
          <w:sz w:val="24"/>
          <w:szCs w:val="24"/>
        </w:rPr>
        <w:t xml:space="preserve"> increased from 8.63% of the </w:t>
      </w:r>
      <w:proofErr w:type="spellStart"/>
      <w:r w:rsidRPr="00182D84">
        <w:rPr>
          <w:rFonts w:ascii="Times New Roman" w:hAnsi="Times New Roman" w:cs="Times New Roman"/>
          <w:sz w:val="24"/>
          <w:szCs w:val="24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</w:rPr>
        <w:t xml:space="preserve"> Consortium meta-analysis alone to </w:t>
      </w:r>
      <w:r w:rsidR="009250F3">
        <w:rPr>
          <w:rFonts w:ascii="Times New Roman" w:hAnsi="Times New Roman" w:cs="Times New Roman"/>
          <w:sz w:val="24"/>
          <w:szCs w:val="24"/>
        </w:rPr>
        <w:t>12.01</w:t>
      </w:r>
      <w:r w:rsidRPr="00182D84">
        <w:rPr>
          <w:rFonts w:ascii="Times New Roman" w:hAnsi="Times New Roman" w:cs="Times New Roman"/>
          <w:sz w:val="24"/>
          <w:szCs w:val="24"/>
        </w:rPr>
        <w:t xml:space="preserve">%. 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ffect sizes of SNPs after meta-analyzing the </w:t>
      </w:r>
      <w:proofErr w:type="spellStart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the UK Biobank were generally consistent with that of the </w:t>
      </w:r>
      <w:proofErr w:type="spellStart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>CKDGen</w:t>
      </w:r>
      <w:proofErr w:type="spellEnd"/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lone. The resulted meta-analysis identified 1,460 independent SNPs defined as </w:t>
      </w:r>
      <w:r w:rsidRPr="00182D84">
        <w:rPr>
          <w:rFonts w:ascii="Times New Roman" w:hAnsi="Times New Roman" w:cs="Times New Roman"/>
          <w:noProof/>
          <w:sz w:val="24"/>
          <w:szCs w:val="24"/>
        </w:rPr>
        <w:t>squared pairwise correlations less than 0.1</w:t>
      </w:r>
      <w:r w:rsidRPr="00182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t met genome-wide significance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182D84">
        <w:rPr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</w:p>
    <w:p w14:paraId="353EDCA2" w14:textId="77777777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82D84">
        <w:rPr>
          <w:rFonts w:ascii="Times New Roman" w:hAnsi="Times New Roman" w:cs="Times New Roman"/>
          <w:b/>
          <w:bCs/>
          <w:sz w:val="24"/>
          <w:szCs w:val="24"/>
        </w:rPr>
        <w:t>Construction of trans-ethnic LD reference panel for PRS model development</w:t>
      </w:r>
    </w:p>
    <w:p w14:paraId="47A313BC" w14:textId="77777777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82D84">
        <w:rPr>
          <w:rFonts w:ascii="Times New Roman" w:hAnsi="Times New Roman" w:cs="Times New Roman"/>
          <w:sz w:val="24"/>
          <w:szCs w:val="24"/>
        </w:rPr>
        <w:t xml:space="preserve">The LD reference panel for PRS model development was constructed based on 1000 Genomes individuals of multiple ethnic groups (N=608), including </w:t>
      </w:r>
      <w:bookmarkStart w:id="7" w:name="_Hlk76635900"/>
      <w:r w:rsidRPr="00182D84">
        <w:rPr>
          <w:rFonts w:ascii="Times New Roman" w:hAnsi="Times New Roman" w:cs="Times New Roman"/>
          <w:sz w:val="24"/>
          <w:szCs w:val="24"/>
        </w:rPr>
        <w:t>498 EUR, 11 AFR, 11 SAS and 88 EAS</w:t>
      </w:r>
      <w:bookmarkEnd w:id="7"/>
      <w:r w:rsidRPr="00182D84">
        <w:rPr>
          <w:rFonts w:ascii="Times New Roman" w:hAnsi="Times New Roman" w:cs="Times New Roman"/>
          <w:sz w:val="24"/>
          <w:szCs w:val="24"/>
        </w:rPr>
        <w:t>, where the proportions of the various ethnic groups were consistent with those in the meta-analyzed UK Biobank and CKDGEN trans-ethnic GWAS summary statistics.</w:t>
      </w:r>
    </w:p>
    <w:p w14:paraId="5638E7D1" w14:textId="77777777" w:rsidR="006C3972" w:rsidRPr="00182D84" w:rsidRDefault="006C3972" w:rsidP="00365C20">
      <w:pPr>
        <w:pStyle w:val="NoSpacing"/>
        <w:spacing w:line="360" w:lineRule="auto"/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</w:pPr>
      <w:r w:rsidRPr="00182D84">
        <w:rPr>
          <w:rFonts w:ascii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</w:rPr>
        <w:t>Dataset for PRS tuning</w:t>
      </w:r>
    </w:p>
    <w:p w14:paraId="58F06804" w14:textId="388ED4F9" w:rsidR="00B7701C" w:rsidRDefault="006C3972" w:rsidP="00365C20">
      <w:pPr>
        <w:pStyle w:val="NoSpacing"/>
        <w:spacing w:line="360" w:lineRule="auto"/>
        <w:sectPr w:rsidR="00B7701C" w:rsidSect="00B7701C">
          <w:footerReference w:type="even" r:id="rId11"/>
          <w:footerReference w:type="default" r:id="rId12"/>
          <w:pgSz w:w="12240" w:h="15840"/>
          <w:pgMar w:top="720" w:right="648" w:bottom="720" w:left="648" w:header="720" w:footer="720" w:gutter="0"/>
          <w:cols w:space="720"/>
          <w:docGrid w:linePitch="360"/>
        </w:sectPr>
      </w:pPr>
      <w:r w:rsidRPr="00182D84">
        <w:rPr>
          <w:rFonts w:ascii="Times New Roman" w:hAnsi="Times New Roman" w:cs="Times New Roman"/>
          <w:sz w:val="24"/>
          <w:szCs w:val="24"/>
        </w:rPr>
        <w:t xml:space="preserve">We used the remained 10% of the total 451,508 unrelated multi-ancestry UK Biobank individuals for turning parameters for the PRS models (N=45,158), which include </w:t>
      </w:r>
      <w:r w:rsidRPr="00182D84">
        <w:rPr>
          <w:rFonts w:ascii="Times New Roman" w:hAnsi="Times New Roman" w:cs="Times New Roman"/>
          <w:color w:val="000000"/>
          <w:sz w:val="24"/>
          <w:szCs w:val="24"/>
        </w:rPr>
        <w:t>43,413 EUR, 715 AFR, 888 SAS and 142 EAS.</w:t>
      </w:r>
      <w:bookmarkEnd w:id="0"/>
      <w:r>
        <w:t xml:space="preserve"> </w:t>
      </w:r>
    </w:p>
    <w:p w14:paraId="0E620C29" w14:textId="2ADF70A0" w:rsidR="00BB3103" w:rsidRPr="006E0D44" w:rsidRDefault="00BB3103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</w:t>
      </w:r>
      <w:r w:rsidR="009C6682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1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</w:t>
      </w:r>
      <w:r w:rsidR="005E137F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ICD-9/10 codes used for identifying chronic kidney disease and kidney failure.</w:t>
      </w:r>
      <w:bookmarkEnd w:id="1"/>
      <w:r w:rsidR="005E137F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14DBEF6F" w14:textId="1A6F1C9D" w:rsidR="00BB3103" w:rsidRPr="006E0D44" w:rsidRDefault="00BB3103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E0D44">
        <w:rPr>
          <w:rFonts w:ascii="Times New Roman" w:hAnsi="Times New Roman" w:cs="Times New Roman"/>
          <w:b/>
          <w:bCs/>
          <w:sz w:val="24"/>
          <w:szCs w:val="24"/>
        </w:rPr>
        <w:t>(A) Chronic kidney disease (CKD)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97"/>
        <w:gridCol w:w="8482"/>
        <w:gridCol w:w="3021"/>
      </w:tblGrid>
      <w:tr w:rsidR="00BB3103" w:rsidRPr="006E0D44" w14:paraId="5AA7A080" w14:textId="77777777" w:rsidTr="00BB3103">
        <w:tc>
          <w:tcPr>
            <w:tcW w:w="1006" w:type="pct"/>
            <w:tcBorders>
              <w:top w:val="single" w:sz="18" w:space="0" w:color="auto"/>
              <w:bottom w:val="single" w:sz="18" w:space="0" w:color="auto"/>
            </w:tcBorders>
          </w:tcPr>
          <w:p w14:paraId="1E2DC6F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9-code</w:t>
            </w:r>
          </w:p>
        </w:tc>
        <w:tc>
          <w:tcPr>
            <w:tcW w:w="2945" w:type="pct"/>
            <w:tcBorders>
              <w:top w:val="single" w:sz="18" w:space="0" w:color="auto"/>
              <w:bottom w:val="single" w:sz="18" w:space="0" w:color="auto"/>
            </w:tcBorders>
          </w:tcPr>
          <w:p w14:paraId="5D373BF6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on</w:t>
            </w:r>
          </w:p>
        </w:tc>
        <w:tc>
          <w:tcPr>
            <w:tcW w:w="1049" w:type="pct"/>
            <w:tcBorders>
              <w:top w:val="single" w:sz="18" w:space="0" w:color="auto"/>
              <w:bottom w:val="single" w:sz="18" w:space="0" w:color="auto"/>
            </w:tcBorders>
          </w:tcPr>
          <w:p w14:paraId="2B042FB9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10-code</w:t>
            </w:r>
          </w:p>
        </w:tc>
      </w:tr>
      <w:tr w:rsidR="00BB3103" w:rsidRPr="006E0D44" w14:paraId="14065110" w14:textId="77777777" w:rsidTr="00BB3103">
        <w:tc>
          <w:tcPr>
            <w:tcW w:w="1006" w:type="pct"/>
            <w:tcBorders>
              <w:top w:val="single" w:sz="18" w:space="0" w:color="auto"/>
            </w:tcBorders>
          </w:tcPr>
          <w:p w14:paraId="6BC53599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2</w:t>
            </w:r>
          </w:p>
        </w:tc>
        <w:tc>
          <w:tcPr>
            <w:tcW w:w="2945" w:type="pct"/>
            <w:tcBorders>
              <w:top w:val="single" w:sz="18" w:space="0" w:color="auto"/>
            </w:tcBorders>
          </w:tcPr>
          <w:p w14:paraId="07A62C64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Chronic glomerulonephritis</w:t>
            </w:r>
          </w:p>
        </w:tc>
        <w:tc>
          <w:tcPr>
            <w:tcW w:w="1049" w:type="pct"/>
            <w:tcBorders>
              <w:top w:val="single" w:sz="18" w:space="0" w:color="auto"/>
            </w:tcBorders>
          </w:tcPr>
          <w:p w14:paraId="0D01AAE8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03</w:t>
            </w:r>
          </w:p>
        </w:tc>
      </w:tr>
      <w:tr w:rsidR="00BB3103" w:rsidRPr="006E0D44" w14:paraId="514C27D7" w14:textId="77777777" w:rsidTr="00BB3103">
        <w:tc>
          <w:tcPr>
            <w:tcW w:w="1006" w:type="pct"/>
          </w:tcPr>
          <w:p w14:paraId="516090ED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3</w:t>
            </w:r>
          </w:p>
        </w:tc>
        <w:tc>
          <w:tcPr>
            <w:tcW w:w="2945" w:type="pct"/>
          </w:tcPr>
          <w:p w14:paraId="00A4C432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ephritis and nephropathy</w:t>
            </w:r>
          </w:p>
        </w:tc>
        <w:tc>
          <w:tcPr>
            <w:tcW w:w="1049" w:type="pct"/>
          </w:tcPr>
          <w:p w14:paraId="4C075B73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6A9CC173" w14:textId="77777777" w:rsidTr="00BB3103">
        <w:tc>
          <w:tcPr>
            <w:tcW w:w="1006" w:type="pct"/>
          </w:tcPr>
          <w:p w14:paraId="71A138F8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5, 585.x where x≥3</w:t>
            </w:r>
          </w:p>
        </w:tc>
        <w:tc>
          <w:tcPr>
            <w:tcW w:w="2945" w:type="pct"/>
          </w:tcPr>
          <w:p w14:paraId="51138871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Chronic kidney disease</w:t>
            </w:r>
          </w:p>
        </w:tc>
        <w:tc>
          <w:tcPr>
            <w:tcW w:w="1049" w:type="pct"/>
          </w:tcPr>
          <w:p w14:paraId="756624C0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18, N18.x where x≥3</w:t>
            </w:r>
          </w:p>
        </w:tc>
      </w:tr>
      <w:tr w:rsidR="00BB3103" w:rsidRPr="006E0D44" w14:paraId="6720513D" w14:textId="77777777" w:rsidTr="00BB3103">
        <w:tc>
          <w:tcPr>
            <w:tcW w:w="1006" w:type="pct"/>
          </w:tcPr>
          <w:p w14:paraId="1AB6419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6</w:t>
            </w:r>
          </w:p>
        </w:tc>
        <w:tc>
          <w:tcPr>
            <w:tcW w:w="2945" w:type="pct"/>
          </w:tcPr>
          <w:p w14:paraId="5CFF8F34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Renal failure</w:t>
            </w:r>
          </w:p>
        </w:tc>
        <w:tc>
          <w:tcPr>
            <w:tcW w:w="1049" w:type="pct"/>
          </w:tcPr>
          <w:p w14:paraId="5325AB0F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19</w:t>
            </w:r>
          </w:p>
        </w:tc>
      </w:tr>
      <w:tr w:rsidR="00BB3103" w:rsidRPr="006E0D44" w14:paraId="05C02F11" w14:textId="77777777" w:rsidTr="00BB3103">
        <w:tc>
          <w:tcPr>
            <w:tcW w:w="1006" w:type="pct"/>
          </w:tcPr>
          <w:p w14:paraId="5DD9757D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7</w:t>
            </w:r>
          </w:p>
        </w:tc>
        <w:tc>
          <w:tcPr>
            <w:tcW w:w="2945" w:type="pct"/>
          </w:tcPr>
          <w:p w14:paraId="7A7D1E90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Renal sclerosis</w:t>
            </w:r>
          </w:p>
        </w:tc>
        <w:tc>
          <w:tcPr>
            <w:tcW w:w="1049" w:type="pct"/>
          </w:tcPr>
          <w:p w14:paraId="2D0A7891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26</w:t>
            </w:r>
          </w:p>
        </w:tc>
      </w:tr>
      <w:tr w:rsidR="00BB3103" w:rsidRPr="006E0D44" w14:paraId="37FE5D03" w14:textId="77777777" w:rsidTr="00BB3103">
        <w:tc>
          <w:tcPr>
            <w:tcW w:w="1006" w:type="pct"/>
          </w:tcPr>
          <w:p w14:paraId="38DA513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8</w:t>
            </w:r>
          </w:p>
        </w:tc>
        <w:tc>
          <w:tcPr>
            <w:tcW w:w="2945" w:type="pct"/>
          </w:tcPr>
          <w:p w14:paraId="2A6B04CC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Disorders resulting from impaired renal function</w:t>
            </w:r>
          </w:p>
        </w:tc>
        <w:tc>
          <w:tcPr>
            <w:tcW w:w="1049" w:type="pct"/>
          </w:tcPr>
          <w:p w14:paraId="66A3E112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25</w:t>
            </w:r>
          </w:p>
        </w:tc>
      </w:tr>
      <w:tr w:rsidR="00BB3103" w:rsidRPr="006E0D44" w14:paraId="63B0A890" w14:textId="77777777" w:rsidTr="00BB3103">
        <w:tc>
          <w:tcPr>
            <w:tcW w:w="1006" w:type="pct"/>
          </w:tcPr>
          <w:p w14:paraId="3442FE07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403</w:t>
            </w:r>
          </w:p>
        </w:tc>
        <w:tc>
          <w:tcPr>
            <w:tcW w:w="2945" w:type="pct"/>
          </w:tcPr>
          <w:p w14:paraId="09182664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ypertensive chronic kidney disease</w:t>
            </w:r>
          </w:p>
        </w:tc>
        <w:tc>
          <w:tcPr>
            <w:tcW w:w="1049" w:type="pct"/>
          </w:tcPr>
          <w:p w14:paraId="7E85879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I12</w:t>
            </w:r>
          </w:p>
        </w:tc>
      </w:tr>
      <w:tr w:rsidR="00BB3103" w:rsidRPr="006E0D44" w14:paraId="66F941A9" w14:textId="77777777" w:rsidTr="00BB3103">
        <w:tc>
          <w:tcPr>
            <w:tcW w:w="1006" w:type="pct"/>
          </w:tcPr>
          <w:p w14:paraId="0B3F995F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404</w:t>
            </w:r>
          </w:p>
        </w:tc>
        <w:tc>
          <w:tcPr>
            <w:tcW w:w="2945" w:type="pct"/>
          </w:tcPr>
          <w:p w14:paraId="21EB8B0F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ypertensive heart and kidney disease</w:t>
            </w:r>
          </w:p>
        </w:tc>
        <w:tc>
          <w:tcPr>
            <w:tcW w:w="1049" w:type="pct"/>
          </w:tcPr>
          <w:p w14:paraId="6442851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I13</w:t>
            </w:r>
          </w:p>
        </w:tc>
      </w:tr>
      <w:tr w:rsidR="00BB3103" w:rsidRPr="006E0D44" w14:paraId="7CE26176" w14:textId="77777777" w:rsidTr="00BB3103">
        <w:tc>
          <w:tcPr>
            <w:tcW w:w="1006" w:type="pct"/>
          </w:tcPr>
          <w:p w14:paraId="0358DCF8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93.9</w:t>
            </w:r>
          </w:p>
        </w:tc>
        <w:tc>
          <w:tcPr>
            <w:tcW w:w="2945" w:type="pct"/>
          </w:tcPr>
          <w:p w14:paraId="0321D124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Unspecified disorder of the kidney and ureter</w:t>
            </w:r>
          </w:p>
        </w:tc>
        <w:tc>
          <w:tcPr>
            <w:tcW w:w="1049" w:type="pct"/>
          </w:tcPr>
          <w:p w14:paraId="43610AA6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0274555B" w14:textId="77777777" w:rsidTr="00BB3103">
        <w:tc>
          <w:tcPr>
            <w:tcW w:w="1006" w:type="pct"/>
          </w:tcPr>
          <w:p w14:paraId="13C1F6F0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250.4</w:t>
            </w:r>
          </w:p>
        </w:tc>
        <w:tc>
          <w:tcPr>
            <w:tcW w:w="2945" w:type="pct"/>
          </w:tcPr>
          <w:p w14:paraId="132B0D76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Diabetes with renal complications</w:t>
            </w:r>
          </w:p>
        </w:tc>
        <w:tc>
          <w:tcPr>
            <w:tcW w:w="1049" w:type="pct"/>
          </w:tcPr>
          <w:p w14:paraId="75B02B26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E10.2, E11.2, E13.2</w:t>
            </w:r>
          </w:p>
        </w:tc>
      </w:tr>
      <w:tr w:rsidR="00BB3103" w:rsidRPr="006E0D44" w14:paraId="4651D33B" w14:textId="77777777" w:rsidTr="00BB3103">
        <w:tc>
          <w:tcPr>
            <w:tcW w:w="1006" w:type="pct"/>
          </w:tcPr>
          <w:p w14:paraId="43FB43F9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42.0</w:t>
            </w:r>
          </w:p>
        </w:tc>
        <w:tc>
          <w:tcPr>
            <w:tcW w:w="2945" w:type="pct"/>
          </w:tcPr>
          <w:p w14:paraId="196B7EFA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Kidney replaced by transplant</w:t>
            </w:r>
          </w:p>
        </w:tc>
        <w:tc>
          <w:tcPr>
            <w:tcW w:w="1049" w:type="pct"/>
          </w:tcPr>
          <w:p w14:paraId="4BF30D4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94.0</w:t>
            </w:r>
          </w:p>
        </w:tc>
      </w:tr>
      <w:tr w:rsidR="00BB3103" w:rsidRPr="006E0D44" w14:paraId="27FB6029" w14:textId="77777777" w:rsidTr="00BB3103">
        <w:tc>
          <w:tcPr>
            <w:tcW w:w="1006" w:type="pct"/>
          </w:tcPr>
          <w:p w14:paraId="4C21683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5.6</w:t>
            </w:r>
          </w:p>
        </w:tc>
        <w:tc>
          <w:tcPr>
            <w:tcW w:w="2945" w:type="pct"/>
          </w:tcPr>
          <w:p w14:paraId="38A88B8E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Transplant of kidney</w:t>
            </w:r>
          </w:p>
        </w:tc>
        <w:tc>
          <w:tcPr>
            <w:tcW w:w="1049" w:type="pct"/>
          </w:tcPr>
          <w:p w14:paraId="34FEA48C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2FF7C5A4" w14:textId="77777777" w:rsidTr="00BB3103">
        <w:tc>
          <w:tcPr>
            <w:tcW w:w="1006" w:type="pct"/>
          </w:tcPr>
          <w:p w14:paraId="71A4BB71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996.81</w:t>
            </w:r>
          </w:p>
        </w:tc>
        <w:tc>
          <w:tcPr>
            <w:tcW w:w="2945" w:type="pct"/>
          </w:tcPr>
          <w:p w14:paraId="57B7C0E1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Complications of transplanted kidney</w:t>
            </w:r>
          </w:p>
        </w:tc>
        <w:tc>
          <w:tcPr>
            <w:tcW w:w="1049" w:type="pct"/>
          </w:tcPr>
          <w:p w14:paraId="3F6F680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35C192F4" w14:textId="77777777" w:rsidTr="00BB3103">
        <w:tc>
          <w:tcPr>
            <w:tcW w:w="1006" w:type="pct"/>
          </w:tcPr>
          <w:p w14:paraId="4F65F546" w14:textId="1C0D33DE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45.1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945" w:type="pct"/>
          </w:tcPr>
          <w:p w14:paraId="157F7053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Renal dialysis status</w:t>
            </w:r>
          </w:p>
        </w:tc>
        <w:tc>
          <w:tcPr>
            <w:tcW w:w="1049" w:type="pct"/>
          </w:tcPr>
          <w:p w14:paraId="5504D739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99.2</w:t>
            </w:r>
          </w:p>
        </w:tc>
      </w:tr>
      <w:tr w:rsidR="00BB3103" w:rsidRPr="006E0D44" w14:paraId="69D8A890" w14:textId="77777777" w:rsidTr="00BB3103">
        <w:tc>
          <w:tcPr>
            <w:tcW w:w="1006" w:type="pct"/>
          </w:tcPr>
          <w:p w14:paraId="5E2F6E09" w14:textId="49CB4C63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56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2945" w:type="pct"/>
          </w:tcPr>
          <w:p w14:paraId="5C9D2F7A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Admission for dialysis treatment or session</w:t>
            </w:r>
          </w:p>
        </w:tc>
        <w:tc>
          <w:tcPr>
            <w:tcW w:w="1049" w:type="pct"/>
          </w:tcPr>
          <w:p w14:paraId="15333DD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49</w:t>
            </w:r>
          </w:p>
        </w:tc>
      </w:tr>
      <w:tr w:rsidR="00BB3103" w:rsidRPr="006E0D44" w14:paraId="7202992E" w14:textId="77777777" w:rsidTr="00BB3103">
        <w:tc>
          <w:tcPr>
            <w:tcW w:w="1006" w:type="pct"/>
          </w:tcPr>
          <w:p w14:paraId="37C78A62" w14:textId="6491BAA3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39.95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945" w:type="pct"/>
          </w:tcPr>
          <w:p w14:paraId="7D14A4EB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emodialysis</w:t>
            </w:r>
          </w:p>
        </w:tc>
        <w:tc>
          <w:tcPr>
            <w:tcW w:w="1049" w:type="pct"/>
          </w:tcPr>
          <w:p w14:paraId="1C07CAFA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5AF8F424" w14:textId="77777777" w:rsidTr="00BB3103">
        <w:tc>
          <w:tcPr>
            <w:tcW w:w="1006" w:type="pct"/>
          </w:tcPr>
          <w:p w14:paraId="68BB7B09" w14:textId="45B1DEF9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4.98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945" w:type="pct"/>
          </w:tcPr>
          <w:p w14:paraId="7B6BF5E3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Peritoneal dialysis</w:t>
            </w:r>
          </w:p>
        </w:tc>
        <w:tc>
          <w:tcPr>
            <w:tcW w:w="1049" w:type="pct"/>
          </w:tcPr>
          <w:p w14:paraId="77C4FBB3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279304C6" w14:textId="77777777" w:rsidTr="00BB3103">
        <w:tc>
          <w:tcPr>
            <w:tcW w:w="1006" w:type="pct"/>
            <w:tcBorders>
              <w:bottom w:val="single" w:sz="18" w:space="0" w:color="auto"/>
            </w:tcBorders>
          </w:tcPr>
          <w:p w14:paraId="1BBAFB7F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45" w:type="pct"/>
            <w:tcBorders>
              <w:bottom w:val="single" w:sz="18" w:space="0" w:color="auto"/>
            </w:tcBorders>
          </w:tcPr>
          <w:p w14:paraId="6F4EF89F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Encounter for adjustment and management of vascular access device</w:t>
            </w:r>
          </w:p>
        </w:tc>
        <w:tc>
          <w:tcPr>
            <w:tcW w:w="1049" w:type="pct"/>
            <w:tcBorders>
              <w:bottom w:val="single" w:sz="18" w:space="0" w:color="auto"/>
            </w:tcBorders>
          </w:tcPr>
          <w:p w14:paraId="43A4E286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45.2</w:t>
            </w:r>
          </w:p>
        </w:tc>
      </w:tr>
    </w:tbl>
    <w:p w14:paraId="4E2AEE74" w14:textId="112B57AB" w:rsidR="00D90CE9" w:rsidRPr="006E0D44" w:rsidRDefault="00BB3103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0D44">
        <w:rPr>
          <w:rFonts w:ascii="Times New Roman" w:hAnsi="Times New Roman" w:cs="Times New Roman"/>
          <w:sz w:val="24"/>
          <w:szCs w:val="24"/>
          <w:vertAlign w:val="superscript"/>
        </w:rPr>
        <w:t xml:space="preserve"> a</w:t>
      </w:r>
      <w:r w:rsidRPr="006E0D44">
        <w:rPr>
          <w:rFonts w:ascii="Times New Roman" w:hAnsi="Times New Roman" w:cs="Times New Roman"/>
          <w:sz w:val="24"/>
          <w:szCs w:val="24"/>
        </w:rPr>
        <w:t xml:space="preserve"> 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Codes </w:t>
      </w:r>
      <w:r w:rsidR="005E137F" w:rsidRPr="006E0D44">
        <w:rPr>
          <w:rFonts w:ascii="Times New Roman" w:hAnsi="Times New Roman" w:cs="Times New Roman"/>
          <w:sz w:val="24"/>
          <w:szCs w:val="24"/>
        </w:rPr>
        <w:t xml:space="preserve">that are 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counted as incident CKD only if a concomitant </w:t>
      </w:r>
      <w:r w:rsidR="005E137F" w:rsidRPr="006E0D44">
        <w:rPr>
          <w:rFonts w:ascii="Times New Roman" w:hAnsi="Times New Roman" w:cs="Times New Roman"/>
          <w:sz w:val="24"/>
          <w:szCs w:val="24"/>
        </w:rPr>
        <w:t>acute kidney injury (</w:t>
      </w:r>
      <w:r w:rsidR="00D90CE9" w:rsidRPr="006E0D44">
        <w:rPr>
          <w:rFonts w:ascii="Times New Roman" w:hAnsi="Times New Roman" w:cs="Times New Roman"/>
          <w:sz w:val="24"/>
          <w:szCs w:val="24"/>
        </w:rPr>
        <w:t>AKI</w:t>
      </w:r>
      <w:r w:rsidR="005E137F" w:rsidRPr="006E0D44">
        <w:rPr>
          <w:rFonts w:ascii="Times New Roman" w:hAnsi="Times New Roman" w:cs="Times New Roman"/>
          <w:sz w:val="24"/>
          <w:szCs w:val="24"/>
        </w:rPr>
        <w:t>)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 code (ICD-9: 584.x, ICD-10: N17) is not present.</w:t>
      </w:r>
    </w:p>
    <w:p w14:paraId="7DCD6DDD" w14:textId="77777777" w:rsidR="00E75121" w:rsidRPr="006E0D44" w:rsidRDefault="00E75121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E0D44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8876F71" w14:textId="7707B591" w:rsidR="005E137F" w:rsidRPr="006E0D44" w:rsidRDefault="005E137F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E0D44">
        <w:rPr>
          <w:rFonts w:ascii="Times New Roman" w:hAnsi="Times New Roman" w:cs="Times New Roman"/>
          <w:b/>
          <w:bCs/>
          <w:sz w:val="24"/>
          <w:szCs w:val="24"/>
        </w:rPr>
        <w:t>(B) Kidney failure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4"/>
        <w:gridCol w:w="10259"/>
        <w:gridCol w:w="2157"/>
      </w:tblGrid>
      <w:tr w:rsidR="00BB3103" w:rsidRPr="006E0D44" w14:paraId="662972CF" w14:textId="77777777" w:rsidTr="00BB3103">
        <w:tc>
          <w:tcPr>
            <w:tcW w:w="689" w:type="pct"/>
            <w:tcBorders>
              <w:top w:val="single" w:sz="18" w:space="0" w:color="auto"/>
              <w:bottom w:val="single" w:sz="18" w:space="0" w:color="auto"/>
            </w:tcBorders>
          </w:tcPr>
          <w:p w14:paraId="600ABFC4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9-code</w:t>
            </w:r>
          </w:p>
        </w:tc>
        <w:tc>
          <w:tcPr>
            <w:tcW w:w="3562" w:type="pct"/>
            <w:tcBorders>
              <w:top w:val="single" w:sz="18" w:space="0" w:color="auto"/>
              <w:bottom w:val="single" w:sz="18" w:space="0" w:color="auto"/>
            </w:tcBorders>
          </w:tcPr>
          <w:p w14:paraId="176BA410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on</w:t>
            </w:r>
          </w:p>
        </w:tc>
        <w:tc>
          <w:tcPr>
            <w:tcW w:w="749" w:type="pct"/>
            <w:tcBorders>
              <w:top w:val="single" w:sz="18" w:space="0" w:color="auto"/>
              <w:bottom w:val="single" w:sz="18" w:space="0" w:color="auto"/>
            </w:tcBorders>
          </w:tcPr>
          <w:p w14:paraId="1781B5D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10-code</w:t>
            </w:r>
          </w:p>
        </w:tc>
      </w:tr>
      <w:tr w:rsidR="00BB3103" w:rsidRPr="006E0D44" w14:paraId="2B8185D9" w14:textId="77777777" w:rsidTr="00BB3103">
        <w:tc>
          <w:tcPr>
            <w:tcW w:w="689" w:type="pct"/>
            <w:tcBorders>
              <w:top w:val="single" w:sz="18" w:space="0" w:color="auto"/>
            </w:tcBorders>
          </w:tcPr>
          <w:p w14:paraId="5F266582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42.0</w:t>
            </w:r>
          </w:p>
        </w:tc>
        <w:tc>
          <w:tcPr>
            <w:tcW w:w="3562" w:type="pct"/>
            <w:tcBorders>
              <w:top w:val="single" w:sz="18" w:space="0" w:color="auto"/>
            </w:tcBorders>
          </w:tcPr>
          <w:p w14:paraId="5F112529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Kidney replaced by transplant</w:t>
            </w:r>
          </w:p>
        </w:tc>
        <w:tc>
          <w:tcPr>
            <w:tcW w:w="749" w:type="pct"/>
            <w:tcBorders>
              <w:top w:val="single" w:sz="18" w:space="0" w:color="auto"/>
            </w:tcBorders>
          </w:tcPr>
          <w:p w14:paraId="2FCB762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94.0</w:t>
            </w:r>
          </w:p>
        </w:tc>
      </w:tr>
      <w:tr w:rsidR="00BB3103" w:rsidRPr="006E0D44" w14:paraId="02E2F002" w14:textId="77777777" w:rsidTr="00BB3103">
        <w:tc>
          <w:tcPr>
            <w:tcW w:w="689" w:type="pct"/>
          </w:tcPr>
          <w:p w14:paraId="22F8A61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5.6</w:t>
            </w:r>
          </w:p>
        </w:tc>
        <w:tc>
          <w:tcPr>
            <w:tcW w:w="3562" w:type="pct"/>
          </w:tcPr>
          <w:p w14:paraId="38083BB6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Transplant of kidney</w:t>
            </w:r>
          </w:p>
        </w:tc>
        <w:tc>
          <w:tcPr>
            <w:tcW w:w="749" w:type="pct"/>
          </w:tcPr>
          <w:p w14:paraId="2EE784EB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5428ACA7" w14:textId="77777777" w:rsidTr="00BB3103">
        <w:tc>
          <w:tcPr>
            <w:tcW w:w="689" w:type="pct"/>
          </w:tcPr>
          <w:p w14:paraId="571E3EE3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996.81</w:t>
            </w:r>
          </w:p>
        </w:tc>
        <w:tc>
          <w:tcPr>
            <w:tcW w:w="3562" w:type="pct"/>
          </w:tcPr>
          <w:p w14:paraId="3E5F7338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Complications of transplanted kidney</w:t>
            </w:r>
          </w:p>
        </w:tc>
        <w:tc>
          <w:tcPr>
            <w:tcW w:w="749" w:type="pct"/>
          </w:tcPr>
          <w:p w14:paraId="6ED3F346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0C391F15" w14:textId="77777777" w:rsidTr="00BB3103">
        <w:tc>
          <w:tcPr>
            <w:tcW w:w="689" w:type="pct"/>
          </w:tcPr>
          <w:p w14:paraId="377475FC" w14:textId="7703B2D0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45.1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3562" w:type="pct"/>
          </w:tcPr>
          <w:p w14:paraId="09DF0CEE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Renal dialysis status</w:t>
            </w:r>
          </w:p>
        </w:tc>
        <w:tc>
          <w:tcPr>
            <w:tcW w:w="749" w:type="pct"/>
          </w:tcPr>
          <w:p w14:paraId="4CFFCBC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99.2</w:t>
            </w:r>
          </w:p>
        </w:tc>
      </w:tr>
      <w:tr w:rsidR="00BB3103" w:rsidRPr="006E0D44" w14:paraId="12D98BEE" w14:textId="77777777" w:rsidTr="00BB3103">
        <w:tc>
          <w:tcPr>
            <w:tcW w:w="689" w:type="pct"/>
          </w:tcPr>
          <w:p w14:paraId="066A2C4B" w14:textId="4FD9144F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V56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3562" w:type="pct"/>
          </w:tcPr>
          <w:p w14:paraId="3231ED8C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Admission for dialysis treatment or session</w:t>
            </w:r>
          </w:p>
        </w:tc>
        <w:tc>
          <w:tcPr>
            <w:tcW w:w="749" w:type="pct"/>
          </w:tcPr>
          <w:p w14:paraId="4072E57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49</w:t>
            </w:r>
          </w:p>
        </w:tc>
      </w:tr>
      <w:tr w:rsidR="00BB3103" w:rsidRPr="006E0D44" w14:paraId="550AB803" w14:textId="77777777" w:rsidTr="00BB3103">
        <w:tc>
          <w:tcPr>
            <w:tcW w:w="689" w:type="pct"/>
          </w:tcPr>
          <w:p w14:paraId="3ED9D572" w14:textId="6AEF3CFD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39.95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3562" w:type="pct"/>
          </w:tcPr>
          <w:p w14:paraId="45DE41CB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emodialysis</w:t>
            </w:r>
          </w:p>
        </w:tc>
        <w:tc>
          <w:tcPr>
            <w:tcW w:w="749" w:type="pct"/>
          </w:tcPr>
          <w:p w14:paraId="7A8ED83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52DDD0C8" w14:textId="77777777" w:rsidTr="00BB3103">
        <w:tc>
          <w:tcPr>
            <w:tcW w:w="689" w:type="pct"/>
          </w:tcPr>
          <w:p w14:paraId="17421DBD" w14:textId="7804CB11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4.98</w:t>
            </w:r>
            <w:r w:rsidR="00BB3103" w:rsidRPr="006E0D4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3562" w:type="pct"/>
          </w:tcPr>
          <w:p w14:paraId="5E7B9C8C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Peritoneal dialysis</w:t>
            </w:r>
          </w:p>
        </w:tc>
        <w:tc>
          <w:tcPr>
            <w:tcW w:w="749" w:type="pct"/>
          </w:tcPr>
          <w:p w14:paraId="47318C3D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1AE1CE50" w14:textId="77777777" w:rsidTr="00BB3103">
        <w:tc>
          <w:tcPr>
            <w:tcW w:w="689" w:type="pct"/>
          </w:tcPr>
          <w:p w14:paraId="229F739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62" w:type="pct"/>
          </w:tcPr>
          <w:p w14:paraId="5A21D652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Encounter for adjustment and management of vascular access device</w:t>
            </w:r>
          </w:p>
        </w:tc>
        <w:tc>
          <w:tcPr>
            <w:tcW w:w="749" w:type="pct"/>
          </w:tcPr>
          <w:p w14:paraId="5F27F4A9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Z45.2</w:t>
            </w:r>
          </w:p>
        </w:tc>
      </w:tr>
      <w:tr w:rsidR="00BB3103" w:rsidRPr="006E0D44" w14:paraId="50DE754A" w14:textId="77777777" w:rsidTr="00BB3103">
        <w:tc>
          <w:tcPr>
            <w:tcW w:w="689" w:type="pct"/>
          </w:tcPr>
          <w:p w14:paraId="63B4A183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5.5</w:t>
            </w:r>
          </w:p>
        </w:tc>
        <w:tc>
          <w:tcPr>
            <w:tcW w:w="3562" w:type="pct"/>
          </w:tcPr>
          <w:p w14:paraId="23A4FF40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Chronic kidney disease stage 5</w:t>
            </w:r>
          </w:p>
        </w:tc>
        <w:tc>
          <w:tcPr>
            <w:tcW w:w="749" w:type="pct"/>
          </w:tcPr>
          <w:p w14:paraId="0BE0F9D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18.5</w:t>
            </w:r>
          </w:p>
        </w:tc>
      </w:tr>
      <w:tr w:rsidR="00BB3103" w:rsidRPr="006E0D44" w14:paraId="2A4F048C" w14:textId="77777777" w:rsidTr="00BB3103">
        <w:tc>
          <w:tcPr>
            <w:tcW w:w="689" w:type="pct"/>
          </w:tcPr>
          <w:p w14:paraId="01468834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5.6</w:t>
            </w:r>
          </w:p>
        </w:tc>
        <w:tc>
          <w:tcPr>
            <w:tcW w:w="3562" w:type="pct"/>
          </w:tcPr>
          <w:p w14:paraId="09E3F116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End stage renal disease</w:t>
            </w:r>
          </w:p>
        </w:tc>
        <w:tc>
          <w:tcPr>
            <w:tcW w:w="749" w:type="pct"/>
          </w:tcPr>
          <w:p w14:paraId="08A4835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18.6</w:t>
            </w:r>
          </w:p>
        </w:tc>
      </w:tr>
      <w:tr w:rsidR="00BB3103" w:rsidRPr="006E0D44" w14:paraId="1F1F60A8" w14:textId="77777777" w:rsidTr="00BB3103">
        <w:tc>
          <w:tcPr>
            <w:tcW w:w="689" w:type="pct"/>
          </w:tcPr>
          <w:p w14:paraId="346E349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586</w:t>
            </w:r>
          </w:p>
        </w:tc>
        <w:tc>
          <w:tcPr>
            <w:tcW w:w="3562" w:type="pct"/>
          </w:tcPr>
          <w:p w14:paraId="02E3FF6D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Renal failure</w:t>
            </w:r>
          </w:p>
        </w:tc>
        <w:tc>
          <w:tcPr>
            <w:tcW w:w="749" w:type="pct"/>
          </w:tcPr>
          <w:p w14:paraId="7FCAB8C5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N19</w:t>
            </w:r>
          </w:p>
        </w:tc>
      </w:tr>
      <w:tr w:rsidR="00BB3103" w:rsidRPr="006E0D44" w14:paraId="737129C9" w14:textId="77777777" w:rsidTr="00BB3103">
        <w:tc>
          <w:tcPr>
            <w:tcW w:w="689" w:type="pct"/>
          </w:tcPr>
          <w:p w14:paraId="11CBE261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403.01</w:t>
            </w:r>
          </w:p>
        </w:tc>
        <w:tc>
          <w:tcPr>
            <w:tcW w:w="3562" w:type="pct"/>
          </w:tcPr>
          <w:p w14:paraId="55B85271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ypertensive chronic kidney disease, malignant, with CKD 5 or ESRD</w:t>
            </w:r>
          </w:p>
        </w:tc>
        <w:tc>
          <w:tcPr>
            <w:tcW w:w="749" w:type="pct"/>
          </w:tcPr>
          <w:p w14:paraId="1B3FA387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B3103" w:rsidRPr="006E0D44" w14:paraId="3902D134" w14:textId="77777777" w:rsidTr="00BB3103">
        <w:tc>
          <w:tcPr>
            <w:tcW w:w="689" w:type="pct"/>
            <w:tcBorders>
              <w:bottom w:val="single" w:sz="18" w:space="0" w:color="auto"/>
            </w:tcBorders>
          </w:tcPr>
          <w:p w14:paraId="575D099E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403.91</w:t>
            </w:r>
          </w:p>
        </w:tc>
        <w:tc>
          <w:tcPr>
            <w:tcW w:w="3562" w:type="pct"/>
            <w:tcBorders>
              <w:bottom w:val="single" w:sz="18" w:space="0" w:color="auto"/>
            </w:tcBorders>
          </w:tcPr>
          <w:p w14:paraId="2746C725" w14:textId="77777777" w:rsidR="00D90CE9" w:rsidRPr="006E0D44" w:rsidRDefault="00D90CE9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Hypertensive chronic kidney disease, with CKD 5 or ESRD</w:t>
            </w:r>
          </w:p>
        </w:tc>
        <w:tc>
          <w:tcPr>
            <w:tcW w:w="749" w:type="pct"/>
            <w:tcBorders>
              <w:bottom w:val="single" w:sz="18" w:space="0" w:color="auto"/>
            </w:tcBorders>
          </w:tcPr>
          <w:p w14:paraId="61529AA0" w14:textId="77777777" w:rsidR="00D90CE9" w:rsidRPr="006E0D44" w:rsidRDefault="00D90CE9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D44">
              <w:rPr>
                <w:rFonts w:ascii="Times New Roman" w:hAnsi="Times New Roman" w:cs="Times New Roman"/>
                <w:sz w:val="24"/>
                <w:szCs w:val="24"/>
              </w:rPr>
              <w:t>I12.0</w:t>
            </w:r>
          </w:p>
        </w:tc>
      </w:tr>
    </w:tbl>
    <w:p w14:paraId="3C209301" w14:textId="1D571048" w:rsidR="00D90CE9" w:rsidRPr="006E0D44" w:rsidRDefault="00BB3103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0D44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6E0D44">
        <w:rPr>
          <w:rFonts w:ascii="Times New Roman" w:hAnsi="Times New Roman" w:cs="Times New Roman"/>
          <w:sz w:val="24"/>
          <w:szCs w:val="24"/>
        </w:rPr>
        <w:t xml:space="preserve"> Codes that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 </w:t>
      </w:r>
      <w:r w:rsidR="00E75121" w:rsidRPr="006E0D44">
        <w:rPr>
          <w:rFonts w:ascii="Times New Roman" w:hAnsi="Times New Roman" w:cs="Times New Roman"/>
          <w:sz w:val="24"/>
          <w:szCs w:val="24"/>
        </w:rPr>
        <w:t>are not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 counted as incident </w:t>
      </w:r>
      <w:r w:rsidR="005E137F" w:rsidRPr="006E0D44">
        <w:rPr>
          <w:rFonts w:ascii="Times New Roman" w:hAnsi="Times New Roman" w:cs="Times New Roman"/>
          <w:sz w:val="24"/>
          <w:szCs w:val="24"/>
        </w:rPr>
        <w:t>kidney failure</w:t>
      </w:r>
      <w:r w:rsidR="00D90CE9" w:rsidRPr="006E0D44">
        <w:rPr>
          <w:rFonts w:ascii="Times New Roman" w:hAnsi="Times New Roman" w:cs="Times New Roman"/>
          <w:sz w:val="24"/>
          <w:szCs w:val="24"/>
        </w:rPr>
        <w:t xml:space="preserve"> if: 1) for hospitalizations, a concurrent AKI code is present; 2) for </w:t>
      </w:r>
      <w:proofErr w:type="gramStart"/>
      <w:r w:rsidR="00D90CE9" w:rsidRPr="006E0D44">
        <w:rPr>
          <w:rFonts w:ascii="Times New Roman" w:hAnsi="Times New Roman" w:cs="Times New Roman"/>
          <w:sz w:val="24"/>
          <w:szCs w:val="24"/>
        </w:rPr>
        <w:t>deaths, if</w:t>
      </w:r>
      <w:proofErr w:type="gramEnd"/>
      <w:r w:rsidR="00D90CE9" w:rsidRPr="006E0D44">
        <w:rPr>
          <w:rFonts w:ascii="Times New Roman" w:hAnsi="Times New Roman" w:cs="Times New Roman"/>
          <w:sz w:val="24"/>
          <w:szCs w:val="24"/>
        </w:rPr>
        <w:t xml:space="preserve"> a concurrent AKI code is present without a concurrent CKD code.</w:t>
      </w:r>
    </w:p>
    <w:p w14:paraId="1A224C1B" w14:textId="43BA7F58" w:rsidR="009F10B4" w:rsidRDefault="009F10B4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098E602" w14:textId="72B655EE" w:rsidR="00C502F7" w:rsidRPr="006E0D44" w:rsidRDefault="00D51E9E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" w:name="_Toc69153956"/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Supplemental</w:t>
      </w:r>
      <w:r w:rsidR="00C502F7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T</w:t>
      </w:r>
      <w:r w:rsidR="00C502F7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ble </w:t>
      </w:r>
      <w:r w:rsidR="009C6682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2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</w:t>
      </w:r>
      <w:r w:rsidR="00201DA9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echnical details of </w:t>
      </w:r>
      <w:r w:rsidR="001B3C6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he </w:t>
      </w:r>
      <w:r w:rsidR="00201DA9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polygenic risk scores</w:t>
      </w:r>
      <w:r w:rsidR="00281973"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.</w:t>
      </w:r>
      <w:bookmarkEnd w:id="8"/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2695"/>
        <w:gridCol w:w="4140"/>
        <w:gridCol w:w="3780"/>
        <w:gridCol w:w="3775"/>
      </w:tblGrid>
      <w:tr w:rsidR="00C502F7" w:rsidRPr="0082161C" w14:paraId="59CB791C" w14:textId="77777777" w:rsidTr="00201DA9">
        <w:trPr>
          <w:trHeight w:val="594"/>
        </w:trPr>
        <w:tc>
          <w:tcPr>
            <w:tcW w:w="2695" w:type="dxa"/>
            <w:tcBorders>
              <w:top w:val="single" w:sz="18" w:space="0" w:color="auto"/>
            </w:tcBorders>
            <w:hideMark/>
          </w:tcPr>
          <w:p w14:paraId="09F929F3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40" w:type="dxa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36CB1171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RS</w:t>
            </w:r>
          </w:p>
        </w:tc>
        <w:tc>
          <w:tcPr>
            <w:tcW w:w="3780" w:type="dxa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2768DE70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+T PRS</w:t>
            </w:r>
          </w:p>
        </w:tc>
        <w:tc>
          <w:tcPr>
            <w:tcW w:w="3775" w:type="dxa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7D2A45FA" w14:textId="4BB2B9A3" w:rsidR="00C502F7" w:rsidRPr="00EC2619" w:rsidRDefault="001A15E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="00C502F7"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RS</w:t>
            </w:r>
          </w:p>
        </w:tc>
      </w:tr>
      <w:tr w:rsidR="00C502F7" w:rsidRPr="0082161C" w14:paraId="05D2FBE9" w14:textId="77777777" w:rsidTr="00201DA9">
        <w:trPr>
          <w:trHeight w:val="566"/>
        </w:trPr>
        <w:tc>
          <w:tcPr>
            <w:tcW w:w="2695" w:type="dxa"/>
            <w:hideMark/>
          </w:tcPr>
          <w:p w14:paraId="6DF21996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eatures</w:t>
            </w:r>
          </w:p>
        </w:tc>
        <w:tc>
          <w:tcPr>
            <w:tcW w:w="4140" w:type="dxa"/>
            <w:tcBorders>
              <w:top w:val="single" w:sz="8" w:space="0" w:color="auto"/>
            </w:tcBorders>
            <w:hideMark/>
          </w:tcPr>
          <w:p w14:paraId="7BCC7757" w14:textId="240158DF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Entire summary results of variants with rescaling weights based on LD structure, effect size, and estimated causal fraction</w:t>
            </w:r>
          </w:p>
        </w:tc>
        <w:tc>
          <w:tcPr>
            <w:tcW w:w="3780" w:type="dxa"/>
            <w:tcBorders>
              <w:top w:val="single" w:sz="8" w:space="0" w:color="auto"/>
            </w:tcBorders>
            <w:hideMark/>
          </w:tcPr>
          <w:p w14:paraId="6E0B3B84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EC261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 and P value thresholds to restrict variants</w:t>
            </w:r>
          </w:p>
        </w:tc>
        <w:tc>
          <w:tcPr>
            <w:tcW w:w="3775" w:type="dxa"/>
            <w:tcBorders>
              <w:top w:val="single" w:sz="8" w:space="0" w:color="auto"/>
            </w:tcBorders>
            <w:hideMark/>
          </w:tcPr>
          <w:p w14:paraId="3FF71AFC" w14:textId="43696553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EC261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 and genome-wide significant </w:t>
            </w:r>
            <w:r w:rsidR="00201DA9" w:rsidRPr="00EC2619">
              <w:rPr>
                <w:rFonts w:ascii="Times New Roman" w:hAnsi="Times New Roman" w:cs="Times New Roman"/>
                <w:sz w:val="24"/>
                <w:szCs w:val="24"/>
              </w:rPr>
              <w:t>threshold to restrict variants</w:t>
            </w:r>
          </w:p>
        </w:tc>
      </w:tr>
      <w:tr w:rsidR="00C502F7" w:rsidRPr="0082161C" w14:paraId="21616A09" w14:textId="77777777" w:rsidTr="00201DA9">
        <w:trPr>
          <w:trHeight w:val="1017"/>
        </w:trPr>
        <w:tc>
          <w:tcPr>
            <w:tcW w:w="2695" w:type="dxa"/>
            <w:hideMark/>
          </w:tcPr>
          <w:p w14:paraId="0A16BC44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ttings</w:t>
            </w:r>
          </w:p>
        </w:tc>
        <w:tc>
          <w:tcPr>
            <w:tcW w:w="4140" w:type="dxa"/>
            <w:hideMark/>
          </w:tcPr>
          <w:p w14:paraId="25412D09" w14:textId="62BB26A9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LD structure from 1000 Genome</w:t>
            </w:r>
          </w:p>
          <w:p w14:paraId="50696BD0" w14:textId="124D98EE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% of causal variants = </w:t>
            </w:r>
            <w:r w:rsidR="0050625B" w:rsidRPr="00EC261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  <w:tc>
          <w:tcPr>
            <w:tcW w:w="3780" w:type="dxa"/>
            <w:hideMark/>
          </w:tcPr>
          <w:p w14:paraId="7759F795" w14:textId="775601E1" w:rsidR="00C502F7" w:rsidRPr="00EC2619" w:rsidRDefault="00AF196C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r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oMath>
            <w:r w:rsidR="00C502F7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 = 0.</w:t>
            </w:r>
            <w:r w:rsidR="00891575" w:rsidRPr="00EC261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14:paraId="517BF3FB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P = 0.05</w:t>
            </w:r>
          </w:p>
        </w:tc>
        <w:tc>
          <w:tcPr>
            <w:tcW w:w="3775" w:type="dxa"/>
            <w:hideMark/>
          </w:tcPr>
          <w:p w14:paraId="1B4BD0E8" w14:textId="30376530" w:rsidR="00C502F7" w:rsidRPr="00EC2619" w:rsidRDefault="00AF196C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r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oMath>
            <w:r w:rsidR="00C502F7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 = 0.1</w:t>
            </w:r>
          </w:p>
          <w:p w14:paraId="469A1D43" w14:textId="727DA5AB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P = 5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10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8</m:t>
                  </m:r>
                </m:sup>
              </m:sSup>
            </m:oMath>
          </w:p>
        </w:tc>
      </w:tr>
      <w:tr w:rsidR="00C502F7" w:rsidRPr="0082161C" w14:paraId="5338D685" w14:textId="77777777" w:rsidTr="00201DA9">
        <w:trPr>
          <w:trHeight w:val="589"/>
        </w:trPr>
        <w:tc>
          <w:tcPr>
            <w:tcW w:w="2695" w:type="dxa"/>
            <w:hideMark/>
          </w:tcPr>
          <w:p w14:paraId="312D94D1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 of candidate SNPs</w:t>
            </w:r>
          </w:p>
        </w:tc>
        <w:tc>
          <w:tcPr>
            <w:tcW w:w="4140" w:type="dxa"/>
            <w:hideMark/>
          </w:tcPr>
          <w:p w14:paraId="3CB2DC95" w14:textId="03755191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~ 1.</w:t>
            </w:r>
            <w:r w:rsidR="00755CCB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5A4C10" w:rsidRPr="00EC2619">
              <w:rPr>
                <w:rFonts w:ascii="Times New Roman" w:hAnsi="Times New Roman" w:cs="Times New Roman"/>
                <w:sz w:val="24"/>
                <w:szCs w:val="24"/>
              </w:rPr>
              <w:t>million</w:t>
            </w:r>
          </w:p>
        </w:tc>
        <w:tc>
          <w:tcPr>
            <w:tcW w:w="3780" w:type="dxa"/>
            <w:hideMark/>
          </w:tcPr>
          <w:p w14:paraId="34C524FC" w14:textId="46C6D336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~ 1.</w:t>
            </w:r>
            <w:r w:rsidR="00755CCB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5A4C10" w:rsidRPr="00EC2619">
              <w:rPr>
                <w:rFonts w:ascii="Times New Roman" w:hAnsi="Times New Roman" w:cs="Times New Roman"/>
                <w:sz w:val="24"/>
                <w:szCs w:val="24"/>
              </w:rPr>
              <w:t>million</w:t>
            </w:r>
          </w:p>
        </w:tc>
        <w:tc>
          <w:tcPr>
            <w:tcW w:w="3775" w:type="dxa"/>
            <w:hideMark/>
          </w:tcPr>
          <w:p w14:paraId="0A289DC2" w14:textId="54A1868C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~ 1.</w:t>
            </w:r>
            <w:r w:rsidR="00755CCB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5A4C10" w:rsidRPr="00EC2619">
              <w:rPr>
                <w:rFonts w:ascii="Times New Roman" w:hAnsi="Times New Roman" w:cs="Times New Roman"/>
                <w:sz w:val="24"/>
                <w:szCs w:val="24"/>
              </w:rPr>
              <w:t>million</w:t>
            </w:r>
          </w:p>
        </w:tc>
      </w:tr>
      <w:tr w:rsidR="00C502F7" w:rsidRPr="0082161C" w14:paraId="4F1F2272" w14:textId="77777777" w:rsidTr="00201DA9">
        <w:trPr>
          <w:trHeight w:val="589"/>
        </w:trPr>
        <w:tc>
          <w:tcPr>
            <w:tcW w:w="2695" w:type="dxa"/>
            <w:hideMark/>
          </w:tcPr>
          <w:p w14:paraId="468A8B40" w14:textId="378A5C82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o. of </w:t>
            </w:r>
            <w:r w:rsidR="00AD1ED4"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ncluded </w:t>
            </w: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NPs</w:t>
            </w:r>
          </w:p>
        </w:tc>
        <w:tc>
          <w:tcPr>
            <w:tcW w:w="4140" w:type="dxa"/>
            <w:hideMark/>
          </w:tcPr>
          <w:p w14:paraId="4C0CF569" w14:textId="53B39115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~ 1.</w:t>
            </w:r>
            <w:r w:rsidR="00755CCB" w:rsidRPr="00EC2619">
              <w:rPr>
                <w:rFonts w:ascii="Times New Roman" w:hAnsi="Times New Roman" w:cs="Times New Roman"/>
                <w:sz w:val="24"/>
                <w:szCs w:val="24"/>
              </w:rPr>
              <w:t xml:space="preserve">5 </w:t>
            </w:r>
            <w:r w:rsidR="005A4C10" w:rsidRPr="00EC2619">
              <w:rPr>
                <w:rFonts w:ascii="Times New Roman" w:hAnsi="Times New Roman" w:cs="Times New Roman"/>
                <w:sz w:val="24"/>
                <w:szCs w:val="24"/>
              </w:rPr>
              <w:t>million</w:t>
            </w:r>
          </w:p>
        </w:tc>
        <w:tc>
          <w:tcPr>
            <w:tcW w:w="3780" w:type="dxa"/>
            <w:hideMark/>
          </w:tcPr>
          <w:p w14:paraId="282F8AD9" w14:textId="2DE716E2" w:rsidR="00C502F7" w:rsidRPr="00EC2619" w:rsidRDefault="00B7701C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,042</w:t>
            </w:r>
          </w:p>
        </w:tc>
        <w:tc>
          <w:tcPr>
            <w:tcW w:w="3775" w:type="dxa"/>
            <w:hideMark/>
          </w:tcPr>
          <w:p w14:paraId="42EE682B" w14:textId="1565B81E" w:rsidR="00C502F7" w:rsidRPr="00EC2619" w:rsidRDefault="00CD2FA8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1,</w:t>
            </w:r>
            <w:r w:rsidR="00B7701C">
              <w:rPr>
                <w:rFonts w:ascii="Times New Roman" w:hAnsi="Times New Roman" w:cs="Times New Roman"/>
                <w:sz w:val="24"/>
                <w:szCs w:val="24"/>
              </w:rPr>
              <w:t>460</w:t>
            </w:r>
          </w:p>
        </w:tc>
      </w:tr>
      <w:tr w:rsidR="00C502F7" w:rsidRPr="0082161C" w14:paraId="1DCA506E" w14:textId="77777777" w:rsidTr="00201DA9">
        <w:trPr>
          <w:trHeight w:val="589"/>
        </w:trPr>
        <w:tc>
          <w:tcPr>
            <w:tcW w:w="2695" w:type="dxa"/>
            <w:tcBorders>
              <w:bottom w:val="single" w:sz="18" w:space="0" w:color="auto"/>
            </w:tcBorders>
            <w:hideMark/>
          </w:tcPr>
          <w:p w14:paraId="78794DAC" w14:textId="77777777" w:rsidR="00C502F7" w:rsidRPr="00EC2619" w:rsidRDefault="00C502F7" w:rsidP="00365C2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escaling weights </w:t>
            </w:r>
          </w:p>
        </w:tc>
        <w:tc>
          <w:tcPr>
            <w:tcW w:w="4140" w:type="dxa"/>
            <w:tcBorders>
              <w:bottom w:val="single" w:sz="18" w:space="0" w:color="auto"/>
            </w:tcBorders>
            <w:hideMark/>
          </w:tcPr>
          <w:p w14:paraId="60A5ACA7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3780" w:type="dxa"/>
            <w:tcBorders>
              <w:bottom w:val="single" w:sz="18" w:space="0" w:color="auto"/>
            </w:tcBorders>
            <w:hideMark/>
          </w:tcPr>
          <w:p w14:paraId="4EDD7588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3775" w:type="dxa"/>
            <w:tcBorders>
              <w:bottom w:val="single" w:sz="18" w:space="0" w:color="auto"/>
            </w:tcBorders>
            <w:hideMark/>
          </w:tcPr>
          <w:p w14:paraId="20F2CDB5" w14:textId="77777777" w:rsidR="00C502F7" w:rsidRPr="00EC2619" w:rsidRDefault="00C502F7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C2619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</w:tbl>
    <w:p w14:paraId="158CA525" w14:textId="77777777" w:rsidR="00281973" w:rsidRPr="0082161C" w:rsidRDefault="0028197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82161C">
        <w:rPr>
          <w:rFonts w:ascii="Times New Roman" w:hAnsi="Times New Roman" w:cs="Times New Roman"/>
          <w:sz w:val="24"/>
          <w:szCs w:val="24"/>
        </w:rPr>
        <w:t>PRS: polygenic risk score.</w:t>
      </w:r>
    </w:p>
    <w:p w14:paraId="3D28222A" w14:textId="47B368B1" w:rsidR="00C502F7" w:rsidRPr="0082161C" w:rsidRDefault="00C502F7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F33471B" w14:textId="2DA6D0A1" w:rsidR="009B7D6E" w:rsidRPr="00D61B8E" w:rsidRDefault="00B424A4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9B7D6E" w:rsidRPr="00D61B8E" w:rsidSect="00B7701C">
          <w:pgSz w:w="15840" w:h="12240" w:orient="landscape"/>
          <w:pgMar w:top="648" w:right="720" w:bottom="648" w:left="720" w:header="720" w:footer="720" w:gutter="0"/>
          <w:cols w:space="720"/>
          <w:docGrid w:linePitch="360"/>
        </w:sectPr>
      </w:pPr>
      <w:r w:rsidRPr="0082161C">
        <w:rPr>
          <w:rFonts w:ascii="Times New Roman" w:hAnsi="Times New Roman" w:cs="Times New Roman"/>
          <w:sz w:val="24"/>
          <w:szCs w:val="24"/>
        </w:rPr>
        <w:br w:type="page"/>
      </w:r>
      <w:bookmarkStart w:id="9" w:name="_Hlk24988322"/>
    </w:p>
    <w:p w14:paraId="75E95254" w14:textId="77777777" w:rsidR="005E3013" w:rsidRPr="006E0D44" w:rsidRDefault="005E3013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" w:name="_Toc69153957"/>
      <w:bookmarkEnd w:id="9"/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3. Adjusted 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 xml:space="preserve">proportion of the variance for estimated glomerular filtration rate (eGFR) and 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>lbumin to creatinine ratio (ACR) explained by polygenic risk scores (PRS) (N = 8,886).</w:t>
      </w:r>
      <w:bookmarkEnd w:id="10"/>
    </w:p>
    <w:tbl>
      <w:tblPr>
        <w:tblStyle w:val="TableGrid1"/>
        <w:tblW w:w="144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1038"/>
        <w:gridCol w:w="1043"/>
        <w:gridCol w:w="876"/>
        <w:gridCol w:w="1189"/>
        <w:gridCol w:w="1388"/>
        <w:gridCol w:w="876"/>
        <w:gridCol w:w="967"/>
        <w:gridCol w:w="1421"/>
        <w:gridCol w:w="1073"/>
        <w:gridCol w:w="876"/>
        <w:gridCol w:w="1413"/>
        <w:gridCol w:w="1076"/>
        <w:gridCol w:w="1192"/>
      </w:tblGrid>
      <w:tr w:rsidR="00561409" w:rsidRPr="003A685C" w14:paraId="2D6FE899" w14:textId="77777777" w:rsidTr="00823459">
        <w:trPr>
          <w:trHeight w:val="393"/>
        </w:trPr>
        <w:tc>
          <w:tcPr>
            <w:tcW w:w="1038" w:type="dxa"/>
            <w:vMerge w:val="restart"/>
            <w:tcBorders>
              <w:top w:val="single" w:sz="18" w:space="0" w:color="auto"/>
            </w:tcBorders>
            <w:hideMark/>
          </w:tcPr>
          <w:p w14:paraId="05B17C3F" w14:textId="77777777" w:rsidR="00834646" w:rsidRPr="0082161C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08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04F833D0" w14:textId="77777777" w:rsidR="00834646" w:rsidRPr="0082161C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r</w:t>
            </w:r>
            <w:proofErr w:type="spellEnd"/>
          </w:p>
        </w:tc>
        <w:tc>
          <w:tcPr>
            <w:tcW w:w="3231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40E86B82" w14:textId="77777777" w:rsidR="00834646" w:rsidRPr="003A685C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ys</w:t>
            </w:r>
            <w:proofErr w:type="spellEnd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3370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2F7135DD" w14:textId="77777777" w:rsidR="00834646" w:rsidRPr="003A685C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r-cys</w:t>
            </w:r>
            <w:proofErr w:type="spellEnd"/>
          </w:p>
        </w:tc>
        <w:tc>
          <w:tcPr>
            <w:tcW w:w="3681" w:type="dxa"/>
            <w:gridSpan w:val="3"/>
            <w:tcBorders>
              <w:top w:val="single" w:sz="18" w:space="0" w:color="auto"/>
            </w:tcBorders>
          </w:tcPr>
          <w:p w14:paraId="252C3EBF" w14:textId="77777777" w:rsidR="00834646" w:rsidRPr="003A685C" w:rsidRDefault="00834646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CR</w:t>
            </w:r>
          </w:p>
        </w:tc>
      </w:tr>
      <w:tr w:rsidR="00CA6494" w:rsidRPr="00D4196B" w14:paraId="6FB1943A" w14:textId="77777777" w:rsidTr="00CA6494">
        <w:trPr>
          <w:trHeight w:val="573"/>
        </w:trPr>
        <w:tc>
          <w:tcPr>
            <w:tcW w:w="1038" w:type="dxa"/>
            <w:vMerge/>
            <w:hideMark/>
          </w:tcPr>
          <w:p w14:paraId="393B0CCD" w14:textId="77777777" w:rsidR="00834646" w:rsidRPr="0082161C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2966D86F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6989EA7F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89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6AF5F19C" w14:textId="2288923C" w:rsidR="00834646" w:rsidRPr="00D4196B" w:rsidRDefault="001A15E0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834646"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="00834646"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88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7842E7F4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39C96644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7E650475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mple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21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046900D5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73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4B519676" w14:textId="77777777" w:rsidR="00834646" w:rsidRPr="00D4196B" w:rsidRDefault="00834646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876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140617B8" w14:textId="6C5ED07A" w:rsidR="00834646" w:rsidRPr="00D4196B" w:rsidRDefault="001A15E0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="00834646"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834646"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="00834646"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13" w:type="dxa"/>
            <w:tcBorders>
              <w:top w:val="single" w:sz="8" w:space="0" w:color="auto"/>
              <w:bottom w:val="single" w:sz="18" w:space="0" w:color="auto"/>
            </w:tcBorders>
          </w:tcPr>
          <w:p w14:paraId="48C8A212" w14:textId="77777777" w:rsidR="00834646" w:rsidRPr="00D4196B" w:rsidRDefault="00834646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76" w:type="dxa"/>
            <w:tcBorders>
              <w:top w:val="single" w:sz="8" w:space="0" w:color="auto"/>
              <w:bottom w:val="single" w:sz="18" w:space="0" w:color="auto"/>
            </w:tcBorders>
          </w:tcPr>
          <w:p w14:paraId="53FE572B" w14:textId="77777777" w:rsidR="00834646" w:rsidRPr="00D4196B" w:rsidRDefault="00834646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92" w:type="dxa"/>
            <w:tcBorders>
              <w:top w:val="single" w:sz="8" w:space="0" w:color="auto"/>
              <w:bottom w:val="single" w:sz="18" w:space="0" w:color="auto"/>
            </w:tcBorders>
          </w:tcPr>
          <w:p w14:paraId="5F62E329" w14:textId="0C70B981" w:rsidR="00834646" w:rsidRPr="00D4196B" w:rsidRDefault="001A15E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="00834646"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834646"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="00834646"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CA6494" w:rsidRPr="00834646" w14:paraId="290D3B14" w14:textId="77777777" w:rsidTr="00F3401E">
        <w:trPr>
          <w:trHeight w:val="573"/>
        </w:trPr>
        <w:tc>
          <w:tcPr>
            <w:tcW w:w="1038" w:type="dxa"/>
            <w:vAlign w:val="center"/>
          </w:tcPr>
          <w:p w14:paraId="15B94822" w14:textId="03963540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1</w:t>
            </w:r>
          </w:p>
        </w:tc>
        <w:tc>
          <w:tcPr>
            <w:tcW w:w="1043" w:type="dxa"/>
            <w:vAlign w:val="center"/>
          </w:tcPr>
          <w:p w14:paraId="0010EF7C" w14:textId="34859252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87</w:t>
            </w: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24C02531" w14:textId="034B24DE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33</w:t>
            </w:r>
          </w:p>
        </w:tc>
        <w:tc>
          <w:tcPr>
            <w:tcW w:w="1189" w:type="dxa"/>
            <w:vAlign w:val="center"/>
          </w:tcPr>
          <w:p w14:paraId="7A5F84AB" w14:textId="74D1FA4A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05</w:t>
            </w:r>
          </w:p>
        </w:tc>
        <w:tc>
          <w:tcPr>
            <w:tcW w:w="1388" w:type="dxa"/>
            <w:vAlign w:val="center"/>
          </w:tcPr>
          <w:p w14:paraId="3D71809E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66007D6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7" w:type="dxa"/>
            <w:vAlign w:val="center"/>
          </w:tcPr>
          <w:p w14:paraId="6D197FCC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21" w:type="dxa"/>
            <w:vAlign w:val="center"/>
          </w:tcPr>
          <w:p w14:paraId="064893E6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3" w:type="dxa"/>
            <w:vAlign w:val="center"/>
          </w:tcPr>
          <w:p w14:paraId="295E897E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876" w:type="dxa"/>
            <w:vAlign w:val="center"/>
          </w:tcPr>
          <w:p w14:paraId="2ACD5D53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3" w:type="dxa"/>
            <w:vAlign w:val="center"/>
          </w:tcPr>
          <w:p w14:paraId="2381F59F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4BB89EA4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04AAD72B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A6494" w:rsidRPr="00834646" w14:paraId="132CD1A2" w14:textId="77777777" w:rsidTr="00F3401E">
        <w:trPr>
          <w:trHeight w:val="573"/>
        </w:trPr>
        <w:tc>
          <w:tcPr>
            <w:tcW w:w="1038" w:type="dxa"/>
            <w:vAlign w:val="center"/>
          </w:tcPr>
          <w:p w14:paraId="79AAC146" w14:textId="2EAEAF59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2</w:t>
            </w:r>
          </w:p>
        </w:tc>
        <w:tc>
          <w:tcPr>
            <w:tcW w:w="1043" w:type="dxa"/>
            <w:vAlign w:val="center"/>
          </w:tcPr>
          <w:p w14:paraId="26C595D7" w14:textId="017C756D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67</w:t>
            </w:r>
          </w:p>
        </w:tc>
        <w:tc>
          <w:tcPr>
            <w:tcW w:w="0" w:type="auto"/>
            <w:vAlign w:val="center"/>
          </w:tcPr>
          <w:p w14:paraId="051212E1" w14:textId="1B02587A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53</w:t>
            </w:r>
          </w:p>
        </w:tc>
        <w:tc>
          <w:tcPr>
            <w:tcW w:w="1189" w:type="dxa"/>
            <w:vAlign w:val="center"/>
          </w:tcPr>
          <w:p w14:paraId="216AF6F1" w14:textId="27792F7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24</w:t>
            </w:r>
          </w:p>
        </w:tc>
        <w:tc>
          <w:tcPr>
            <w:tcW w:w="1388" w:type="dxa"/>
            <w:vAlign w:val="center"/>
          </w:tcPr>
          <w:p w14:paraId="1F902DAE" w14:textId="0A895865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89</w:t>
            </w:r>
          </w:p>
        </w:tc>
        <w:tc>
          <w:tcPr>
            <w:tcW w:w="0" w:type="auto"/>
            <w:vAlign w:val="center"/>
          </w:tcPr>
          <w:p w14:paraId="7935338A" w14:textId="6AA80EF2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45</w:t>
            </w:r>
          </w:p>
        </w:tc>
        <w:tc>
          <w:tcPr>
            <w:tcW w:w="967" w:type="dxa"/>
            <w:vAlign w:val="center"/>
          </w:tcPr>
          <w:p w14:paraId="09073257" w14:textId="0ADCEAAA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82</w:t>
            </w:r>
          </w:p>
        </w:tc>
        <w:tc>
          <w:tcPr>
            <w:tcW w:w="1421" w:type="dxa"/>
            <w:vAlign w:val="center"/>
          </w:tcPr>
          <w:p w14:paraId="7422FB29" w14:textId="5A814F54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1073" w:type="dxa"/>
            <w:vAlign w:val="center"/>
          </w:tcPr>
          <w:p w14:paraId="7D0A3FA3" w14:textId="325665C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14</w:t>
            </w:r>
          </w:p>
        </w:tc>
        <w:tc>
          <w:tcPr>
            <w:tcW w:w="876" w:type="dxa"/>
            <w:vAlign w:val="center"/>
          </w:tcPr>
          <w:p w14:paraId="0D385837" w14:textId="7E856DB4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98</w:t>
            </w:r>
          </w:p>
        </w:tc>
        <w:tc>
          <w:tcPr>
            <w:tcW w:w="1413" w:type="dxa"/>
            <w:vAlign w:val="center"/>
          </w:tcPr>
          <w:p w14:paraId="459CDD2B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2DDD9463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289264AC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A6494" w:rsidRPr="00834646" w14:paraId="3C061F05" w14:textId="77777777" w:rsidTr="00F3401E">
        <w:trPr>
          <w:trHeight w:val="573"/>
        </w:trPr>
        <w:tc>
          <w:tcPr>
            <w:tcW w:w="1038" w:type="dxa"/>
            <w:vAlign w:val="center"/>
          </w:tcPr>
          <w:p w14:paraId="397301B4" w14:textId="47277B03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3</w:t>
            </w:r>
          </w:p>
        </w:tc>
        <w:tc>
          <w:tcPr>
            <w:tcW w:w="1043" w:type="dxa"/>
            <w:vAlign w:val="center"/>
          </w:tcPr>
          <w:p w14:paraId="0C1525AB" w14:textId="3282FAF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939</w:t>
            </w:r>
          </w:p>
        </w:tc>
        <w:tc>
          <w:tcPr>
            <w:tcW w:w="0" w:type="auto"/>
            <w:vAlign w:val="center"/>
          </w:tcPr>
          <w:p w14:paraId="2252CB58" w14:textId="47AF409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84</w:t>
            </w:r>
          </w:p>
        </w:tc>
        <w:tc>
          <w:tcPr>
            <w:tcW w:w="1189" w:type="dxa"/>
            <w:vAlign w:val="center"/>
          </w:tcPr>
          <w:p w14:paraId="5D4FA79D" w14:textId="2CA8A3A6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2</w:t>
            </w:r>
          </w:p>
        </w:tc>
        <w:tc>
          <w:tcPr>
            <w:tcW w:w="1388" w:type="dxa"/>
            <w:vAlign w:val="center"/>
          </w:tcPr>
          <w:p w14:paraId="53DE1829" w14:textId="3B08B951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93</w:t>
            </w:r>
          </w:p>
        </w:tc>
        <w:tc>
          <w:tcPr>
            <w:tcW w:w="0" w:type="auto"/>
            <w:vAlign w:val="center"/>
          </w:tcPr>
          <w:p w14:paraId="0A51CCD7" w14:textId="7B497F4F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11</w:t>
            </w:r>
          </w:p>
        </w:tc>
        <w:tc>
          <w:tcPr>
            <w:tcW w:w="967" w:type="dxa"/>
            <w:vAlign w:val="center"/>
          </w:tcPr>
          <w:p w14:paraId="7F2C15D0" w14:textId="743CFB8E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4</w:t>
            </w:r>
          </w:p>
        </w:tc>
        <w:tc>
          <w:tcPr>
            <w:tcW w:w="1421" w:type="dxa"/>
            <w:vAlign w:val="center"/>
          </w:tcPr>
          <w:p w14:paraId="594DD83A" w14:textId="19C3A771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28</w:t>
            </w:r>
          </w:p>
        </w:tc>
        <w:tc>
          <w:tcPr>
            <w:tcW w:w="1073" w:type="dxa"/>
            <w:vAlign w:val="center"/>
          </w:tcPr>
          <w:p w14:paraId="1A6D1917" w14:textId="23B704BD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93</w:t>
            </w:r>
          </w:p>
        </w:tc>
        <w:tc>
          <w:tcPr>
            <w:tcW w:w="876" w:type="dxa"/>
            <w:vAlign w:val="center"/>
          </w:tcPr>
          <w:p w14:paraId="66685009" w14:textId="37F031F2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63</w:t>
            </w:r>
          </w:p>
        </w:tc>
        <w:tc>
          <w:tcPr>
            <w:tcW w:w="1413" w:type="dxa"/>
            <w:vAlign w:val="center"/>
          </w:tcPr>
          <w:p w14:paraId="4AD34A74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26DC0E2C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63187324" w14:textId="7777777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A6494" w:rsidRPr="00834646" w14:paraId="143479BC" w14:textId="77777777" w:rsidTr="00F3401E">
        <w:trPr>
          <w:trHeight w:val="573"/>
        </w:trPr>
        <w:tc>
          <w:tcPr>
            <w:tcW w:w="1038" w:type="dxa"/>
            <w:vAlign w:val="center"/>
          </w:tcPr>
          <w:p w14:paraId="51E0CEB8" w14:textId="15018090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4</w:t>
            </w:r>
          </w:p>
        </w:tc>
        <w:tc>
          <w:tcPr>
            <w:tcW w:w="1043" w:type="dxa"/>
            <w:vAlign w:val="center"/>
          </w:tcPr>
          <w:p w14:paraId="386742C2" w14:textId="2A79B82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86</w:t>
            </w:r>
          </w:p>
        </w:tc>
        <w:tc>
          <w:tcPr>
            <w:tcW w:w="0" w:type="auto"/>
            <w:vAlign w:val="center"/>
          </w:tcPr>
          <w:p w14:paraId="6C78E51D" w14:textId="36C133FC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93</w:t>
            </w:r>
          </w:p>
        </w:tc>
        <w:tc>
          <w:tcPr>
            <w:tcW w:w="1189" w:type="dxa"/>
            <w:vAlign w:val="center"/>
          </w:tcPr>
          <w:p w14:paraId="74FA852A" w14:textId="2B47911B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74</w:t>
            </w:r>
          </w:p>
        </w:tc>
        <w:tc>
          <w:tcPr>
            <w:tcW w:w="1388" w:type="dxa"/>
            <w:vAlign w:val="center"/>
          </w:tcPr>
          <w:p w14:paraId="49D3915F" w14:textId="717C47DF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46</w:t>
            </w:r>
          </w:p>
        </w:tc>
        <w:tc>
          <w:tcPr>
            <w:tcW w:w="0" w:type="auto"/>
            <w:vAlign w:val="center"/>
          </w:tcPr>
          <w:p w14:paraId="547CBFC1" w14:textId="321AB601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19</w:t>
            </w:r>
          </w:p>
        </w:tc>
        <w:tc>
          <w:tcPr>
            <w:tcW w:w="967" w:type="dxa"/>
            <w:vAlign w:val="center"/>
          </w:tcPr>
          <w:p w14:paraId="50D52B93" w14:textId="36669F9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62</w:t>
            </w:r>
          </w:p>
        </w:tc>
        <w:tc>
          <w:tcPr>
            <w:tcW w:w="1421" w:type="dxa"/>
            <w:vAlign w:val="center"/>
          </w:tcPr>
          <w:p w14:paraId="1CF585CA" w14:textId="5356A74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82</w:t>
            </w:r>
          </w:p>
        </w:tc>
        <w:tc>
          <w:tcPr>
            <w:tcW w:w="1073" w:type="dxa"/>
            <w:vAlign w:val="center"/>
          </w:tcPr>
          <w:p w14:paraId="121A52A1" w14:textId="738F1DFE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13</w:t>
            </w:r>
          </w:p>
        </w:tc>
        <w:tc>
          <w:tcPr>
            <w:tcW w:w="876" w:type="dxa"/>
            <w:vAlign w:val="center"/>
          </w:tcPr>
          <w:p w14:paraId="16E09F77" w14:textId="13D63CE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64</w:t>
            </w:r>
          </w:p>
        </w:tc>
        <w:tc>
          <w:tcPr>
            <w:tcW w:w="1413" w:type="dxa"/>
            <w:vAlign w:val="center"/>
          </w:tcPr>
          <w:p w14:paraId="42525BD1" w14:textId="09485301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8</w:t>
            </w:r>
          </w:p>
        </w:tc>
        <w:tc>
          <w:tcPr>
            <w:tcW w:w="1076" w:type="dxa"/>
            <w:vAlign w:val="center"/>
          </w:tcPr>
          <w:p w14:paraId="6C99349E" w14:textId="7462DB29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1</w:t>
            </w:r>
          </w:p>
        </w:tc>
        <w:tc>
          <w:tcPr>
            <w:tcW w:w="1192" w:type="dxa"/>
            <w:vAlign w:val="center"/>
          </w:tcPr>
          <w:p w14:paraId="4C848D7B" w14:textId="09F29EDE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1</w:t>
            </w:r>
          </w:p>
        </w:tc>
      </w:tr>
      <w:tr w:rsidR="00CA6494" w:rsidRPr="00834646" w14:paraId="1E1CFFD5" w14:textId="77777777" w:rsidTr="00F3401E">
        <w:trPr>
          <w:trHeight w:val="573"/>
        </w:trPr>
        <w:tc>
          <w:tcPr>
            <w:tcW w:w="1038" w:type="dxa"/>
            <w:vAlign w:val="center"/>
          </w:tcPr>
          <w:p w14:paraId="3C2ED0CD" w14:textId="1B8DFC42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5</w:t>
            </w:r>
          </w:p>
        </w:tc>
        <w:tc>
          <w:tcPr>
            <w:tcW w:w="1043" w:type="dxa"/>
            <w:vAlign w:val="center"/>
          </w:tcPr>
          <w:p w14:paraId="6B0D2874" w14:textId="4A689B1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51</w:t>
            </w:r>
          </w:p>
        </w:tc>
        <w:tc>
          <w:tcPr>
            <w:tcW w:w="0" w:type="auto"/>
            <w:vAlign w:val="center"/>
          </w:tcPr>
          <w:p w14:paraId="72D5DE20" w14:textId="28DB27B0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25</w:t>
            </w:r>
          </w:p>
        </w:tc>
        <w:tc>
          <w:tcPr>
            <w:tcW w:w="1189" w:type="dxa"/>
            <w:vAlign w:val="center"/>
          </w:tcPr>
          <w:p w14:paraId="11B778B9" w14:textId="425B67DF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27</w:t>
            </w:r>
          </w:p>
        </w:tc>
        <w:tc>
          <w:tcPr>
            <w:tcW w:w="1388" w:type="dxa"/>
            <w:vAlign w:val="center"/>
          </w:tcPr>
          <w:p w14:paraId="469F17DD" w14:textId="480E026B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24</w:t>
            </w:r>
          </w:p>
        </w:tc>
        <w:tc>
          <w:tcPr>
            <w:tcW w:w="0" w:type="auto"/>
            <w:vAlign w:val="center"/>
          </w:tcPr>
          <w:p w14:paraId="60635E23" w14:textId="259D8FF3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96</w:t>
            </w:r>
          </w:p>
        </w:tc>
        <w:tc>
          <w:tcPr>
            <w:tcW w:w="967" w:type="dxa"/>
            <w:vAlign w:val="center"/>
          </w:tcPr>
          <w:p w14:paraId="5F1F5149" w14:textId="53160818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61</w:t>
            </w:r>
          </w:p>
        </w:tc>
        <w:tc>
          <w:tcPr>
            <w:tcW w:w="1421" w:type="dxa"/>
            <w:vAlign w:val="center"/>
          </w:tcPr>
          <w:p w14:paraId="4F7E3EED" w14:textId="5ABD204A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91</w:t>
            </w:r>
          </w:p>
        </w:tc>
        <w:tc>
          <w:tcPr>
            <w:tcW w:w="1073" w:type="dxa"/>
            <w:vAlign w:val="center"/>
          </w:tcPr>
          <w:p w14:paraId="3940E908" w14:textId="4302B390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58</w:t>
            </w:r>
          </w:p>
        </w:tc>
        <w:tc>
          <w:tcPr>
            <w:tcW w:w="876" w:type="dxa"/>
            <w:vAlign w:val="center"/>
          </w:tcPr>
          <w:p w14:paraId="0A38B712" w14:textId="3D16D4DB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93</w:t>
            </w:r>
          </w:p>
        </w:tc>
        <w:tc>
          <w:tcPr>
            <w:tcW w:w="1413" w:type="dxa"/>
            <w:vAlign w:val="center"/>
          </w:tcPr>
          <w:p w14:paraId="3CD3D4E0" w14:textId="3DF33FD5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23</w:t>
            </w:r>
          </w:p>
        </w:tc>
        <w:tc>
          <w:tcPr>
            <w:tcW w:w="1076" w:type="dxa"/>
            <w:vAlign w:val="center"/>
          </w:tcPr>
          <w:p w14:paraId="259A7D14" w14:textId="5A3E7C34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8</w:t>
            </w:r>
          </w:p>
        </w:tc>
        <w:tc>
          <w:tcPr>
            <w:tcW w:w="1192" w:type="dxa"/>
            <w:vAlign w:val="center"/>
          </w:tcPr>
          <w:p w14:paraId="32BD2ABA" w14:textId="0564A789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7</w:t>
            </w:r>
          </w:p>
        </w:tc>
      </w:tr>
      <w:tr w:rsidR="00CA6494" w:rsidRPr="00834646" w14:paraId="6175D6C3" w14:textId="77777777" w:rsidTr="00CA6494">
        <w:trPr>
          <w:trHeight w:val="573"/>
        </w:trPr>
        <w:tc>
          <w:tcPr>
            <w:tcW w:w="1038" w:type="dxa"/>
            <w:tcBorders>
              <w:bottom w:val="single" w:sz="18" w:space="0" w:color="auto"/>
            </w:tcBorders>
            <w:vAlign w:val="center"/>
          </w:tcPr>
          <w:p w14:paraId="49DA7476" w14:textId="0BE223E1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Visit 6 </w:t>
            </w:r>
          </w:p>
        </w:tc>
        <w:tc>
          <w:tcPr>
            <w:tcW w:w="1043" w:type="dxa"/>
            <w:tcBorders>
              <w:bottom w:val="single" w:sz="18" w:space="0" w:color="auto"/>
            </w:tcBorders>
            <w:vAlign w:val="center"/>
          </w:tcPr>
          <w:p w14:paraId="5CB2B4A6" w14:textId="7D872AFA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41</w:t>
            </w:r>
          </w:p>
        </w:tc>
        <w:tc>
          <w:tcPr>
            <w:tcW w:w="0" w:type="auto"/>
            <w:tcBorders>
              <w:bottom w:val="single" w:sz="18" w:space="0" w:color="auto"/>
            </w:tcBorders>
            <w:vAlign w:val="center"/>
          </w:tcPr>
          <w:p w14:paraId="4EC91FB7" w14:textId="4588BA85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71</w:t>
            </w:r>
          </w:p>
        </w:tc>
        <w:tc>
          <w:tcPr>
            <w:tcW w:w="1189" w:type="dxa"/>
            <w:tcBorders>
              <w:bottom w:val="single" w:sz="18" w:space="0" w:color="auto"/>
            </w:tcBorders>
            <w:vAlign w:val="center"/>
          </w:tcPr>
          <w:p w14:paraId="14D2A066" w14:textId="29686A57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85</w:t>
            </w:r>
          </w:p>
        </w:tc>
        <w:tc>
          <w:tcPr>
            <w:tcW w:w="1388" w:type="dxa"/>
            <w:tcBorders>
              <w:bottom w:val="single" w:sz="18" w:space="0" w:color="auto"/>
            </w:tcBorders>
            <w:vAlign w:val="center"/>
          </w:tcPr>
          <w:p w14:paraId="6F6038A0" w14:textId="25C46645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87</w:t>
            </w:r>
          </w:p>
        </w:tc>
        <w:tc>
          <w:tcPr>
            <w:tcW w:w="0" w:type="auto"/>
            <w:tcBorders>
              <w:bottom w:val="single" w:sz="18" w:space="0" w:color="auto"/>
            </w:tcBorders>
            <w:vAlign w:val="center"/>
          </w:tcPr>
          <w:p w14:paraId="59694E94" w14:textId="7A9436A9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67</w:t>
            </w:r>
          </w:p>
        </w:tc>
        <w:tc>
          <w:tcPr>
            <w:tcW w:w="967" w:type="dxa"/>
            <w:tcBorders>
              <w:bottom w:val="single" w:sz="18" w:space="0" w:color="auto"/>
            </w:tcBorders>
            <w:vAlign w:val="center"/>
          </w:tcPr>
          <w:p w14:paraId="37F878BB" w14:textId="2301EA2E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03</w:t>
            </w:r>
          </w:p>
        </w:tc>
        <w:tc>
          <w:tcPr>
            <w:tcW w:w="1421" w:type="dxa"/>
            <w:tcBorders>
              <w:bottom w:val="single" w:sz="18" w:space="0" w:color="auto"/>
            </w:tcBorders>
            <w:vAlign w:val="center"/>
          </w:tcPr>
          <w:p w14:paraId="523C662A" w14:textId="1B81B90F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77</w:t>
            </w:r>
          </w:p>
        </w:tc>
        <w:tc>
          <w:tcPr>
            <w:tcW w:w="1073" w:type="dxa"/>
            <w:tcBorders>
              <w:bottom w:val="single" w:sz="18" w:space="0" w:color="auto"/>
            </w:tcBorders>
            <w:vAlign w:val="center"/>
          </w:tcPr>
          <w:p w14:paraId="722836FE" w14:textId="5AA53FD3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33</w:t>
            </w:r>
          </w:p>
        </w:tc>
        <w:tc>
          <w:tcPr>
            <w:tcW w:w="876" w:type="dxa"/>
            <w:tcBorders>
              <w:bottom w:val="single" w:sz="18" w:space="0" w:color="auto"/>
            </w:tcBorders>
            <w:vAlign w:val="center"/>
          </w:tcPr>
          <w:p w14:paraId="0BD29108" w14:textId="108E7785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49</w:t>
            </w:r>
          </w:p>
        </w:tc>
        <w:tc>
          <w:tcPr>
            <w:tcW w:w="1413" w:type="dxa"/>
            <w:tcBorders>
              <w:bottom w:val="single" w:sz="18" w:space="0" w:color="auto"/>
            </w:tcBorders>
            <w:vAlign w:val="center"/>
          </w:tcPr>
          <w:p w14:paraId="2812A2F8" w14:textId="448BD214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2</w:t>
            </w:r>
          </w:p>
        </w:tc>
        <w:tc>
          <w:tcPr>
            <w:tcW w:w="1076" w:type="dxa"/>
            <w:tcBorders>
              <w:bottom w:val="single" w:sz="18" w:space="0" w:color="auto"/>
            </w:tcBorders>
            <w:vAlign w:val="center"/>
          </w:tcPr>
          <w:p w14:paraId="6E02CD5F" w14:textId="43071BE9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1</w:t>
            </w:r>
          </w:p>
        </w:tc>
        <w:tc>
          <w:tcPr>
            <w:tcW w:w="1192" w:type="dxa"/>
            <w:tcBorders>
              <w:bottom w:val="single" w:sz="18" w:space="0" w:color="auto"/>
            </w:tcBorders>
            <w:vAlign w:val="center"/>
          </w:tcPr>
          <w:p w14:paraId="7C8DA813" w14:textId="02C6A0E6" w:rsidR="00CA6494" w:rsidRPr="00CA6494" w:rsidRDefault="00CA649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CA649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4</w:t>
            </w:r>
          </w:p>
        </w:tc>
      </w:tr>
    </w:tbl>
    <w:p w14:paraId="2FADCF44" w14:textId="5B8953F7" w:rsidR="005E3013" w:rsidRPr="00947080" w:rsidRDefault="005E301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947080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proofErr w:type="spellStart"/>
      <w:r w:rsidRPr="004A18CF">
        <w:rPr>
          <w:rFonts w:ascii="Times New Roman" w:hAnsi="Times New Roman" w:cs="Times New Roman"/>
          <w:sz w:val="24"/>
          <w:szCs w:val="24"/>
        </w:rPr>
        <w:t>LDPred</w:t>
      </w:r>
      <w:proofErr w:type="spellEnd"/>
      <w:proofErr w:type="gramEnd"/>
      <w:r w:rsidRPr="004A18CF">
        <w:rPr>
          <w:rFonts w:ascii="Times New Roman" w:hAnsi="Times New Roman" w:cs="Times New Roman"/>
          <w:sz w:val="24"/>
          <w:szCs w:val="24"/>
        </w:rPr>
        <w:t xml:space="preserve"> PRS was constructed using </w:t>
      </w:r>
      <w:proofErr w:type="spellStart"/>
      <w:r w:rsidRPr="004A18CF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Pr="004A18CF">
        <w:rPr>
          <w:rFonts w:ascii="Times New Roman" w:hAnsi="Times New Roman" w:cs="Times New Roman"/>
          <w:sz w:val="24"/>
          <w:szCs w:val="24"/>
        </w:rPr>
        <w:t xml:space="preserve"> algorithm, a Bayesian approach utilizes GWAS summary statistics to compute the posterior mean effect sizes for the genetic variants by assuming a prior of the joint effect sizes and incorporating the LD structure of the reference population. P+T PRS was constructed using ‘pruning and thresholding (P+T)’, which first prunes variants to only keep those who have absolute pairwise correlation weaker than a threshold </w:t>
      </w:r>
      <w:r w:rsidRPr="004A18CF">
        <w:rPr>
          <w:rFonts w:ascii="Times New Roman" w:hAnsi="Times New Roman" w:cs="Times New Roman"/>
          <w:sz w:val="24"/>
          <w:szCs w:val="24"/>
          <w:shd w:val="clear" w:color="auto" w:fill="FFFFFF"/>
        </w:rPr>
        <w:t>within certain genetic distance</w:t>
      </w:r>
      <w:r w:rsidRPr="004A18CF">
        <w:rPr>
          <w:rFonts w:ascii="Times New Roman" w:hAnsi="Times New Roman" w:cs="Times New Roman"/>
          <w:sz w:val="24"/>
          <w:szCs w:val="24"/>
        </w:rPr>
        <w:t xml:space="preserve"> and then filtered variants that have a </w:t>
      </w:r>
      <w:r w:rsidRPr="00A85DD6">
        <w:rPr>
          <w:rFonts w:ascii="Times New Roman" w:hAnsi="Times New Roman" w:cs="Times New Roman"/>
          <w:sz w:val="24"/>
          <w:szCs w:val="24"/>
        </w:rPr>
        <w:t>P</w:t>
      </w:r>
      <w:r w:rsidRPr="004A18CF">
        <w:rPr>
          <w:rFonts w:ascii="Times New Roman" w:hAnsi="Times New Roman" w:cs="Times New Roman"/>
          <w:sz w:val="24"/>
          <w:szCs w:val="24"/>
        </w:rPr>
        <w:t xml:space="preserve"> value larger than a pre-defined threshold of significance. </w:t>
      </w:r>
      <w:r w:rsidR="001A15E0">
        <w:rPr>
          <w:rFonts w:ascii="Times New Roman" w:hAnsi="Times New Roman" w:cs="Times New Roman"/>
          <w:sz w:val="24"/>
          <w:szCs w:val="24"/>
        </w:rPr>
        <w:t>Top SNPs</w:t>
      </w:r>
      <w:r w:rsidRPr="004A18CF">
        <w:rPr>
          <w:rFonts w:ascii="Times New Roman" w:hAnsi="Times New Roman" w:cs="Times New Roman"/>
          <w:sz w:val="24"/>
          <w:szCs w:val="24"/>
        </w:rPr>
        <w:t xml:space="preserve"> score was constructed using the </w:t>
      </w:r>
      <w:proofErr w:type="gramStart"/>
      <w:r w:rsidRPr="004A18CF">
        <w:rPr>
          <w:rFonts w:ascii="Times New Roman" w:hAnsi="Times New Roman" w:cs="Times New Roman"/>
          <w:sz w:val="24"/>
          <w:szCs w:val="24"/>
        </w:rPr>
        <w:t>most commonly used</w:t>
      </w:r>
      <w:proofErr w:type="gramEnd"/>
      <w:r w:rsidRPr="004A18CF">
        <w:rPr>
          <w:rFonts w:ascii="Times New Roman" w:hAnsi="Times New Roman" w:cs="Times New Roman"/>
          <w:sz w:val="24"/>
          <w:szCs w:val="24"/>
        </w:rPr>
        <w:t xml:space="preserve"> level of absolute pairwise correlation for pruning and genome-wide significance level for thresholding.</w:t>
      </w:r>
    </w:p>
    <w:p w14:paraId="39F51E39" w14:textId="77777777" w:rsidR="005E3013" w:rsidRPr="0082161C" w:rsidRDefault="005E301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82161C">
        <w:rPr>
          <w:rFonts w:ascii="Times New Roman" w:hAnsi="Times New Roman" w:cs="Times New Roman"/>
          <w:sz w:val="24"/>
          <w:szCs w:val="24"/>
          <w:vertAlign w:val="superscript"/>
        </w:rPr>
        <w:t xml:space="preserve">b  </w:t>
      </w:r>
      <w:r w:rsidRPr="008216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roportion</w:t>
      </w:r>
      <w:proofErr w:type="gramEnd"/>
      <w:r w:rsidRPr="008216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of the variance for eGFR explained by PRS with adjusting for age at the corresponded visit, sex, center, and </w:t>
      </w:r>
      <w:r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Pr="0082161C">
        <w:rPr>
          <w:rFonts w:ascii="Times New Roman" w:hAnsi="Times New Roman" w:cs="Times New Roman"/>
          <w:sz w:val="24"/>
          <w:szCs w:val="24"/>
        </w:rPr>
        <w:t xml:space="preserve"> for all such values.</w:t>
      </w:r>
    </w:p>
    <w:p w14:paraId="0B95453B" w14:textId="77777777" w:rsidR="005E3013" w:rsidRPr="009C605C" w:rsidRDefault="005E3013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 xml:space="preserve">, estimated glomerular filtration rate based on creatinine; </w:t>
      </w: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r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82161C">
        <w:rPr>
          <w:rFonts w:ascii="Times New Roman" w:hAnsi="Times New Roman" w:cs="Times New Roman"/>
          <w:sz w:val="24"/>
          <w:szCs w:val="24"/>
        </w:rPr>
        <w:t>cys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 xml:space="preserve">, estimated glomerular filtration rate based on creatinine and cystatin; </w:t>
      </w: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ysr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>, estimated glomerular filtration rate based on cystati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88D97B6" w14:textId="5FC937E1" w:rsidR="005E3013" w:rsidRDefault="00D56231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</w:pPr>
      <w:r>
        <w:br w:type="page"/>
      </w:r>
      <w:bookmarkStart w:id="11" w:name="_Toc69153958"/>
      <w:r w:rsidR="005E3013"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4. Adjusted </w:t>
      </w:r>
      <w:r w:rsidR="005E3013" w:rsidRPr="00C6685F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 xml:space="preserve">proportion of the variance for estimated glomerular filtration rate (eGFR) and </w:t>
      </w:r>
      <w:r w:rsidR="005E3013"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E3013" w:rsidRPr="00C6685F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>lbumin to creatinine ratio (ACR) explained by polygenic risk scores (PRS) among participants with African ancestry (N = 2,871).</w:t>
      </w:r>
      <w:bookmarkEnd w:id="11"/>
    </w:p>
    <w:p w14:paraId="4571A1DB" w14:textId="335B36B6" w:rsidR="007D01D1" w:rsidRDefault="007D01D1" w:rsidP="00365C20">
      <w:pPr>
        <w:spacing w:line="360" w:lineRule="auto"/>
      </w:pPr>
    </w:p>
    <w:tbl>
      <w:tblPr>
        <w:tblStyle w:val="TableGrid1"/>
        <w:tblW w:w="144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1038"/>
        <w:gridCol w:w="1043"/>
        <w:gridCol w:w="876"/>
        <w:gridCol w:w="1189"/>
        <w:gridCol w:w="1388"/>
        <w:gridCol w:w="876"/>
        <w:gridCol w:w="967"/>
        <w:gridCol w:w="1421"/>
        <w:gridCol w:w="1073"/>
        <w:gridCol w:w="876"/>
        <w:gridCol w:w="1413"/>
        <w:gridCol w:w="1076"/>
        <w:gridCol w:w="1192"/>
      </w:tblGrid>
      <w:tr w:rsidR="007D01D1" w:rsidRPr="003A685C" w14:paraId="3B96DBF5" w14:textId="77777777" w:rsidTr="00A755A1">
        <w:trPr>
          <w:trHeight w:val="393"/>
        </w:trPr>
        <w:tc>
          <w:tcPr>
            <w:tcW w:w="1038" w:type="dxa"/>
            <w:vMerge w:val="restart"/>
            <w:tcBorders>
              <w:top w:val="single" w:sz="18" w:space="0" w:color="auto"/>
            </w:tcBorders>
            <w:hideMark/>
          </w:tcPr>
          <w:p w14:paraId="5DDD9413" w14:textId="77777777" w:rsidR="007D01D1" w:rsidRPr="0082161C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108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18868C53" w14:textId="77777777" w:rsidR="007D01D1" w:rsidRPr="0082161C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r</w:t>
            </w:r>
            <w:proofErr w:type="spellEnd"/>
          </w:p>
        </w:tc>
        <w:tc>
          <w:tcPr>
            <w:tcW w:w="3231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7CC20372" w14:textId="77777777" w:rsidR="007D01D1" w:rsidRPr="003A685C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ys</w:t>
            </w:r>
            <w:proofErr w:type="spellEnd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3370" w:type="dxa"/>
            <w:gridSpan w:val="3"/>
            <w:tcBorders>
              <w:top w:val="single" w:sz="18" w:space="0" w:color="auto"/>
              <w:bottom w:val="single" w:sz="8" w:space="0" w:color="auto"/>
            </w:tcBorders>
            <w:hideMark/>
          </w:tcPr>
          <w:p w14:paraId="3A0B2E91" w14:textId="77777777" w:rsidR="007D01D1" w:rsidRPr="003A685C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68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FRcr-cys</w:t>
            </w:r>
            <w:proofErr w:type="spellEnd"/>
          </w:p>
        </w:tc>
        <w:tc>
          <w:tcPr>
            <w:tcW w:w="3681" w:type="dxa"/>
            <w:gridSpan w:val="3"/>
            <w:tcBorders>
              <w:top w:val="single" w:sz="18" w:space="0" w:color="auto"/>
            </w:tcBorders>
          </w:tcPr>
          <w:p w14:paraId="5A0637C8" w14:textId="77777777" w:rsidR="007D01D1" w:rsidRPr="003A685C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CR</w:t>
            </w:r>
          </w:p>
        </w:tc>
      </w:tr>
      <w:tr w:rsidR="007D01D1" w:rsidRPr="00D4196B" w14:paraId="071DD8B6" w14:textId="77777777" w:rsidTr="00A755A1">
        <w:trPr>
          <w:trHeight w:val="573"/>
        </w:trPr>
        <w:tc>
          <w:tcPr>
            <w:tcW w:w="1038" w:type="dxa"/>
            <w:vMerge/>
            <w:hideMark/>
          </w:tcPr>
          <w:p w14:paraId="258119DA" w14:textId="77777777" w:rsidR="007D01D1" w:rsidRPr="0082161C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3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64C97D7C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20DFEE37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89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49C28A99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88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474BE886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46242775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967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740A97FB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imple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21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55756846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73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142E3B72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876" w:type="dxa"/>
            <w:tcBorders>
              <w:top w:val="single" w:sz="8" w:space="0" w:color="auto"/>
              <w:bottom w:val="single" w:sz="18" w:space="0" w:color="auto"/>
            </w:tcBorders>
            <w:hideMark/>
          </w:tcPr>
          <w:p w14:paraId="4CAB3B1C" w14:textId="77777777" w:rsidR="007D01D1" w:rsidRPr="00D4196B" w:rsidRDefault="007D01D1" w:rsidP="00365C20">
            <w:pPr>
              <w:spacing w:after="16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13" w:type="dxa"/>
            <w:tcBorders>
              <w:top w:val="single" w:sz="8" w:space="0" w:color="auto"/>
              <w:bottom w:val="single" w:sz="18" w:space="0" w:color="auto"/>
            </w:tcBorders>
          </w:tcPr>
          <w:p w14:paraId="600791F0" w14:textId="77777777" w:rsidR="007D01D1" w:rsidRPr="00D4196B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76" w:type="dxa"/>
            <w:tcBorders>
              <w:top w:val="single" w:sz="8" w:space="0" w:color="auto"/>
              <w:bottom w:val="single" w:sz="18" w:space="0" w:color="auto"/>
            </w:tcBorders>
          </w:tcPr>
          <w:p w14:paraId="1D768C31" w14:textId="77777777" w:rsidR="007D01D1" w:rsidRPr="00D4196B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92" w:type="dxa"/>
            <w:tcBorders>
              <w:top w:val="single" w:sz="8" w:space="0" w:color="auto"/>
              <w:bottom w:val="single" w:sz="18" w:space="0" w:color="auto"/>
            </w:tcBorders>
          </w:tcPr>
          <w:p w14:paraId="67ECEBC5" w14:textId="77777777" w:rsidR="007D01D1" w:rsidRPr="00D4196B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D419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D4196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7D01D1" w:rsidRPr="00CA6494" w14:paraId="3EABABF2" w14:textId="77777777" w:rsidTr="00A755A1">
        <w:trPr>
          <w:trHeight w:val="573"/>
        </w:trPr>
        <w:tc>
          <w:tcPr>
            <w:tcW w:w="1038" w:type="dxa"/>
            <w:vAlign w:val="center"/>
          </w:tcPr>
          <w:p w14:paraId="1F0F6010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1</w:t>
            </w:r>
          </w:p>
        </w:tc>
        <w:tc>
          <w:tcPr>
            <w:tcW w:w="1043" w:type="dxa"/>
            <w:vAlign w:val="center"/>
          </w:tcPr>
          <w:p w14:paraId="2BE50428" w14:textId="63726764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4</w:t>
            </w: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0BDD2ACE" w14:textId="7EEAE59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</w:t>
            </w:r>
          </w:p>
        </w:tc>
        <w:tc>
          <w:tcPr>
            <w:tcW w:w="1189" w:type="dxa"/>
            <w:vAlign w:val="center"/>
          </w:tcPr>
          <w:p w14:paraId="3EBFE41F" w14:textId="17A8559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52</w:t>
            </w:r>
          </w:p>
        </w:tc>
        <w:tc>
          <w:tcPr>
            <w:tcW w:w="1388" w:type="dxa"/>
            <w:vAlign w:val="center"/>
          </w:tcPr>
          <w:p w14:paraId="629F5772" w14:textId="2FE7A13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0" w:type="auto"/>
            <w:vAlign w:val="center"/>
          </w:tcPr>
          <w:p w14:paraId="15EA969F" w14:textId="641FEF3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967" w:type="dxa"/>
            <w:vAlign w:val="center"/>
          </w:tcPr>
          <w:p w14:paraId="63A0FBF2" w14:textId="38296BC6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21" w:type="dxa"/>
            <w:vAlign w:val="center"/>
          </w:tcPr>
          <w:p w14:paraId="31EE56DF" w14:textId="28184D65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73" w:type="dxa"/>
            <w:vAlign w:val="center"/>
          </w:tcPr>
          <w:p w14:paraId="1F876854" w14:textId="475DD396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76" w:type="dxa"/>
            <w:vAlign w:val="center"/>
          </w:tcPr>
          <w:p w14:paraId="28BA24A6" w14:textId="758B0EA9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13" w:type="dxa"/>
            <w:vAlign w:val="center"/>
          </w:tcPr>
          <w:p w14:paraId="081CCEBF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54343214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7172080C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D01D1" w:rsidRPr="00CA6494" w14:paraId="34D71C74" w14:textId="77777777" w:rsidTr="00A755A1">
        <w:trPr>
          <w:trHeight w:val="573"/>
        </w:trPr>
        <w:tc>
          <w:tcPr>
            <w:tcW w:w="1038" w:type="dxa"/>
            <w:vAlign w:val="center"/>
          </w:tcPr>
          <w:p w14:paraId="5AF038DB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2</w:t>
            </w:r>
          </w:p>
        </w:tc>
        <w:tc>
          <w:tcPr>
            <w:tcW w:w="1043" w:type="dxa"/>
            <w:vAlign w:val="center"/>
          </w:tcPr>
          <w:p w14:paraId="4CC21082" w14:textId="0BE35B68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55</w:t>
            </w:r>
          </w:p>
        </w:tc>
        <w:tc>
          <w:tcPr>
            <w:tcW w:w="0" w:type="auto"/>
            <w:vAlign w:val="center"/>
          </w:tcPr>
          <w:p w14:paraId="4C003B18" w14:textId="3D269F2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2</w:t>
            </w:r>
          </w:p>
        </w:tc>
        <w:tc>
          <w:tcPr>
            <w:tcW w:w="1189" w:type="dxa"/>
            <w:vAlign w:val="center"/>
          </w:tcPr>
          <w:p w14:paraId="3FE7E8D3" w14:textId="6FF99B99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8</w:t>
            </w:r>
          </w:p>
        </w:tc>
        <w:tc>
          <w:tcPr>
            <w:tcW w:w="1388" w:type="dxa"/>
            <w:vAlign w:val="center"/>
          </w:tcPr>
          <w:p w14:paraId="3EDBD014" w14:textId="201567B4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2</w:t>
            </w:r>
          </w:p>
        </w:tc>
        <w:tc>
          <w:tcPr>
            <w:tcW w:w="0" w:type="auto"/>
            <w:vAlign w:val="center"/>
          </w:tcPr>
          <w:p w14:paraId="11CA588C" w14:textId="37C3DA19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64</w:t>
            </w:r>
          </w:p>
        </w:tc>
        <w:tc>
          <w:tcPr>
            <w:tcW w:w="967" w:type="dxa"/>
            <w:vAlign w:val="center"/>
          </w:tcPr>
          <w:p w14:paraId="1AB3BF10" w14:textId="6E31C96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37</w:t>
            </w:r>
          </w:p>
        </w:tc>
        <w:tc>
          <w:tcPr>
            <w:tcW w:w="1421" w:type="dxa"/>
            <w:vAlign w:val="center"/>
          </w:tcPr>
          <w:p w14:paraId="7CB5983C" w14:textId="4F92FEDB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36</w:t>
            </w:r>
          </w:p>
        </w:tc>
        <w:tc>
          <w:tcPr>
            <w:tcW w:w="1073" w:type="dxa"/>
            <w:vAlign w:val="center"/>
          </w:tcPr>
          <w:p w14:paraId="5D9E2451" w14:textId="44B9BF94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22</w:t>
            </w:r>
          </w:p>
        </w:tc>
        <w:tc>
          <w:tcPr>
            <w:tcW w:w="876" w:type="dxa"/>
            <w:vAlign w:val="center"/>
          </w:tcPr>
          <w:p w14:paraId="16E40E45" w14:textId="44065F5E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4</w:t>
            </w:r>
          </w:p>
        </w:tc>
        <w:tc>
          <w:tcPr>
            <w:tcW w:w="1413" w:type="dxa"/>
            <w:vAlign w:val="center"/>
          </w:tcPr>
          <w:p w14:paraId="4604348C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2A60C3A4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5D3E29D1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D01D1" w:rsidRPr="00CA6494" w14:paraId="7FD9A21A" w14:textId="77777777" w:rsidTr="00A755A1">
        <w:trPr>
          <w:trHeight w:val="573"/>
        </w:trPr>
        <w:tc>
          <w:tcPr>
            <w:tcW w:w="1038" w:type="dxa"/>
            <w:vAlign w:val="center"/>
          </w:tcPr>
          <w:p w14:paraId="3B6B6CB3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3</w:t>
            </w:r>
          </w:p>
        </w:tc>
        <w:tc>
          <w:tcPr>
            <w:tcW w:w="1043" w:type="dxa"/>
            <w:vAlign w:val="center"/>
          </w:tcPr>
          <w:p w14:paraId="2335F1B6" w14:textId="70BBCF8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87</w:t>
            </w:r>
          </w:p>
        </w:tc>
        <w:tc>
          <w:tcPr>
            <w:tcW w:w="0" w:type="auto"/>
            <w:vAlign w:val="center"/>
          </w:tcPr>
          <w:p w14:paraId="67868F0F" w14:textId="0E3102EF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53</w:t>
            </w:r>
          </w:p>
        </w:tc>
        <w:tc>
          <w:tcPr>
            <w:tcW w:w="1189" w:type="dxa"/>
            <w:vAlign w:val="center"/>
          </w:tcPr>
          <w:p w14:paraId="302B1847" w14:textId="7E8FF54C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06</w:t>
            </w:r>
          </w:p>
        </w:tc>
        <w:tc>
          <w:tcPr>
            <w:tcW w:w="1388" w:type="dxa"/>
            <w:vAlign w:val="center"/>
          </w:tcPr>
          <w:p w14:paraId="004F2FDE" w14:textId="0573FC5D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57</w:t>
            </w:r>
          </w:p>
        </w:tc>
        <w:tc>
          <w:tcPr>
            <w:tcW w:w="0" w:type="auto"/>
            <w:vAlign w:val="center"/>
          </w:tcPr>
          <w:p w14:paraId="78EC037A" w14:textId="53BFBE45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68</w:t>
            </w:r>
          </w:p>
        </w:tc>
        <w:tc>
          <w:tcPr>
            <w:tcW w:w="967" w:type="dxa"/>
            <w:vAlign w:val="center"/>
          </w:tcPr>
          <w:p w14:paraId="114E697E" w14:textId="7A5F87FB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32</w:t>
            </w:r>
          </w:p>
        </w:tc>
        <w:tc>
          <w:tcPr>
            <w:tcW w:w="1421" w:type="dxa"/>
            <w:vAlign w:val="center"/>
          </w:tcPr>
          <w:p w14:paraId="0831C68B" w14:textId="516AD2E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44</w:t>
            </w:r>
          </w:p>
        </w:tc>
        <w:tc>
          <w:tcPr>
            <w:tcW w:w="1073" w:type="dxa"/>
            <w:vAlign w:val="center"/>
          </w:tcPr>
          <w:p w14:paraId="789A65B6" w14:textId="6A381045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22</w:t>
            </w:r>
          </w:p>
        </w:tc>
        <w:tc>
          <w:tcPr>
            <w:tcW w:w="876" w:type="dxa"/>
            <w:vAlign w:val="center"/>
          </w:tcPr>
          <w:p w14:paraId="563CDF31" w14:textId="21144D7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2</w:t>
            </w:r>
          </w:p>
        </w:tc>
        <w:tc>
          <w:tcPr>
            <w:tcW w:w="1413" w:type="dxa"/>
            <w:vAlign w:val="center"/>
          </w:tcPr>
          <w:p w14:paraId="784B402D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6" w:type="dxa"/>
            <w:vAlign w:val="center"/>
          </w:tcPr>
          <w:p w14:paraId="79E9F555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92" w:type="dxa"/>
            <w:vAlign w:val="center"/>
          </w:tcPr>
          <w:p w14:paraId="1F75A8CE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D01D1" w:rsidRPr="00CA6494" w14:paraId="2B1924A3" w14:textId="77777777" w:rsidTr="00A755A1">
        <w:trPr>
          <w:trHeight w:val="573"/>
        </w:trPr>
        <w:tc>
          <w:tcPr>
            <w:tcW w:w="1038" w:type="dxa"/>
            <w:vAlign w:val="center"/>
          </w:tcPr>
          <w:p w14:paraId="5B2CB348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4</w:t>
            </w:r>
          </w:p>
        </w:tc>
        <w:tc>
          <w:tcPr>
            <w:tcW w:w="1043" w:type="dxa"/>
            <w:vAlign w:val="center"/>
          </w:tcPr>
          <w:p w14:paraId="5CE6CA77" w14:textId="79918F98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57</w:t>
            </w:r>
          </w:p>
        </w:tc>
        <w:tc>
          <w:tcPr>
            <w:tcW w:w="0" w:type="auto"/>
            <w:vAlign w:val="center"/>
          </w:tcPr>
          <w:p w14:paraId="1CF213FF" w14:textId="60EFF980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27</w:t>
            </w:r>
          </w:p>
        </w:tc>
        <w:tc>
          <w:tcPr>
            <w:tcW w:w="1189" w:type="dxa"/>
            <w:vAlign w:val="center"/>
          </w:tcPr>
          <w:p w14:paraId="0DF5CC2C" w14:textId="47DB455E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52</w:t>
            </w:r>
          </w:p>
        </w:tc>
        <w:tc>
          <w:tcPr>
            <w:tcW w:w="1388" w:type="dxa"/>
            <w:vAlign w:val="center"/>
          </w:tcPr>
          <w:p w14:paraId="29A65FBF" w14:textId="3D6166A2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8</w:t>
            </w:r>
          </w:p>
        </w:tc>
        <w:tc>
          <w:tcPr>
            <w:tcW w:w="0" w:type="auto"/>
            <w:vAlign w:val="center"/>
          </w:tcPr>
          <w:p w14:paraId="6EB3D8DB" w14:textId="2BC9A964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5</w:t>
            </w:r>
          </w:p>
        </w:tc>
        <w:tc>
          <w:tcPr>
            <w:tcW w:w="967" w:type="dxa"/>
            <w:vAlign w:val="center"/>
          </w:tcPr>
          <w:p w14:paraId="04934BCA" w14:textId="6EB00211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6</w:t>
            </w:r>
          </w:p>
        </w:tc>
        <w:tc>
          <w:tcPr>
            <w:tcW w:w="1421" w:type="dxa"/>
            <w:vAlign w:val="center"/>
          </w:tcPr>
          <w:p w14:paraId="21CF2C2C" w14:textId="16BEC2C8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81</w:t>
            </w:r>
          </w:p>
        </w:tc>
        <w:tc>
          <w:tcPr>
            <w:tcW w:w="1073" w:type="dxa"/>
            <w:vAlign w:val="center"/>
          </w:tcPr>
          <w:p w14:paraId="23DE58C5" w14:textId="3E31B6FD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66</w:t>
            </w:r>
          </w:p>
        </w:tc>
        <w:tc>
          <w:tcPr>
            <w:tcW w:w="876" w:type="dxa"/>
            <w:vAlign w:val="center"/>
          </w:tcPr>
          <w:p w14:paraId="24004DAB" w14:textId="58B00BE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16</w:t>
            </w:r>
          </w:p>
        </w:tc>
        <w:tc>
          <w:tcPr>
            <w:tcW w:w="1413" w:type="dxa"/>
            <w:vAlign w:val="center"/>
          </w:tcPr>
          <w:p w14:paraId="3AB05344" w14:textId="089A73EC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2</w:t>
            </w:r>
          </w:p>
        </w:tc>
        <w:tc>
          <w:tcPr>
            <w:tcW w:w="1076" w:type="dxa"/>
            <w:vAlign w:val="center"/>
          </w:tcPr>
          <w:p w14:paraId="19772FBF" w14:textId="6E0A032F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03</w:t>
            </w:r>
          </w:p>
        </w:tc>
        <w:tc>
          <w:tcPr>
            <w:tcW w:w="1192" w:type="dxa"/>
            <w:vAlign w:val="center"/>
          </w:tcPr>
          <w:p w14:paraId="0C6F7646" w14:textId="5A2F5F0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2</w:t>
            </w:r>
          </w:p>
        </w:tc>
      </w:tr>
      <w:tr w:rsidR="007D01D1" w:rsidRPr="00CA6494" w14:paraId="431055DD" w14:textId="77777777" w:rsidTr="00A755A1">
        <w:trPr>
          <w:trHeight w:val="573"/>
        </w:trPr>
        <w:tc>
          <w:tcPr>
            <w:tcW w:w="1038" w:type="dxa"/>
            <w:vAlign w:val="center"/>
          </w:tcPr>
          <w:p w14:paraId="7E9F4672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sit 5</w:t>
            </w:r>
          </w:p>
        </w:tc>
        <w:tc>
          <w:tcPr>
            <w:tcW w:w="1043" w:type="dxa"/>
            <w:vAlign w:val="center"/>
          </w:tcPr>
          <w:p w14:paraId="3F5E7D53" w14:textId="3ED551BC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45</w:t>
            </w:r>
          </w:p>
        </w:tc>
        <w:tc>
          <w:tcPr>
            <w:tcW w:w="0" w:type="auto"/>
            <w:vAlign w:val="center"/>
          </w:tcPr>
          <w:p w14:paraId="26FAA103" w14:textId="4EB9F352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9</w:t>
            </w:r>
          </w:p>
        </w:tc>
        <w:tc>
          <w:tcPr>
            <w:tcW w:w="1189" w:type="dxa"/>
            <w:vAlign w:val="center"/>
          </w:tcPr>
          <w:p w14:paraId="77FFAAFB" w14:textId="14F9277D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16</w:t>
            </w:r>
          </w:p>
        </w:tc>
        <w:tc>
          <w:tcPr>
            <w:tcW w:w="1388" w:type="dxa"/>
            <w:vAlign w:val="center"/>
          </w:tcPr>
          <w:p w14:paraId="264F568C" w14:textId="24FECC9E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62</w:t>
            </w:r>
          </w:p>
        </w:tc>
        <w:tc>
          <w:tcPr>
            <w:tcW w:w="0" w:type="auto"/>
            <w:vAlign w:val="center"/>
          </w:tcPr>
          <w:p w14:paraId="4CB7F9F9" w14:textId="3DF884E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02</w:t>
            </w:r>
          </w:p>
        </w:tc>
        <w:tc>
          <w:tcPr>
            <w:tcW w:w="967" w:type="dxa"/>
            <w:vAlign w:val="center"/>
          </w:tcPr>
          <w:p w14:paraId="48FD9960" w14:textId="0D78CE15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</w:t>
            </w:r>
          </w:p>
        </w:tc>
        <w:tc>
          <w:tcPr>
            <w:tcW w:w="1421" w:type="dxa"/>
            <w:vAlign w:val="center"/>
          </w:tcPr>
          <w:p w14:paraId="43F1E27F" w14:textId="3E495AE2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15</w:t>
            </w:r>
          </w:p>
        </w:tc>
        <w:tc>
          <w:tcPr>
            <w:tcW w:w="1073" w:type="dxa"/>
            <w:vAlign w:val="center"/>
          </w:tcPr>
          <w:p w14:paraId="318B0E2F" w14:textId="1E999D05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34</w:t>
            </w:r>
          </w:p>
        </w:tc>
        <w:tc>
          <w:tcPr>
            <w:tcW w:w="876" w:type="dxa"/>
            <w:vAlign w:val="center"/>
          </w:tcPr>
          <w:p w14:paraId="3EABF811" w14:textId="02414786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8080"/>
                <w:sz w:val="24"/>
                <w:szCs w:val="24"/>
                <w:u w:val="single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98</w:t>
            </w:r>
          </w:p>
        </w:tc>
        <w:tc>
          <w:tcPr>
            <w:tcW w:w="1413" w:type="dxa"/>
            <w:vAlign w:val="center"/>
          </w:tcPr>
          <w:p w14:paraId="66587998" w14:textId="15A6C0D6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3</w:t>
            </w:r>
          </w:p>
        </w:tc>
        <w:tc>
          <w:tcPr>
            <w:tcW w:w="1076" w:type="dxa"/>
            <w:vAlign w:val="center"/>
          </w:tcPr>
          <w:p w14:paraId="6B3D98C1" w14:textId="7E5163D6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5</w:t>
            </w:r>
          </w:p>
        </w:tc>
        <w:tc>
          <w:tcPr>
            <w:tcW w:w="1192" w:type="dxa"/>
            <w:vAlign w:val="center"/>
          </w:tcPr>
          <w:p w14:paraId="351A0A77" w14:textId="4AC0CCEC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6</w:t>
            </w:r>
          </w:p>
        </w:tc>
      </w:tr>
      <w:tr w:rsidR="007D01D1" w:rsidRPr="00CA6494" w14:paraId="05109542" w14:textId="77777777" w:rsidTr="00A755A1">
        <w:trPr>
          <w:trHeight w:val="573"/>
        </w:trPr>
        <w:tc>
          <w:tcPr>
            <w:tcW w:w="1038" w:type="dxa"/>
            <w:tcBorders>
              <w:bottom w:val="single" w:sz="18" w:space="0" w:color="auto"/>
            </w:tcBorders>
            <w:vAlign w:val="center"/>
          </w:tcPr>
          <w:p w14:paraId="64BAE8EF" w14:textId="77777777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Visit 6 </w:t>
            </w:r>
          </w:p>
        </w:tc>
        <w:tc>
          <w:tcPr>
            <w:tcW w:w="1043" w:type="dxa"/>
            <w:tcBorders>
              <w:bottom w:val="single" w:sz="18" w:space="0" w:color="auto"/>
            </w:tcBorders>
            <w:vAlign w:val="center"/>
          </w:tcPr>
          <w:p w14:paraId="7186F702" w14:textId="429F3F7C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32</w:t>
            </w:r>
          </w:p>
        </w:tc>
        <w:tc>
          <w:tcPr>
            <w:tcW w:w="0" w:type="auto"/>
            <w:tcBorders>
              <w:bottom w:val="single" w:sz="18" w:space="0" w:color="auto"/>
            </w:tcBorders>
            <w:vAlign w:val="center"/>
          </w:tcPr>
          <w:p w14:paraId="61BEEDED" w14:textId="7E62C6B3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75</w:t>
            </w:r>
          </w:p>
        </w:tc>
        <w:tc>
          <w:tcPr>
            <w:tcW w:w="1189" w:type="dxa"/>
            <w:tcBorders>
              <w:bottom w:val="single" w:sz="18" w:space="0" w:color="auto"/>
            </w:tcBorders>
            <w:vAlign w:val="center"/>
          </w:tcPr>
          <w:p w14:paraId="74BA9402" w14:textId="40E8E538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79</w:t>
            </w:r>
          </w:p>
        </w:tc>
        <w:tc>
          <w:tcPr>
            <w:tcW w:w="1388" w:type="dxa"/>
            <w:tcBorders>
              <w:bottom w:val="single" w:sz="18" w:space="0" w:color="auto"/>
            </w:tcBorders>
            <w:vAlign w:val="center"/>
          </w:tcPr>
          <w:p w14:paraId="34CCF4AF" w14:textId="5BA452F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73</w:t>
            </w:r>
          </w:p>
        </w:tc>
        <w:tc>
          <w:tcPr>
            <w:tcW w:w="0" w:type="auto"/>
            <w:tcBorders>
              <w:bottom w:val="single" w:sz="18" w:space="0" w:color="auto"/>
            </w:tcBorders>
            <w:vAlign w:val="center"/>
          </w:tcPr>
          <w:p w14:paraId="35D39D0A" w14:textId="6ABB4A72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59</w:t>
            </w:r>
          </w:p>
        </w:tc>
        <w:tc>
          <w:tcPr>
            <w:tcW w:w="967" w:type="dxa"/>
            <w:tcBorders>
              <w:bottom w:val="single" w:sz="18" w:space="0" w:color="auto"/>
            </w:tcBorders>
            <w:vAlign w:val="center"/>
          </w:tcPr>
          <w:p w14:paraId="123C5CB5" w14:textId="3474DEDB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06</w:t>
            </w:r>
          </w:p>
        </w:tc>
        <w:tc>
          <w:tcPr>
            <w:tcW w:w="1421" w:type="dxa"/>
            <w:tcBorders>
              <w:bottom w:val="single" w:sz="18" w:space="0" w:color="auto"/>
            </w:tcBorders>
            <w:vAlign w:val="center"/>
          </w:tcPr>
          <w:p w14:paraId="30BD3797" w14:textId="5B86EA2F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6</w:t>
            </w:r>
          </w:p>
        </w:tc>
        <w:tc>
          <w:tcPr>
            <w:tcW w:w="1073" w:type="dxa"/>
            <w:tcBorders>
              <w:bottom w:val="single" w:sz="18" w:space="0" w:color="auto"/>
            </w:tcBorders>
            <w:vAlign w:val="center"/>
          </w:tcPr>
          <w:p w14:paraId="660A594B" w14:textId="731CA5BD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13</w:t>
            </w:r>
          </w:p>
        </w:tc>
        <w:tc>
          <w:tcPr>
            <w:tcW w:w="876" w:type="dxa"/>
            <w:tcBorders>
              <w:bottom w:val="single" w:sz="18" w:space="0" w:color="auto"/>
            </w:tcBorders>
            <w:vAlign w:val="center"/>
          </w:tcPr>
          <w:p w14:paraId="3610905A" w14:textId="3E7A3DB9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147</w:t>
            </w:r>
          </w:p>
        </w:tc>
        <w:tc>
          <w:tcPr>
            <w:tcW w:w="1413" w:type="dxa"/>
            <w:tcBorders>
              <w:bottom w:val="single" w:sz="18" w:space="0" w:color="auto"/>
            </w:tcBorders>
            <w:vAlign w:val="center"/>
          </w:tcPr>
          <w:p w14:paraId="347E9B12" w14:textId="5EE9EA4A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4</w:t>
            </w:r>
          </w:p>
        </w:tc>
        <w:tc>
          <w:tcPr>
            <w:tcW w:w="1076" w:type="dxa"/>
            <w:tcBorders>
              <w:bottom w:val="single" w:sz="18" w:space="0" w:color="auto"/>
            </w:tcBorders>
            <w:vAlign w:val="center"/>
          </w:tcPr>
          <w:p w14:paraId="780FDB3A" w14:textId="509FF574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11</w:t>
            </w:r>
          </w:p>
        </w:tc>
        <w:tc>
          <w:tcPr>
            <w:tcW w:w="1192" w:type="dxa"/>
            <w:tcBorders>
              <w:bottom w:val="single" w:sz="18" w:space="0" w:color="auto"/>
            </w:tcBorders>
            <w:vAlign w:val="center"/>
          </w:tcPr>
          <w:p w14:paraId="135A2A2C" w14:textId="21BEA27D" w:rsidR="007D01D1" w:rsidRPr="007D01D1" w:rsidRDefault="007D01D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004</w:t>
            </w:r>
          </w:p>
        </w:tc>
      </w:tr>
    </w:tbl>
    <w:p w14:paraId="3AA78CD5" w14:textId="153A904C" w:rsidR="005E3013" w:rsidRPr="0082161C" w:rsidRDefault="005E301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82161C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proofErr w:type="spellStart"/>
      <w:r w:rsidRPr="00BF5E40">
        <w:rPr>
          <w:rFonts w:ascii="Times New Roman" w:hAnsi="Times New Roman" w:cs="Times New Roman"/>
          <w:sz w:val="24"/>
          <w:szCs w:val="24"/>
        </w:rPr>
        <w:t>LDPred</w:t>
      </w:r>
      <w:proofErr w:type="spellEnd"/>
      <w:proofErr w:type="gramEnd"/>
      <w:r w:rsidRPr="00BF5E40">
        <w:rPr>
          <w:rFonts w:ascii="Times New Roman" w:hAnsi="Times New Roman" w:cs="Times New Roman"/>
          <w:sz w:val="24"/>
          <w:szCs w:val="24"/>
        </w:rPr>
        <w:t xml:space="preserve"> PRS was constructed using </w:t>
      </w:r>
      <w:proofErr w:type="spellStart"/>
      <w:r w:rsidRPr="00BF5E40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Pr="00BF5E40">
        <w:rPr>
          <w:rFonts w:ascii="Times New Roman" w:hAnsi="Times New Roman" w:cs="Times New Roman"/>
          <w:sz w:val="24"/>
          <w:szCs w:val="24"/>
        </w:rPr>
        <w:t xml:space="preserve"> algorithm, a Bayesian approach utilizes GWAS summary statistics to compute the posterior mean effect sizes for the genetic variants by assuming a prior of the joint effect sizes and incorporating the LD structure of the reference population. P+T PRS was constructed using ‘pruning and thresholding (P+T)’, which first prunes variants to only keep those who have absolute pairwise correlation weaker than a threshold </w:t>
      </w:r>
      <w:r w:rsidRPr="00BF5E40">
        <w:rPr>
          <w:rFonts w:ascii="Times New Roman" w:hAnsi="Times New Roman" w:cs="Times New Roman"/>
          <w:sz w:val="24"/>
          <w:szCs w:val="24"/>
          <w:shd w:val="clear" w:color="auto" w:fill="FFFFFF"/>
        </w:rPr>
        <w:t>within certain genetic distance</w:t>
      </w:r>
      <w:r w:rsidRPr="00BF5E40">
        <w:rPr>
          <w:rFonts w:ascii="Times New Roman" w:hAnsi="Times New Roman" w:cs="Times New Roman"/>
          <w:sz w:val="24"/>
          <w:szCs w:val="24"/>
        </w:rPr>
        <w:t xml:space="preserve"> and then filtered variants that have a </w:t>
      </w:r>
      <w:r w:rsidR="00A85DD6">
        <w:rPr>
          <w:rFonts w:ascii="Times New Roman" w:hAnsi="Times New Roman" w:cs="Times New Roman"/>
          <w:sz w:val="24"/>
          <w:szCs w:val="24"/>
        </w:rPr>
        <w:t>P</w:t>
      </w:r>
      <w:r w:rsidRPr="00BF5E40">
        <w:rPr>
          <w:rFonts w:ascii="Times New Roman" w:hAnsi="Times New Roman" w:cs="Times New Roman"/>
          <w:sz w:val="24"/>
          <w:szCs w:val="24"/>
        </w:rPr>
        <w:t xml:space="preserve"> value larger than a pre-defined threshold of significance. </w:t>
      </w:r>
      <w:r w:rsidR="001A15E0">
        <w:rPr>
          <w:rFonts w:ascii="Times New Roman" w:hAnsi="Times New Roman" w:cs="Times New Roman"/>
          <w:sz w:val="24"/>
          <w:szCs w:val="24"/>
        </w:rPr>
        <w:t>Top SNPs</w:t>
      </w:r>
      <w:r w:rsidRPr="00BF5E40">
        <w:rPr>
          <w:rFonts w:ascii="Times New Roman" w:hAnsi="Times New Roman" w:cs="Times New Roman"/>
          <w:sz w:val="24"/>
          <w:szCs w:val="24"/>
        </w:rPr>
        <w:t xml:space="preserve"> score was constructed using the </w:t>
      </w:r>
      <w:proofErr w:type="gramStart"/>
      <w:r w:rsidRPr="00BF5E40">
        <w:rPr>
          <w:rFonts w:ascii="Times New Roman" w:hAnsi="Times New Roman" w:cs="Times New Roman"/>
          <w:sz w:val="24"/>
          <w:szCs w:val="24"/>
        </w:rPr>
        <w:t>most commonly used</w:t>
      </w:r>
      <w:proofErr w:type="gramEnd"/>
      <w:r w:rsidRPr="00BF5E40">
        <w:rPr>
          <w:rFonts w:ascii="Times New Roman" w:hAnsi="Times New Roman" w:cs="Times New Roman"/>
          <w:sz w:val="24"/>
          <w:szCs w:val="24"/>
        </w:rPr>
        <w:t xml:space="preserve"> level of absolute pairwise correlation for pruning and genome-wide significance level for thresholding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8D298FA" w14:textId="77777777" w:rsidR="005E3013" w:rsidRPr="0082161C" w:rsidRDefault="005E301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82161C">
        <w:rPr>
          <w:rFonts w:ascii="Times New Roman" w:hAnsi="Times New Roman" w:cs="Times New Roman"/>
          <w:sz w:val="24"/>
          <w:szCs w:val="24"/>
          <w:vertAlign w:val="superscript"/>
        </w:rPr>
        <w:t xml:space="preserve">b  </w:t>
      </w:r>
      <w:r w:rsidRPr="008216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roportion</w:t>
      </w:r>
      <w:proofErr w:type="gramEnd"/>
      <w:r w:rsidRPr="008216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of the variance for eGFR explained by PRS with adjusting for age at the corresponded visit, sex, center, and </w:t>
      </w:r>
      <w:r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Pr="0082161C">
        <w:rPr>
          <w:rFonts w:ascii="Times New Roman" w:hAnsi="Times New Roman" w:cs="Times New Roman"/>
          <w:sz w:val="24"/>
          <w:szCs w:val="24"/>
        </w:rPr>
        <w:t xml:space="preserve"> for all such values.</w:t>
      </w:r>
    </w:p>
    <w:p w14:paraId="7B373D2E" w14:textId="656F0091" w:rsidR="00895982" w:rsidRPr="00C6685F" w:rsidRDefault="005E3013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 xml:space="preserve">, estimated glomerular filtration rate based on creatinine; </w:t>
      </w: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r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82161C">
        <w:rPr>
          <w:rFonts w:ascii="Times New Roman" w:hAnsi="Times New Roman" w:cs="Times New Roman"/>
          <w:sz w:val="24"/>
          <w:szCs w:val="24"/>
        </w:rPr>
        <w:t>cys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 xml:space="preserve">, estimated glomerular filtration rate based on creatinine and cystatin; </w:t>
      </w:r>
      <w:proofErr w:type="spellStart"/>
      <w:r w:rsidRPr="0082161C">
        <w:rPr>
          <w:rFonts w:ascii="Times New Roman" w:hAnsi="Times New Roman" w:cs="Times New Roman"/>
          <w:sz w:val="24"/>
          <w:szCs w:val="24"/>
        </w:rPr>
        <w:t>eGFRcysr</w:t>
      </w:r>
      <w:proofErr w:type="spellEnd"/>
      <w:r w:rsidRPr="0082161C">
        <w:rPr>
          <w:rFonts w:ascii="Times New Roman" w:hAnsi="Times New Roman" w:cs="Times New Roman"/>
          <w:sz w:val="24"/>
          <w:szCs w:val="24"/>
        </w:rPr>
        <w:t>, estimated glomerular filtration rate based on cystatin.</w:t>
      </w:r>
    </w:p>
    <w:p w14:paraId="697893AC" w14:textId="77777777" w:rsidR="007A3E33" w:rsidRPr="00C6685F" w:rsidRDefault="007A3E3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A083F7E" w14:textId="77777777" w:rsidR="007A3E33" w:rsidRPr="00C6685F" w:rsidRDefault="007A3E3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26B3F913" w14:textId="77777777" w:rsidR="007A3E33" w:rsidRPr="00C6685F" w:rsidRDefault="007A3E33" w:rsidP="00365C20">
      <w:pPr>
        <w:spacing w:line="360" w:lineRule="auto"/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 w:rsidRPr="00C6685F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0F2FB28" w14:textId="06BACB77" w:rsidR="006D00D5" w:rsidRPr="00C6685F" w:rsidRDefault="006D00D5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" w:name="_Toc69153960"/>
      <w:r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</w:t>
      </w:r>
      <w:r w:rsidR="00F36612">
        <w:rPr>
          <w:rFonts w:ascii="Times New Roman" w:hAnsi="Times New Roman" w:cs="Times New Roman"/>
          <w:b/>
          <w:bCs/>
          <w:color w:val="auto"/>
          <w:sz w:val="24"/>
          <w:szCs w:val="24"/>
        </w:rPr>
        <w:t>5</w:t>
      </w:r>
      <w:r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</w:t>
      </w:r>
      <w:r w:rsidR="00E001AC"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>Risk for incident kidney diseases according to conventional risk factors of kidney diseases (N=8,886).</w:t>
      </w:r>
      <w:bookmarkEnd w:id="12"/>
    </w:p>
    <w:tbl>
      <w:tblPr>
        <w:tblStyle w:val="TableGrid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51"/>
        <w:gridCol w:w="3033"/>
        <w:gridCol w:w="4614"/>
        <w:gridCol w:w="2802"/>
      </w:tblGrid>
      <w:tr w:rsidR="00DD6680" w:rsidRPr="00C6685F" w14:paraId="23E24CA9" w14:textId="77777777" w:rsidTr="00E001AC">
        <w:tc>
          <w:tcPr>
            <w:tcW w:w="1372" w:type="pct"/>
            <w:vMerge w:val="restart"/>
            <w:tcBorders>
              <w:top w:val="single" w:sz="18" w:space="0" w:color="auto"/>
            </w:tcBorders>
          </w:tcPr>
          <w:p w14:paraId="51FE2130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Merge w:val="restart"/>
            <w:tcBorders>
              <w:top w:val="single" w:sz="18" w:space="0" w:color="auto"/>
            </w:tcBorders>
          </w:tcPr>
          <w:p w14:paraId="1D4C0E93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75" w:type="pct"/>
            <w:gridSpan w:val="2"/>
            <w:tcBorders>
              <w:top w:val="single" w:sz="18" w:space="0" w:color="auto"/>
              <w:bottom w:val="single" w:sz="4" w:space="0" w:color="auto"/>
            </w:tcBorders>
          </w:tcPr>
          <w:p w14:paraId="09D7D29B" w14:textId="53185924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isk for incident kidney diseases per 1 </w:t>
            </w:r>
            <w:r w:rsidR="00DB7C04"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nit increase of covariate</w:t>
            </w:r>
          </w:p>
        </w:tc>
      </w:tr>
      <w:tr w:rsidR="00E001AC" w:rsidRPr="00C6685F" w14:paraId="73580A99" w14:textId="77777777" w:rsidTr="00E001AC">
        <w:tc>
          <w:tcPr>
            <w:tcW w:w="1372" w:type="pct"/>
            <w:vMerge/>
          </w:tcPr>
          <w:p w14:paraId="3BA3B6E0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Merge/>
          </w:tcPr>
          <w:p w14:paraId="12AB9428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02" w:type="pct"/>
            <w:tcBorders>
              <w:top w:val="single" w:sz="4" w:space="0" w:color="auto"/>
              <w:bottom w:val="single" w:sz="18" w:space="0" w:color="auto"/>
            </w:tcBorders>
          </w:tcPr>
          <w:p w14:paraId="5B5F81C5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Hazard ratios </w:t>
            </w:r>
          </w:p>
          <w:p w14:paraId="7A024817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95% CI)</w:t>
            </w:r>
          </w:p>
        </w:tc>
        <w:tc>
          <w:tcPr>
            <w:tcW w:w="973" w:type="pct"/>
            <w:tcBorders>
              <w:top w:val="single" w:sz="4" w:space="0" w:color="auto"/>
              <w:bottom w:val="single" w:sz="18" w:space="0" w:color="auto"/>
            </w:tcBorders>
          </w:tcPr>
          <w:p w14:paraId="44949F47" w14:textId="77777777" w:rsidR="00DD6680" w:rsidRPr="00C6685F" w:rsidRDefault="00DD668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 value</w:t>
            </w:r>
          </w:p>
        </w:tc>
      </w:tr>
      <w:tr w:rsidR="000445BF" w:rsidRPr="00C6685F" w14:paraId="1FEE7BF5" w14:textId="77777777" w:rsidTr="00CA6494">
        <w:tc>
          <w:tcPr>
            <w:tcW w:w="1372" w:type="pct"/>
            <w:vMerge w:val="restart"/>
          </w:tcPr>
          <w:p w14:paraId="139B8778" w14:textId="3BE80181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cident chronic kidney disease</w:t>
            </w:r>
          </w:p>
          <w:p w14:paraId="50A8D20C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778EECD3" w14:textId="679C75F9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ge,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yea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top w:val="single" w:sz="18" w:space="0" w:color="auto"/>
            </w:tcBorders>
            <w:vAlign w:val="center"/>
          </w:tcPr>
          <w:p w14:paraId="41204C05" w14:textId="155EA0FF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7 (1.06, 1.08)</w:t>
            </w:r>
          </w:p>
        </w:tc>
        <w:tc>
          <w:tcPr>
            <w:tcW w:w="973" w:type="pct"/>
            <w:tcBorders>
              <w:top w:val="single" w:sz="18" w:space="0" w:color="auto"/>
            </w:tcBorders>
            <w:vAlign w:val="center"/>
          </w:tcPr>
          <w:p w14:paraId="0F112EEA" w14:textId="6A53177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9E-87</w:t>
            </w:r>
          </w:p>
        </w:tc>
      </w:tr>
      <w:tr w:rsidR="000445BF" w:rsidRPr="00C6685F" w14:paraId="4FD118F9" w14:textId="77777777" w:rsidTr="00CA6494">
        <w:tc>
          <w:tcPr>
            <w:tcW w:w="1372" w:type="pct"/>
            <w:vMerge/>
          </w:tcPr>
          <w:p w14:paraId="1B1637C1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3E65A11C" w14:textId="7071082B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Female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BE27946" w14:textId="10B77531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 (0.73, 0.85)</w:t>
            </w:r>
          </w:p>
        </w:tc>
        <w:tc>
          <w:tcPr>
            <w:tcW w:w="973" w:type="pct"/>
            <w:vAlign w:val="center"/>
          </w:tcPr>
          <w:p w14:paraId="1A5364EC" w14:textId="6917872E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7E-10</w:t>
            </w:r>
          </w:p>
        </w:tc>
      </w:tr>
      <w:tr w:rsidR="000445BF" w:rsidRPr="00C6685F" w14:paraId="462FB789" w14:textId="77777777" w:rsidTr="00CA6494">
        <w:tc>
          <w:tcPr>
            <w:tcW w:w="1372" w:type="pct"/>
            <w:vMerge/>
          </w:tcPr>
          <w:p w14:paraId="23B7E7B1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614045F8" w14:textId="3F7C17D6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Body mass index</w:t>
            </w: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, 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kg/m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2 a </w:t>
            </w:r>
          </w:p>
        </w:tc>
        <w:tc>
          <w:tcPr>
            <w:tcW w:w="1602" w:type="pct"/>
            <w:vAlign w:val="center"/>
          </w:tcPr>
          <w:p w14:paraId="79C91EAC" w14:textId="46A9DA42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3 (1.02, 1.04)</w:t>
            </w:r>
          </w:p>
        </w:tc>
        <w:tc>
          <w:tcPr>
            <w:tcW w:w="973" w:type="pct"/>
            <w:vAlign w:val="center"/>
          </w:tcPr>
          <w:p w14:paraId="33AA95AF" w14:textId="7D26FB0D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1E-15</w:t>
            </w:r>
          </w:p>
        </w:tc>
      </w:tr>
      <w:tr w:rsidR="000445BF" w:rsidRPr="00C6685F" w14:paraId="22C7B40D" w14:textId="77777777" w:rsidTr="00CA6494">
        <w:tc>
          <w:tcPr>
            <w:tcW w:w="1372" w:type="pct"/>
          </w:tcPr>
          <w:p w14:paraId="16C6B806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08E6C2F" w14:textId="72C68DDA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dvanced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educat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2D942F8" w14:textId="5B7A233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1 (0.84, 0.98)</w:t>
            </w:r>
          </w:p>
        </w:tc>
        <w:tc>
          <w:tcPr>
            <w:tcW w:w="973" w:type="pct"/>
            <w:vAlign w:val="center"/>
          </w:tcPr>
          <w:p w14:paraId="73EAF7DC" w14:textId="77A53091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9E-02</w:t>
            </w:r>
          </w:p>
        </w:tc>
      </w:tr>
      <w:tr w:rsidR="000445BF" w:rsidRPr="00C6685F" w14:paraId="1B12DB98" w14:textId="77777777" w:rsidTr="00CA6494">
        <w:tc>
          <w:tcPr>
            <w:tcW w:w="1372" w:type="pct"/>
          </w:tcPr>
          <w:p w14:paraId="37010C59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3E4380DB" w14:textId="23558AE9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Current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smoke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3EB3392F" w14:textId="1745311A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4 (1.23, 1.47)</w:t>
            </w:r>
          </w:p>
        </w:tc>
        <w:tc>
          <w:tcPr>
            <w:tcW w:w="973" w:type="pct"/>
            <w:vAlign w:val="center"/>
          </w:tcPr>
          <w:p w14:paraId="7CA5A1ED" w14:textId="547960D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E-10</w:t>
            </w:r>
          </w:p>
        </w:tc>
      </w:tr>
      <w:tr w:rsidR="000445BF" w:rsidRPr="00C6685F" w14:paraId="30DB46A9" w14:textId="77777777" w:rsidTr="00CA6494">
        <w:tc>
          <w:tcPr>
            <w:tcW w:w="1372" w:type="pct"/>
          </w:tcPr>
          <w:p w14:paraId="7DD184C5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9DF799E" w14:textId="027086F4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diabete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3D498C93" w14:textId="4F84693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3 (1.62, 2.05)</w:t>
            </w:r>
          </w:p>
        </w:tc>
        <w:tc>
          <w:tcPr>
            <w:tcW w:w="973" w:type="pct"/>
            <w:vAlign w:val="center"/>
          </w:tcPr>
          <w:p w14:paraId="49A2A5A4" w14:textId="25C4AE9C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4E-24</w:t>
            </w:r>
          </w:p>
        </w:tc>
      </w:tr>
      <w:tr w:rsidR="000445BF" w:rsidRPr="00C6685F" w14:paraId="4DBF88A9" w14:textId="77777777" w:rsidTr="00CA6494">
        <w:tc>
          <w:tcPr>
            <w:tcW w:w="1372" w:type="pct"/>
          </w:tcPr>
          <w:p w14:paraId="6C81A0AE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43FE2C12" w14:textId="12C7B75E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hypertens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08ED87EF" w14:textId="056B4B6D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2 (1.49, 1.75)</w:t>
            </w:r>
          </w:p>
        </w:tc>
        <w:tc>
          <w:tcPr>
            <w:tcW w:w="973" w:type="pct"/>
            <w:vAlign w:val="center"/>
          </w:tcPr>
          <w:p w14:paraId="1B8483B0" w14:textId="00394348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7E-31</w:t>
            </w:r>
          </w:p>
        </w:tc>
      </w:tr>
      <w:tr w:rsidR="000445BF" w:rsidRPr="00C6685F" w14:paraId="628CA1A3" w14:textId="77777777" w:rsidTr="00CA6494">
        <w:tc>
          <w:tcPr>
            <w:tcW w:w="1372" w:type="pct"/>
            <w:tcBorders>
              <w:bottom w:val="single" w:sz="8" w:space="0" w:color="auto"/>
            </w:tcBorders>
          </w:tcPr>
          <w:p w14:paraId="2FA0DFE8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tcBorders>
              <w:bottom w:val="single" w:sz="8" w:space="0" w:color="auto"/>
            </w:tcBorders>
            <w:vAlign w:val="bottom"/>
          </w:tcPr>
          <w:p w14:paraId="49BA98A7" w14:textId="401A943F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CHD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bottom w:val="single" w:sz="8" w:space="0" w:color="auto"/>
            </w:tcBorders>
            <w:vAlign w:val="center"/>
          </w:tcPr>
          <w:p w14:paraId="167F228D" w14:textId="1CE5D03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6 (1.77, 2.4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973" w:type="pct"/>
            <w:tcBorders>
              <w:bottom w:val="single" w:sz="8" w:space="0" w:color="auto"/>
            </w:tcBorders>
            <w:vAlign w:val="center"/>
          </w:tcPr>
          <w:p w14:paraId="265D3392" w14:textId="6096B1CA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2E-20</w:t>
            </w:r>
          </w:p>
        </w:tc>
      </w:tr>
      <w:tr w:rsidR="000445BF" w:rsidRPr="00C6685F" w14:paraId="0DF931BD" w14:textId="77777777" w:rsidTr="00CA6494">
        <w:tc>
          <w:tcPr>
            <w:tcW w:w="1372" w:type="pct"/>
            <w:vMerge w:val="restart"/>
            <w:tcBorders>
              <w:top w:val="single" w:sz="8" w:space="0" w:color="auto"/>
              <w:bottom w:val="single" w:sz="4" w:space="0" w:color="auto"/>
            </w:tcBorders>
          </w:tcPr>
          <w:p w14:paraId="4821D1C4" w14:textId="43A961AC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ncident end stage kidney disease </w:t>
            </w:r>
          </w:p>
        </w:tc>
        <w:tc>
          <w:tcPr>
            <w:tcW w:w="1053" w:type="pct"/>
            <w:tcBorders>
              <w:top w:val="single" w:sz="8" w:space="0" w:color="auto"/>
            </w:tcBorders>
            <w:vAlign w:val="center"/>
          </w:tcPr>
          <w:p w14:paraId="54792717" w14:textId="2C375562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ge,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yea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top w:val="single" w:sz="8" w:space="0" w:color="auto"/>
            </w:tcBorders>
            <w:vAlign w:val="center"/>
          </w:tcPr>
          <w:p w14:paraId="46DD83DB" w14:textId="516B4FE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6 (1.03, 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973" w:type="pct"/>
            <w:tcBorders>
              <w:top w:val="single" w:sz="8" w:space="0" w:color="auto"/>
            </w:tcBorders>
            <w:vAlign w:val="center"/>
          </w:tcPr>
          <w:p w14:paraId="3B1854FB" w14:textId="08E9DAC4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7E-04</w:t>
            </w:r>
          </w:p>
        </w:tc>
      </w:tr>
      <w:tr w:rsidR="000445BF" w:rsidRPr="00C6685F" w14:paraId="4639346A" w14:textId="77777777" w:rsidTr="00CA6494">
        <w:tc>
          <w:tcPr>
            <w:tcW w:w="1372" w:type="pct"/>
            <w:vMerge/>
            <w:tcBorders>
              <w:bottom w:val="single" w:sz="4" w:space="0" w:color="auto"/>
            </w:tcBorders>
          </w:tcPr>
          <w:p w14:paraId="2BF5C6A9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0ED31CEC" w14:textId="0736FC4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Female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4094B8F" w14:textId="0E7A5398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7 (0.33, 0.69)</w:t>
            </w:r>
          </w:p>
        </w:tc>
        <w:tc>
          <w:tcPr>
            <w:tcW w:w="973" w:type="pct"/>
            <w:vAlign w:val="center"/>
          </w:tcPr>
          <w:p w14:paraId="03A48987" w14:textId="05E59F27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6E-05</w:t>
            </w:r>
          </w:p>
        </w:tc>
      </w:tr>
      <w:tr w:rsidR="000445BF" w:rsidRPr="00C6685F" w14:paraId="581FDEFB" w14:textId="77777777" w:rsidTr="00CA6494">
        <w:tc>
          <w:tcPr>
            <w:tcW w:w="1372" w:type="pct"/>
            <w:vMerge/>
            <w:tcBorders>
              <w:bottom w:val="single" w:sz="4" w:space="0" w:color="auto"/>
            </w:tcBorders>
          </w:tcPr>
          <w:p w14:paraId="4CBD6583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18EC3473" w14:textId="168141F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Body mass index</w:t>
            </w: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, 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kg/m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2 a </w:t>
            </w:r>
          </w:p>
        </w:tc>
        <w:tc>
          <w:tcPr>
            <w:tcW w:w="1602" w:type="pct"/>
            <w:vAlign w:val="center"/>
          </w:tcPr>
          <w:p w14:paraId="38A4DBCC" w14:textId="4AFC7041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4 (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08)</w:t>
            </w:r>
          </w:p>
        </w:tc>
        <w:tc>
          <w:tcPr>
            <w:tcW w:w="973" w:type="pct"/>
            <w:vAlign w:val="center"/>
          </w:tcPr>
          <w:p w14:paraId="2790E78B" w14:textId="77F4DB59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6E-02</w:t>
            </w:r>
          </w:p>
        </w:tc>
      </w:tr>
      <w:tr w:rsidR="000445BF" w:rsidRPr="00C6685F" w14:paraId="3CDF2F61" w14:textId="77777777" w:rsidTr="00CA6494">
        <w:tc>
          <w:tcPr>
            <w:tcW w:w="1372" w:type="pct"/>
            <w:vMerge/>
            <w:tcBorders>
              <w:bottom w:val="single" w:sz="4" w:space="0" w:color="auto"/>
            </w:tcBorders>
          </w:tcPr>
          <w:p w14:paraId="1D8AC581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FC7AE2B" w14:textId="5E078CF0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dvanced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educat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A718C53" w14:textId="078FCD30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8 (0.53, 1.15)</w:t>
            </w:r>
          </w:p>
        </w:tc>
        <w:tc>
          <w:tcPr>
            <w:tcW w:w="973" w:type="pct"/>
            <w:vAlign w:val="center"/>
          </w:tcPr>
          <w:p w14:paraId="51212AC9" w14:textId="32BF54A0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5E-01</w:t>
            </w:r>
          </w:p>
        </w:tc>
      </w:tr>
      <w:tr w:rsidR="000445BF" w:rsidRPr="00C6685F" w14:paraId="6C927D52" w14:textId="77777777" w:rsidTr="00CA6494">
        <w:tc>
          <w:tcPr>
            <w:tcW w:w="1372" w:type="pct"/>
            <w:vMerge/>
            <w:tcBorders>
              <w:bottom w:val="single" w:sz="4" w:space="0" w:color="auto"/>
            </w:tcBorders>
          </w:tcPr>
          <w:p w14:paraId="0EDD164E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52AD7957" w14:textId="18B08DD5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Current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smoke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6414D1A0" w14:textId="21A0AFEE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41, 3.13)</w:t>
            </w:r>
          </w:p>
        </w:tc>
        <w:tc>
          <w:tcPr>
            <w:tcW w:w="973" w:type="pct"/>
            <w:vAlign w:val="center"/>
          </w:tcPr>
          <w:p w14:paraId="0DBACADC" w14:textId="2FE5C129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6E-04</w:t>
            </w:r>
          </w:p>
        </w:tc>
      </w:tr>
      <w:tr w:rsidR="000445BF" w:rsidRPr="00C6685F" w14:paraId="4EC7F0A2" w14:textId="77777777" w:rsidTr="00CA6494">
        <w:tc>
          <w:tcPr>
            <w:tcW w:w="1372" w:type="pct"/>
            <w:vMerge/>
            <w:tcBorders>
              <w:bottom w:val="single" w:sz="4" w:space="0" w:color="auto"/>
            </w:tcBorders>
          </w:tcPr>
          <w:p w14:paraId="60A496BA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253735D6" w14:textId="0B1555A0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diabete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2192B88" w14:textId="1C30081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05 (3.44, 7.41)</w:t>
            </w:r>
          </w:p>
        </w:tc>
        <w:tc>
          <w:tcPr>
            <w:tcW w:w="973" w:type="pct"/>
            <w:vAlign w:val="center"/>
          </w:tcPr>
          <w:p w14:paraId="2AA7E39D" w14:textId="79B3AED9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1E-16</w:t>
            </w:r>
          </w:p>
        </w:tc>
      </w:tr>
      <w:tr w:rsidR="000445BF" w:rsidRPr="00C6685F" w14:paraId="076D9FE5" w14:textId="77777777" w:rsidTr="00CA6494">
        <w:tc>
          <w:tcPr>
            <w:tcW w:w="1372" w:type="pct"/>
            <w:vMerge/>
          </w:tcPr>
          <w:p w14:paraId="1B9C9629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1395997" w14:textId="4920EA8C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hypertens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702EE69F" w14:textId="79E35780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9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99, 4.22)</w:t>
            </w:r>
          </w:p>
        </w:tc>
        <w:tc>
          <w:tcPr>
            <w:tcW w:w="973" w:type="pct"/>
            <w:vAlign w:val="center"/>
          </w:tcPr>
          <w:p w14:paraId="525249C3" w14:textId="44A29139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0E-08</w:t>
            </w:r>
          </w:p>
        </w:tc>
      </w:tr>
      <w:tr w:rsidR="000445BF" w:rsidRPr="00C6685F" w14:paraId="0535F46D" w14:textId="77777777" w:rsidTr="00CA6494">
        <w:tc>
          <w:tcPr>
            <w:tcW w:w="1372" w:type="pct"/>
            <w:tcBorders>
              <w:bottom w:val="single" w:sz="8" w:space="0" w:color="auto"/>
            </w:tcBorders>
          </w:tcPr>
          <w:p w14:paraId="139BD77B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tcBorders>
              <w:bottom w:val="single" w:sz="8" w:space="0" w:color="auto"/>
            </w:tcBorders>
            <w:vAlign w:val="bottom"/>
          </w:tcPr>
          <w:p w14:paraId="5CA64D01" w14:textId="4869AF5F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CHD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bottom w:val="single" w:sz="8" w:space="0" w:color="auto"/>
            </w:tcBorders>
            <w:vAlign w:val="center"/>
          </w:tcPr>
          <w:p w14:paraId="72E51436" w14:textId="2BAA0C74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4 (0.99, 3.06)</w:t>
            </w:r>
          </w:p>
        </w:tc>
        <w:tc>
          <w:tcPr>
            <w:tcW w:w="973" w:type="pct"/>
            <w:tcBorders>
              <w:bottom w:val="single" w:sz="8" w:space="0" w:color="auto"/>
            </w:tcBorders>
            <w:vAlign w:val="center"/>
          </w:tcPr>
          <w:p w14:paraId="594552E7" w14:textId="35AC8254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1E-02</w:t>
            </w:r>
          </w:p>
        </w:tc>
      </w:tr>
      <w:tr w:rsidR="000445BF" w:rsidRPr="00C6685F" w14:paraId="43C4F628" w14:textId="77777777" w:rsidTr="00CA6494">
        <w:tc>
          <w:tcPr>
            <w:tcW w:w="1372" w:type="pct"/>
            <w:vMerge w:val="restart"/>
            <w:tcBorders>
              <w:top w:val="single" w:sz="8" w:space="0" w:color="auto"/>
            </w:tcBorders>
          </w:tcPr>
          <w:p w14:paraId="01EEB745" w14:textId="568A2180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ncident kidney failure </w:t>
            </w:r>
          </w:p>
        </w:tc>
        <w:tc>
          <w:tcPr>
            <w:tcW w:w="1053" w:type="pct"/>
            <w:tcBorders>
              <w:top w:val="single" w:sz="8" w:space="0" w:color="auto"/>
            </w:tcBorders>
            <w:vAlign w:val="center"/>
          </w:tcPr>
          <w:p w14:paraId="3DF971FC" w14:textId="58461E6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ge,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yea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top w:val="single" w:sz="8" w:space="0" w:color="auto"/>
            </w:tcBorders>
            <w:vAlign w:val="center"/>
          </w:tcPr>
          <w:p w14:paraId="2596B8ED" w14:textId="7057F87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08, 1.12)</w:t>
            </w:r>
          </w:p>
        </w:tc>
        <w:tc>
          <w:tcPr>
            <w:tcW w:w="973" w:type="pct"/>
            <w:tcBorders>
              <w:top w:val="single" w:sz="8" w:space="0" w:color="auto"/>
            </w:tcBorders>
            <w:vAlign w:val="center"/>
          </w:tcPr>
          <w:p w14:paraId="2241278D" w14:textId="3453A58C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66E-24</w:t>
            </w:r>
          </w:p>
        </w:tc>
      </w:tr>
      <w:tr w:rsidR="000445BF" w:rsidRPr="00C6685F" w14:paraId="4EBAE013" w14:textId="77777777" w:rsidTr="00CA6494">
        <w:tc>
          <w:tcPr>
            <w:tcW w:w="1372" w:type="pct"/>
            <w:vMerge/>
          </w:tcPr>
          <w:p w14:paraId="76242F06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652CF8DB" w14:textId="05455310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Female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0953D72F" w14:textId="0802C0E8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59 (0.48, 0.71)</w:t>
            </w:r>
          </w:p>
        </w:tc>
        <w:tc>
          <w:tcPr>
            <w:tcW w:w="973" w:type="pct"/>
            <w:vAlign w:val="center"/>
          </w:tcPr>
          <w:p w14:paraId="7072CF95" w14:textId="6CAF3DF9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97E-08</w:t>
            </w:r>
          </w:p>
        </w:tc>
      </w:tr>
      <w:tr w:rsidR="000445BF" w:rsidRPr="00C6685F" w14:paraId="18B329F7" w14:textId="77777777" w:rsidTr="00CA6494">
        <w:tc>
          <w:tcPr>
            <w:tcW w:w="1372" w:type="pct"/>
            <w:vMerge/>
          </w:tcPr>
          <w:p w14:paraId="739EDAA3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3036A2B7" w14:textId="6D975630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Body mass index</w:t>
            </w: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, 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kg/m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2 a </w:t>
            </w:r>
          </w:p>
        </w:tc>
        <w:tc>
          <w:tcPr>
            <w:tcW w:w="1602" w:type="pct"/>
            <w:vAlign w:val="center"/>
          </w:tcPr>
          <w:p w14:paraId="3B0D17EE" w14:textId="19E9746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4 (1.02, 1.06)</w:t>
            </w:r>
          </w:p>
        </w:tc>
        <w:tc>
          <w:tcPr>
            <w:tcW w:w="973" w:type="pct"/>
            <w:vAlign w:val="center"/>
          </w:tcPr>
          <w:p w14:paraId="005BC9F3" w14:textId="2C23E332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6E-05</w:t>
            </w:r>
          </w:p>
        </w:tc>
      </w:tr>
      <w:tr w:rsidR="000445BF" w:rsidRPr="00C6685F" w14:paraId="100CAF72" w14:textId="77777777" w:rsidTr="00CA6494">
        <w:tc>
          <w:tcPr>
            <w:tcW w:w="1372" w:type="pct"/>
            <w:vMerge/>
          </w:tcPr>
          <w:p w14:paraId="3B151D4D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3411F967" w14:textId="5F8AC9E9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dvanced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educat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3099A382" w14:textId="77CFC316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5 (0.69, 1.04)</w:t>
            </w:r>
          </w:p>
        </w:tc>
        <w:tc>
          <w:tcPr>
            <w:tcW w:w="973" w:type="pct"/>
            <w:vAlign w:val="center"/>
          </w:tcPr>
          <w:p w14:paraId="112289D2" w14:textId="787C1F98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9E-01</w:t>
            </w:r>
          </w:p>
        </w:tc>
      </w:tr>
      <w:tr w:rsidR="000445BF" w:rsidRPr="00C6685F" w14:paraId="6AE3329C" w14:textId="77777777" w:rsidTr="00CA6494">
        <w:tc>
          <w:tcPr>
            <w:tcW w:w="1372" w:type="pct"/>
            <w:vMerge/>
          </w:tcPr>
          <w:p w14:paraId="422AC0E9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7D378395" w14:textId="0869581F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Current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smoke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5BFDC45" w14:textId="4CD50D1E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9 (1.94, 2.93)</w:t>
            </w:r>
          </w:p>
        </w:tc>
        <w:tc>
          <w:tcPr>
            <w:tcW w:w="973" w:type="pct"/>
            <w:vAlign w:val="center"/>
          </w:tcPr>
          <w:p w14:paraId="3C7227B2" w14:textId="24651E54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1E-16</w:t>
            </w:r>
          </w:p>
        </w:tc>
      </w:tr>
      <w:tr w:rsidR="000445BF" w:rsidRPr="00C6685F" w14:paraId="7872671D" w14:textId="77777777" w:rsidTr="00CA6494">
        <w:tc>
          <w:tcPr>
            <w:tcW w:w="1372" w:type="pct"/>
            <w:vMerge/>
          </w:tcPr>
          <w:p w14:paraId="793328FD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3AB86CCB" w14:textId="0CEF0BEE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diabete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0327D63" w14:textId="56493B9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21 (2.58, 4.01)</w:t>
            </w:r>
          </w:p>
        </w:tc>
        <w:tc>
          <w:tcPr>
            <w:tcW w:w="973" w:type="pct"/>
            <w:vAlign w:val="center"/>
          </w:tcPr>
          <w:p w14:paraId="3C013068" w14:textId="528080E6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53E-25</w:t>
            </w:r>
          </w:p>
        </w:tc>
      </w:tr>
      <w:tr w:rsidR="000445BF" w:rsidRPr="00C6685F" w14:paraId="7946C7F5" w14:textId="77777777" w:rsidTr="00CA6494">
        <w:tc>
          <w:tcPr>
            <w:tcW w:w="1372" w:type="pct"/>
            <w:vMerge/>
          </w:tcPr>
          <w:p w14:paraId="7BCFC0AF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C1FE89E" w14:textId="0167D47A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hypertens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1F2BD6BC" w14:textId="26DDDE5C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9 (1.72, 2.54)</w:t>
            </w:r>
          </w:p>
        </w:tc>
        <w:tc>
          <w:tcPr>
            <w:tcW w:w="973" w:type="pct"/>
            <w:vAlign w:val="center"/>
          </w:tcPr>
          <w:p w14:paraId="6FD99BF9" w14:textId="28A82AFE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0E-13</w:t>
            </w:r>
          </w:p>
        </w:tc>
      </w:tr>
      <w:tr w:rsidR="000445BF" w:rsidRPr="00C6685F" w14:paraId="4E849CFA" w14:textId="77777777" w:rsidTr="00CA6494">
        <w:tc>
          <w:tcPr>
            <w:tcW w:w="1372" w:type="pct"/>
            <w:vMerge/>
          </w:tcPr>
          <w:p w14:paraId="72332A0B" w14:textId="77777777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2FE0CC7A" w14:textId="7ACC7CE5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CHD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E112E20" w14:textId="56861542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6 (2.41, 4.14)</w:t>
            </w:r>
          </w:p>
        </w:tc>
        <w:tc>
          <w:tcPr>
            <w:tcW w:w="973" w:type="pct"/>
            <w:vAlign w:val="center"/>
          </w:tcPr>
          <w:p w14:paraId="5423583E" w14:textId="70EA6DA6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71E-17</w:t>
            </w:r>
          </w:p>
        </w:tc>
      </w:tr>
      <w:tr w:rsidR="000445BF" w:rsidRPr="00C6685F" w14:paraId="2B558286" w14:textId="77777777" w:rsidTr="00E001AC">
        <w:tc>
          <w:tcPr>
            <w:tcW w:w="1372" w:type="pct"/>
            <w:vMerge w:val="restart"/>
            <w:tcBorders>
              <w:top w:val="single" w:sz="8" w:space="0" w:color="auto"/>
            </w:tcBorders>
          </w:tcPr>
          <w:p w14:paraId="0D906065" w14:textId="2EDD28A0" w:rsidR="000445BF" w:rsidRPr="00C6685F" w:rsidRDefault="000445BF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ncident acute kidney injury </w:t>
            </w:r>
          </w:p>
        </w:tc>
        <w:tc>
          <w:tcPr>
            <w:tcW w:w="1053" w:type="pct"/>
            <w:tcBorders>
              <w:top w:val="single" w:sz="8" w:space="0" w:color="auto"/>
            </w:tcBorders>
            <w:vAlign w:val="center"/>
          </w:tcPr>
          <w:p w14:paraId="76CEC47A" w14:textId="2F84251D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ge,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yea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top w:val="single" w:sz="8" w:space="0" w:color="auto"/>
            </w:tcBorders>
            <w:vAlign w:val="center"/>
          </w:tcPr>
          <w:p w14:paraId="75546897" w14:textId="36DDA6E2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9 (1.08, 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973" w:type="pct"/>
            <w:tcBorders>
              <w:top w:val="single" w:sz="8" w:space="0" w:color="auto"/>
            </w:tcBorders>
            <w:vAlign w:val="center"/>
          </w:tcPr>
          <w:p w14:paraId="423D54D4" w14:textId="233E325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92E-69</w:t>
            </w:r>
          </w:p>
        </w:tc>
      </w:tr>
      <w:tr w:rsidR="000445BF" w:rsidRPr="00C6685F" w14:paraId="7AC358B4" w14:textId="77777777" w:rsidTr="00E001AC">
        <w:tc>
          <w:tcPr>
            <w:tcW w:w="1372" w:type="pct"/>
            <w:vMerge/>
          </w:tcPr>
          <w:p w14:paraId="0A7D13EB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7B71D70D" w14:textId="75F555C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Female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59540A84" w14:textId="241D65E8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7 (0.61, 0.74)</w:t>
            </w:r>
          </w:p>
        </w:tc>
        <w:tc>
          <w:tcPr>
            <w:tcW w:w="973" w:type="pct"/>
            <w:vAlign w:val="center"/>
          </w:tcPr>
          <w:p w14:paraId="082444B2" w14:textId="16DB414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9E-15</w:t>
            </w:r>
          </w:p>
        </w:tc>
      </w:tr>
      <w:tr w:rsidR="000445BF" w:rsidRPr="00C6685F" w14:paraId="01DBB7B3" w14:textId="77777777" w:rsidTr="00E001AC">
        <w:tc>
          <w:tcPr>
            <w:tcW w:w="1372" w:type="pct"/>
            <w:vMerge/>
          </w:tcPr>
          <w:p w14:paraId="4EF25FB3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center"/>
          </w:tcPr>
          <w:p w14:paraId="434E30C4" w14:textId="63398C66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Body mass index</w:t>
            </w: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, 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</w:rPr>
              <w:t>kg/m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2 a </w:t>
            </w:r>
          </w:p>
        </w:tc>
        <w:tc>
          <w:tcPr>
            <w:tcW w:w="1602" w:type="pct"/>
            <w:vAlign w:val="center"/>
          </w:tcPr>
          <w:p w14:paraId="29B1A7C5" w14:textId="746361D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6 (1.05, 1.07)</w:t>
            </w:r>
          </w:p>
        </w:tc>
        <w:tc>
          <w:tcPr>
            <w:tcW w:w="973" w:type="pct"/>
            <w:vAlign w:val="center"/>
          </w:tcPr>
          <w:p w14:paraId="1F7DFEDE" w14:textId="23AE0971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7E-29</w:t>
            </w:r>
          </w:p>
        </w:tc>
      </w:tr>
      <w:tr w:rsidR="000445BF" w:rsidRPr="00C6685F" w14:paraId="49BCFE14" w14:textId="77777777" w:rsidTr="00E001AC">
        <w:tc>
          <w:tcPr>
            <w:tcW w:w="1372" w:type="pct"/>
            <w:vMerge/>
          </w:tcPr>
          <w:p w14:paraId="7A31C3C3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62300CAB" w14:textId="7F81C95C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Advanced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educat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6862EDA3" w14:textId="66AD09B1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5 (0.76, 0.94)</w:t>
            </w:r>
          </w:p>
        </w:tc>
        <w:tc>
          <w:tcPr>
            <w:tcW w:w="973" w:type="pct"/>
            <w:vAlign w:val="center"/>
          </w:tcPr>
          <w:p w14:paraId="3643672C" w14:textId="1759BCBF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2E-03</w:t>
            </w:r>
          </w:p>
        </w:tc>
      </w:tr>
      <w:tr w:rsidR="000445BF" w:rsidRPr="00C6685F" w14:paraId="45A7BE8C" w14:textId="77777777" w:rsidTr="00E001AC">
        <w:tc>
          <w:tcPr>
            <w:tcW w:w="1372" w:type="pct"/>
            <w:vMerge/>
          </w:tcPr>
          <w:p w14:paraId="72A498BE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2F84A64A" w14:textId="5468F1A1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Current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smoker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0EEC22B4" w14:textId="68AA9F03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9 (1.87, 2.34)</w:t>
            </w:r>
          </w:p>
        </w:tc>
        <w:tc>
          <w:tcPr>
            <w:tcW w:w="973" w:type="pct"/>
            <w:vAlign w:val="center"/>
          </w:tcPr>
          <w:p w14:paraId="13FC0140" w14:textId="74A315B2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26E-38</w:t>
            </w:r>
          </w:p>
        </w:tc>
      </w:tr>
      <w:tr w:rsidR="000445BF" w:rsidRPr="00C6685F" w14:paraId="59387D12" w14:textId="77777777" w:rsidTr="00E001AC">
        <w:tc>
          <w:tcPr>
            <w:tcW w:w="1372" w:type="pct"/>
            <w:vMerge/>
          </w:tcPr>
          <w:p w14:paraId="36B86941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5BAAB196" w14:textId="072F6E1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diabetes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3E6BB291" w14:textId="2F84452D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6 (1.78, 2.39)</w:t>
            </w:r>
          </w:p>
        </w:tc>
        <w:tc>
          <w:tcPr>
            <w:tcW w:w="973" w:type="pct"/>
            <w:vAlign w:val="center"/>
          </w:tcPr>
          <w:p w14:paraId="44AE2DCE" w14:textId="005E9E67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8E-22</w:t>
            </w:r>
          </w:p>
        </w:tc>
      </w:tr>
      <w:tr w:rsidR="000445BF" w:rsidRPr="00C6685F" w14:paraId="755EDFB5" w14:textId="77777777" w:rsidTr="00E001AC">
        <w:tc>
          <w:tcPr>
            <w:tcW w:w="1372" w:type="pct"/>
            <w:vMerge/>
          </w:tcPr>
          <w:p w14:paraId="332EE921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vAlign w:val="bottom"/>
          </w:tcPr>
          <w:p w14:paraId="29B254A8" w14:textId="79E56A6E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hypertension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vAlign w:val="center"/>
          </w:tcPr>
          <w:p w14:paraId="39667751" w14:textId="48EF7ABB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5 (1.48, 1.83)</w:t>
            </w:r>
          </w:p>
        </w:tc>
        <w:tc>
          <w:tcPr>
            <w:tcW w:w="973" w:type="pct"/>
            <w:vAlign w:val="center"/>
          </w:tcPr>
          <w:p w14:paraId="2AFC2070" w14:textId="2644434F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2E-20</w:t>
            </w:r>
          </w:p>
        </w:tc>
      </w:tr>
      <w:tr w:rsidR="000445BF" w:rsidRPr="00C6685F" w14:paraId="4FC52F2B" w14:textId="77777777" w:rsidTr="00E001AC">
        <w:tc>
          <w:tcPr>
            <w:tcW w:w="1372" w:type="pct"/>
            <w:tcBorders>
              <w:bottom w:val="single" w:sz="18" w:space="0" w:color="auto"/>
            </w:tcBorders>
          </w:tcPr>
          <w:p w14:paraId="53B915C5" w14:textId="77777777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3" w:type="pct"/>
            <w:tcBorders>
              <w:bottom w:val="single" w:sz="18" w:space="0" w:color="auto"/>
            </w:tcBorders>
            <w:vAlign w:val="bottom"/>
          </w:tcPr>
          <w:p w14:paraId="7E85050C" w14:textId="0139F013" w:rsidR="000445BF" w:rsidRPr="00C6685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 xml:space="preserve">History of </w:t>
            </w:r>
            <w:proofErr w:type="spellStart"/>
            <w:r w:rsidRPr="00C6685F">
              <w:rPr>
                <w:rFonts w:ascii="Times New Roman" w:hAnsi="Times New Roman" w:cs="Times New Roman"/>
                <w:b/>
                <w:bCs/>
                <w:kern w:val="24"/>
                <w:sz w:val="24"/>
                <w:szCs w:val="24"/>
              </w:rPr>
              <w:t>CHD</w:t>
            </w:r>
            <w:r w:rsidRPr="00C6685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602" w:type="pct"/>
            <w:tcBorders>
              <w:bottom w:val="single" w:sz="18" w:space="0" w:color="auto"/>
            </w:tcBorders>
            <w:vAlign w:val="center"/>
          </w:tcPr>
          <w:p w14:paraId="501F9F6F" w14:textId="23D6FABA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6 (1.68, 2.52)</w:t>
            </w:r>
          </w:p>
        </w:tc>
        <w:tc>
          <w:tcPr>
            <w:tcW w:w="973" w:type="pct"/>
            <w:tcBorders>
              <w:bottom w:val="single" w:sz="18" w:space="0" w:color="auto"/>
            </w:tcBorders>
            <w:vAlign w:val="center"/>
          </w:tcPr>
          <w:p w14:paraId="68344BC0" w14:textId="095D80EC" w:rsidR="000445BF" w:rsidRPr="000445BF" w:rsidRDefault="000445BF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45B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7E-12</w:t>
            </w:r>
          </w:p>
        </w:tc>
      </w:tr>
    </w:tbl>
    <w:p w14:paraId="125FCB9A" w14:textId="76358DB8" w:rsidR="00E001AC" w:rsidRPr="00C6685F" w:rsidRDefault="006D00D5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C6685F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r w:rsidR="00E001AC" w:rsidRPr="00C6685F">
        <w:rPr>
          <w:rFonts w:ascii="Times New Roman" w:hAnsi="Times New Roman" w:cs="Times New Roman"/>
          <w:sz w:val="24"/>
          <w:szCs w:val="24"/>
        </w:rPr>
        <w:t>Models</w:t>
      </w:r>
      <w:proofErr w:type="gramEnd"/>
      <w:r w:rsidR="00E001AC" w:rsidRPr="00C6685F">
        <w:rPr>
          <w:rFonts w:ascii="Times New Roman" w:hAnsi="Times New Roman" w:cs="Times New Roman"/>
          <w:sz w:val="24"/>
          <w:szCs w:val="24"/>
        </w:rPr>
        <w:t xml:space="preserve"> adjusted for </w:t>
      </w:r>
      <w:proofErr w:type="spellStart"/>
      <w:r w:rsidR="00E001AC" w:rsidRPr="00C6685F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E001AC" w:rsidRPr="00C6685F">
        <w:rPr>
          <w:rFonts w:ascii="Times New Roman" w:hAnsi="Times New Roman" w:cs="Times New Roman"/>
          <w:sz w:val="24"/>
          <w:szCs w:val="24"/>
        </w:rPr>
        <w:t xml:space="preserve"> PRS, </w:t>
      </w:r>
      <w:r w:rsidR="00E001AC" w:rsidRPr="00C6685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ge at baseline, sex, </w:t>
      </w:r>
      <w:r w:rsidR="00E001AC" w:rsidRPr="00C6685F">
        <w:rPr>
          <w:rFonts w:ascii="Times New Roman" w:hAnsi="Times New Roman" w:cs="Times New Roman"/>
          <w:sz w:val="24"/>
          <w:szCs w:val="24"/>
        </w:rPr>
        <w:t>center, and first 10 genetic principal components,</w:t>
      </w:r>
      <w:r w:rsidR="00E001AC" w:rsidRPr="00C6685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ducation, baseline body mass index, baseline smoking status, baseline </w:t>
      </w:r>
      <w:r w:rsidR="00E001AC" w:rsidRPr="00C6685F">
        <w:rPr>
          <w:rFonts w:ascii="Times New Roman" w:hAnsi="Times New Roman" w:cs="Times New Roman"/>
          <w:sz w:val="24"/>
          <w:szCs w:val="24"/>
        </w:rPr>
        <w:t>history of hypertension, diabetes, and coronary heart disease.</w:t>
      </w:r>
    </w:p>
    <w:p w14:paraId="473740CF" w14:textId="77777777" w:rsidR="006D00D5" w:rsidRPr="00C6685F" w:rsidRDefault="006D00D5" w:rsidP="00365C20">
      <w:pPr>
        <w:spacing w:line="360" w:lineRule="auto"/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 w:rsidRPr="00C6685F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B56F584" w14:textId="63279EEC" w:rsidR="00972937" w:rsidRPr="00C6685F" w:rsidRDefault="00972937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" w:name="_Toc69153961"/>
      <w:r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</w:t>
      </w:r>
      <w:r w:rsidR="00F36612">
        <w:rPr>
          <w:rFonts w:ascii="Times New Roman" w:hAnsi="Times New Roman" w:cs="Times New Roman"/>
          <w:b/>
          <w:bCs/>
          <w:color w:val="auto"/>
          <w:sz w:val="24"/>
          <w:szCs w:val="24"/>
        </w:rPr>
        <w:t>6</w:t>
      </w:r>
      <w:r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Risk for incident kidney diseases according to polygenic risk scores of kidney function </w:t>
      </w:r>
      <w:r w:rsidR="00306BCB"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>among participants who attended</w:t>
      </w:r>
      <w:r w:rsidRPr="00C6685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visit 4 (N=6,719).</w:t>
      </w:r>
      <w:bookmarkEnd w:id="13"/>
    </w:p>
    <w:tbl>
      <w:tblPr>
        <w:tblStyle w:val="TableGrid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1"/>
        <w:gridCol w:w="2238"/>
        <w:gridCol w:w="1944"/>
        <w:gridCol w:w="1184"/>
        <w:gridCol w:w="1944"/>
        <w:gridCol w:w="1184"/>
        <w:gridCol w:w="1944"/>
        <w:gridCol w:w="1181"/>
      </w:tblGrid>
      <w:tr w:rsidR="00755CCB" w:rsidRPr="00755CCB" w14:paraId="6EBAFC33" w14:textId="77777777" w:rsidTr="00561409">
        <w:tc>
          <w:tcPr>
            <w:tcW w:w="966" w:type="pct"/>
            <w:vMerge w:val="restart"/>
            <w:tcBorders>
              <w:top w:val="single" w:sz="18" w:space="0" w:color="auto"/>
            </w:tcBorders>
          </w:tcPr>
          <w:p w14:paraId="54150B35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  <w:vMerge w:val="restart"/>
            <w:tcBorders>
              <w:top w:val="single" w:sz="18" w:space="0" w:color="auto"/>
            </w:tcBorders>
          </w:tcPr>
          <w:p w14:paraId="465BC705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57" w:type="pct"/>
            <w:gridSpan w:val="6"/>
            <w:tcBorders>
              <w:top w:val="single" w:sz="18" w:space="0" w:color="auto"/>
              <w:bottom w:val="single" w:sz="4" w:space="0" w:color="auto"/>
            </w:tcBorders>
          </w:tcPr>
          <w:p w14:paraId="49EEF1B1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isk for incident kidney diseases per 1 SD lower in PRS</w:t>
            </w:r>
          </w:p>
        </w:tc>
      </w:tr>
      <w:tr w:rsidR="00755CCB" w:rsidRPr="00755CCB" w14:paraId="46EDFB1B" w14:textId="77777777" w:rsidTr="00561409">
        <w:tc>
          <w:tcPr>
            <w:tcW w:w="966" w:type="pct"/>
            <w:vMerge/>
          </w:tcPr>
          <w:p w14:paraId="166A15C2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  <w:vMerge/>
          </w:tcPr>
          <w:p w14:paraId="7ED1763C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6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B1D5EE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dpred</w:t>
            </w:r>
            <w:proofErr w:type="spellEnd"/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755C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86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568E84B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+T </w:t>
            </w:r>
            <w:proofErr w:type="spellStart"/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Pr="00755C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085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A48778" w14:textId="02BE6464" w:rsidR="00755CCB" w:rsidRPr="00755CCB" w:rsidRDefault="001A15E0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="00755CCB"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755CCB"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="00755CCB" w:rsidRPr="00755CC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755CCB" w:rsidRPr="00755CCB" w14:paraId="7A2531D5" w14:textId="77777777" w:rsidTr="00561409">
        <w:tc>
          <w:tcPr>
            <w:tcW w:w="966" w:type="pct"/>
            <w:vMerge/>
          </w:tcPr>
          <w:p w14:paraId="32C725F5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  <w:vMerge/>
          </w:tcPr>
          <w:p w14:paraId="1D07F81B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5" w:type="pct"/>
            <w:tcBorders>
              <w:top w:val="single" w:sz="4" w:space="0" w:color="auto"/>
              <w:bottom w:val="single" w:sz="18" w:space="0" w:color="auto"/>
            </w:tcBorders>
          </w:tcPr>
          <w:p w14:paraId="55C5DDF4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Hazard ratios </w:t>
            </w:r>
          </w:p>
          <w:p w14:paraId="22E0B1AF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95% CI)</w:t>
            </w:r>
          </w:p>
        </w:tc>
        <w:tc>
          <w:tcPr>
            <w:tcW w:w="411" w:type="pct"/>
            <w:tcBorders>
              <w:top w:val="single" w:sz="4" w:space="0" w:color="auto"/>
              <w:bottom w:val="single" w:sz="18" w:space="0" w:color="auto"/>
            </w:tcBorders>
          </w:tcPr>
          <w:p w14:paraId="210D4A76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 value</w:t>
            </w:r>
          </w:p>
        </w:tc>
        <w:tc>
          <w:tcPr>
            <w:tcW w:w="675" w:type="pct"/>
            <w:tcBorders>
              <w:top w:val="single" w:sz="4" w:space="0" w:color="auto"/>
              <w:bottom w:val="single" w:sz="18" w:space="0" w:color="auto"/>
            </w:tcBorders>
          </w:tcPr>
          <w:p w14:paraId="15EE5A13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Hazard ratios </w:t>
            </w:r>
          </w:p>
          <w:p w14:paraId="74025022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95% CI)</w:t>
            </w:r>
          </w:p>
        </w:tc>
        <w:tc>
          <w:tcPr>
            <w:tcW w:w="411" w:type="pct"/>
            <w:tcBorders>
              <w:bottom w:val="single" w:sz="18" w:space="0" w:color="auto"/>
            </w:tcBorders>
          </w:tcPr>
          <w:p w14:paraId="17C92243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 value</w:t>
            </w:r>
          </w:p>
        </w:tc>
        <w:tc>
          <w:tcPr>
            <w:tcW w:w="675" w:type="pct"/>
            <w:tcBorders>
              <w:top w:val="single" w:sz="4" w:space="0" w:color="auto"/>
              <w:bottom w:val="single" w:sz="18" w:space="0" w:color="auto"/>
            </w:tcBorders>
          </w:tcPr>
          <w:p w14:paraId="1A342C33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Hazard ratios </w:t>
            </w:r>
          </w:p>
          <w:p w14:paraId="5E905B6B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95% CI)</w:t>
            </w:r>
          </w:p>
        </w:tc>
        <w:tc>
          <w:tcPr>
            <w:tcW w:w="410" w:type="pct"/>
            <w:tcBorders>
              <w:top w:val="single" w:sz="4" w:space="0" w:color="auto"/>
              <w:bottom w:val="single" w:sz="18" w:space="0" w:color="auto"/>
            </w:tcBorders>
          </w:tcPr>
          <w:p w14:paraId="63100F3B" w14:textId="77777777" w:rsidR="00755CCB" w:rsidRPr="00755CCB" w:rsidRDefault="00755CCB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 value</w:t>
            </w:r>
          </w:p>
        </w:tc>
      </w:tr>
      <w:tr w:rsidR="002C58A1" w:rsidRPr="00755CCB" w14:paraId="53DE8845" w14:textId="77777777" w:rsidTr="00CA6494">
        <w:tc>
          <w:tcPr>
            <w:tcW w:w="966" w:type="pct"/>
            <w:vMerge w:val="restart"/>
          </w:tcPr>
          <w:p w14:paraId="7FF5ABB1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hronic kidney disease</w:t>
            </w:r>
          </w:p>
          <w:p w14:paraId="0EC89420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3FE7359D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1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top w:val="single" w:sz="18" w:space="0" w:color="auto"/>
            </w:tcBorders>
            <w:vAlign w:val="center"/>
          </w:tcPr>
          <w:p w14:paraId="2400A566" w14:textId="0FB78C04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4 (1.19, 1.29)</w:t>
            </w:r>
          </w:p>
        </w:tc>
        <w:tc>
          <w:tcPr>
            <w:tcW w:w="411" w:type="pct"/>
            <w:tcBorders>
              <w:top w:val="single" w:sz="18" w:space="0" w:color="auto"/>
            </w:tcBorders>
            <w:vAlign w:val="center"/>
          </w:tcPr>
          <w:p w14:paraId="47D5F9F8" w14:textId="0F8332A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6E-22</w:t>
            </w:r>
          </w:p>
        </w:tc>
        <w:tc>
          <w:tcPr>
            <w:tcW w:w="675" w:type="pct"/>
            <w:tcBorders>
              <w:top w:val="single" w:sz="18" w:space="0" w:color="auto"/>
            </w:tcBorders>
            <w:vAlign w:val="center"/>
          </w:tcPr>
          <w:p w14:paraId="76E3769B" w14:textId="373BB35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 (1.18, 1.29)</w:t>
            </w:r>
          </w:p>
        </w:tc>
        <w:tc>
          <w:tcPr>
            <w:tcW w:w="411" w:type="pct"/>
            <w:tcBorders>
              <w:top w:val="single" w:sz="18" w:space="0" w:color="auto"/>
            </w:tcBorders>
            <w:vAlign w:val="center"/>
          </w:tcPr>
          <w:p w14:paraId="0F4A1E82" w14:textId="085B2B8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3E-21</w:t>
            </w:r>
          </w:p>
        </w:tc>
        <w:tc>
          <w:tcPr>
            <w:tcW w:w="675" w:type="pct"/>
            <w:tcBorders>
              <w:top w:val="single" w:sz="18" w:space="0" w:color="auto"/>
            </w:tcBorders>
            <w:vAlign w:val="center"/>
          </w:tcPr>
          <w:p w14:paraId="298120FE" w14:textId="2CA1B29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 (1.12, 1.22)</w:t>
            </w:r>
          </w:p>
        </w:tc>
        <w:tc>
          <w:tcPr>
            <w:tcW w:w="410" w:type="pct"/>
            <w:tcBorders>
              <w:top w:val="single" w:sz="18" w:space="0" w:color="auto"/>
            </w:tcBorders>
            <w:vAlign w:val="center"/>
          </w:tcPr>
          <w:p w14:paraId="59DB79DA" w14:textId="524DD8F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0E-12</w:t>
            </w:r>
          </w:p>
        </w:tc>
      </w:tr>
      <w:tr w:rsidR="002C58A1" w:rsidRPr="00755CCB" w14:paraId="139ABD02" w14:textId="77777777" w:rsidTr="00CA6494">
        <w:tc>
          <w:tcPr>
            <w:tcW w:w="966" w:type="pct"/>
            <w:vMerge/>
          </w:tcPr>
          <w:p w14:paraId="1B1EA45F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01949A2C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2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3CEB2C4D" w14:textId="0F899B2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 (1.18, 1.29)</w:t>
            </w:r>
          </w:p>
        </w:tc>
        <w:tc>
          <w:tcPr>
            <w:tcW w:w="411" w:type="pct"/>
            <w:vAlign w:val="center"/>
          </w:tcPr>
          <w:p w14:paraId="250F6728" w14:textId="2D12FB9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6E-21</w:t>
            </w:r>
          </w:p>
        </w:tc>
        <w:tc>
          <w:tcPr>
            <w:tcW w:w="675" w:type="pct"/>
            <w:vAlign w:val="center"/>
          </w:tcPr>
          <w:p w14:paraId="5AF53F06" w14:textId="4C49CAEF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 (1.18, 1.28)</w:t>
            </w:r>
          </w:p>
        </w:tc>
        <w:tc>
          <w:tcPr>
            <w:tcW w:w="411" w:type="pct"/>
            <w:vAlign w:val="center"/>
          </w:tcPr>
          <w:p w14:paraId="0D7FACB0" w14:textId="45FB03D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20E-21</w:t>
            </w:r>
          </w:p>
        </w:tc>
        <w:tc>
          <w:tcPr>
            <w:tcW w:w="675" w:type="pct"/>
            <w:vAlign w:val="center"/>
          </w:tcPr>
          <w:p w14:paraId="761097CD" w14:textId="49CE76B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8 (1.13, 1.24)</w:t>
            </w:r>
          </w:p>
        </w:tc>
        <w:tc>
          <w:tcPr>
            <w:tcW w:w="410" w:type="pct"/>
            <w:vAlign w:val="center"/>
          </w:tcPr>
          <w:p w14:paraId="759C98B1" w14:textId="10AC314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0E-14</w:t>
            </w:r>
          </w:p>
        </w:tc>
      </w:tr>
      <w:tr w:rsidR="002C58A1" w:rsidRPr="00755CCB" w14:paraId="29282450" w14:textId="77777777" w:rsidTr="00CA6494">
        <w:tc>
          <w:tcPr>
            <w:tcW w:w="966" w:type="pct"/>
            <w:vMerge/>
          </w:tcPr>
          <w:p w14:paraId="3251AF33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02BAF738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3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59AAE1F4" w14:textId="6A7CAF6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 (1.18, 1.29)</w:t>
            </w:r>
          </w:p>
        </w:tc>
        <w:tc>
          <w:tcPr>
            <w:tcW w:w="411" w:type="pct"/>
            <w:vAlign w:val="center"/>
          </w:tcPr>
          <w:p w14:paraId="0BAB39D8" w14:textId="4C62D29F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8E-21</w:t>
            </w:r>
          </w:p>
        </w:tc>
        <w:tc>
          <w:tcPr>
            <w:tcW w:w="675" w:type="pct"/>
            <w:vAlign w:val="center"/>
          </w:tcPr>
          <w:p w14:paraId="42D6C2AC" w14:textId="0636F86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3 (1.17, 1.28)</w:t>
            </w:r>
          </w:p>
        </w:tc>
        <w:tc>
          <w:tcPr>
            <w:tcW w:w="411" w:type="pct"/>
            <w:vAlign w:val="center"/>
          </w:tcPr>
          <w:p w14:paraId="43F72AF5" w14:textId="05E53F33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3E-20</w:t>
            </w:r>
          </w:p>
        </w:tc>
        <w:tc>
          <w:tcPr>
            <w:tcW w:w="675" w:type="pct"/>
            <w:vAlign w:val="center"/>
          </w:tcPr>
          <w:p w14:paraId="7C37D71C" w14:textId="49FCAA7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9 (1.14, 1.24)</w:t>
            </w:r>
          </w:p>
        </w:tc>
        <w:tc>
          <w:tcPr>
            <w:tcW w:w="410" w:type="pct"/>
            <w:vAlign w:val="center"/>
          </w:tcPr>
          <w:p w14:paraId="054452C6" w14:textId="7D25268B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4E-14</w:t>
            </w:r>
          </w:p>
        </w:tc>
      </w:tr>
      <w:tr w:rsidR="002C58A1" w:rsidRPr="00755CCB" w14:paraId="1665FC22" w14:textId="77777777" w:rsidTr="00CA6494">
        <w:tc>
          <w:tcPr>
            <w:tcW w:w="966" w:type="pct"/>
            <w:tcBorders>
              <w:bottom w:val="single" w:sz="8" w:space="0" w:color="auto"/>
            </w:tcBorders>
          </w:tcPr>
          <w:p w14:paraId="0405D540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  <w:tcBorders>
              <w:bottom w:val="single" w:sz="8" w:space="0" w:color="auto"/>
            </w:tcBorders>
          </w:tcPr>
          <w:p w14:paraId="6ED2B6F6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4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24C1FCD8" w14:textId="154497F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 (1.09, 1.2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410DBF83" w14:textId="0387713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43E-09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4778E4A6" w14:textId="0663A7C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 (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03E888E7" w14:textId="0588741B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5E-09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0AD8BC2B" w14:textId="5EDADA24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1 (1.06, 1.17)</w:t>
            </w:r>
          </w:p>
        </w:tc>
        <w:tc>
          <w:tcPr>
            <w:tcW w:w="410" w:type="pct"/>
            <w:tcBorders>
              <w:bottom w:val="single" w:sz="8" w:space="0" w:color="auto"/>
            </w:tcBorders>
            <w:vAlign w:val="center"/>
          </w:tcPr>
          <w:p w14:paraId="37B78494" w14:textId="0CEF88F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01E-06</w:t>
            </w:r>
          </w:p>
        </w:tc>
      </w:tr>
      <w:tr w:rsidR="002C58A1" w:rsidRPr="00755CCB" w14:paraId="75A01197" w14:textId="77777777" w:rsidTr="00CA6494">
        <w:tc>
          <w:tcPr>
            <w:tcW w:w="966" w:type="pct"/>
            <w:vMerge w:val="restart"/>
            <w:tcBorders>
              <w:top w:val="single" w:sz="8" w:space="0" w:color="auto"/>
              <w:bottom w:val="single" w:sz="4" w:space="0" w:color="auto"/>
            </w:tcBorders>
          </w:tcPr>
          <w:p w14:paraId="61865A13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nd stage kidney disease </w:t>
            </w:r>
          </w:p>
        </w:tc>
        <w:tc>
          <w:tcPr>
            <w:tcW w:w="777" w:type="pct"/>
            <w:tcBorders>
              <w:top w:val="single" w:sz="8" w:space="0" w:color="auto"/>
            </w:tcBorders>
          </w:tcPr>
          <w:p w14:paraId="7A3A6DCE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1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2E936F0C" w14:textId="2CC8140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0.98, 1.45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6917F8E6" w14:textId="60D17B4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35E-02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57B46BB7" w14:textId="0021D3D4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0.99, 1.45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3F95355B" w14:textId="70CC190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9E-02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5A2CB0C9" w14:textId="60E7F78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2 (0.84, 1.24)</w:t>
            </w:r>
          </w:p>
        </w:tc>
        <w:tc>
          <w:tcPr>
            <w:tcW w:w="410" w:type="pct"/>
            <w:tcBorders>
              <w:top w:val="single" w:sz="8" w:space="0" w:color="auto"/>
            </w:tcBorders>
            <w:vAlign w:val="center"/>
          </w:tcPr>
          <w:p w14:paraId="7F86E8DB" w14:textId="3E0FF0DA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16E-01</w:t>
            </w:r>
          </w:p>
        </w:tc>
      </w:tr>
      <w:tr w:rsidR="002C58A1" w:rsidRPr="00755CCB" w14:paraId="4D379F67" w14:textId="77777777" w:rsidTr="00CA6494">
        <w:tc>
          <w:tcPr>
            <w:tcW w:w="966" w:type="pct"/>
            <w:vMerge/>
            <w:tcBorders>
              <w:bottom w:val="single" w:sz="4" w:space="0" w:color="auto"/>
            </w:tcBorders>
          </w:tcPr>
          <w:p w14:paraId="18CFCDC3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771567B6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2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0B38A1F6" w14:textId="0497A9E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 (0.96, 1.42)</w:t>
            </w:r>
          </w:p>
        </w:tc>
        <w:tc>
          <w:tcPr>
            <w:tcW w:w="411" w:type="pct"/>
            <w:vAlign w:val="center"/>
          </w:tcPr>
          <w:p w14:paraId="16AA2320" w14:textId="495C9F36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9E-01</w:t>
            </w:r>
          </w:p>
        </w:tc>
        <w:tc>
          <w:tcPr>
            <w:tcW w:w="675" w:type="pct"/>
            <w:vAlign w:val="center"/>
          </w:tcPr>
          <w:p w14:paraId="1812446A" w14:textId="3828611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0.98, 1.46)</w:t>
            </w:r>
          </w:p>
        </w:tc>
        <w:tc>
          <w:tcPr>
            <w:tcW w:w="411" w:type="pct"/>
            <w:vAlign w:val="center"/>
          </w:tcPr>
          <w:p w14:paraId="0FD75C6B" w14:textId="29931E9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7E-02</w:t>
            </w:r>
          </w:p>
        </w:tc>
        <w:tc>
          <w:tcPr>
            <w:tcW w:w="675" w:type="pct"/>
            <w:vAlign w:val="center"/>
          </w:tcPr>
          <w:p w14:paraId="54013A67" w14:textId="6FD8A6C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0.86, 1.28)</w:t>
            </w:r>
          </w:p>
        </w:tc>
        <w:tc>
          <w:tcPr>
            <w:tcW w:w="410" w:type="pct"/>
            <w:vAlign w:val="center"/>
          </w:tcPr>
          <w:p w14:paraId="4E2A70D6" w14:textId="65831E6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7E-01</w:t>
            </w:r>
          </w:p>
        </w:tc>
      </w:tr>
      <w:tr w:rsidR="002C58A1" w:rsidRPr="00755CCB" w14:paraId="5FFCC3A8" w14:textId="77777777" w:rsidTr="00CA6494">
        <w:tc>
          <w:tcPr>
            <w:tcW w:w="966" w:type="pct"/>
            <w:vMerge/>
          </w:tcPr>
          <w:p w14:paraId="69EB0E34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798CCE48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3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29D2A7DA" w14:textId="7231FD8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 (0.94, 1.41)</w:t>
            </w:r>
          </w:p>
        </w:tc>
        <w:tc>
          <w:tcPr>
            <w:tcW w:w="411" w:type="pct"/>
            <w:vAlign w:val="center"/>
          </w:tcPr>
          <w:p w14:paraId="117E2E3D" w14:textId="02D71E86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3E-01</w:t>
            </w:r>
          </w:p>
        </w:tc>
        <w:tc>
          <w:tcPr>
            <w:tcW w:w="675" w:type="pct"/>
            <w:vAlign w:val="center"/>
          </w:tcPr>
          <w:p w14:paraId="30C09E0C" w14:textId="11BABA7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7 (0.96, 1.44)</w:t>
            </w:r>
          </w:p>
        </w:tc>
        <w:tc>
          <w:tcPr>
            <w:tcW w:w="411" w:type="pct"/>
            <w:vAlign w:val="center"/>
          </w:tcPr>
          <w:p w14:paraId="687BFB90" w14:textId="438F70FF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8E-01</w:t>
            </w:r>
          </w:p>
        </w:tc>
        <w:tc>
          <w:tcPr>
            <w:tcW w:w="675" w:type="pct"/>
            <w:vAlign w:val="center"/>
          </w:tcPr>
          <w:p w14:paraId="776EAEE8" w14:textId="70EEBF5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0.86, 1.29)</w:t>
            </w:r>
          </w:p>
        </w:tc>
        <w:tc>
          <w:tcPr>
            <w:tcW w:w="410" w:type="pct"/>
            <w:vAlign w:val="center"/>
          </w:tcPr>
          <w:p w14:paraId="6C38F430" w14:textId="122FBBEF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04E-01</w:t>
            </w:r>
          </w:p>
        </w:tc>
      </w:tr>
      <w:tr w:rsidR="002C58A1" w:rsidRPr="00755CCB" w14:paraId="08EEB9EA" w14:textId="77777777" w:rsidTr="00CA6494">
        <w:tc>
          <w:tcPr>
            <w:tcW w:w="966" w:type="pct"/>
            <w:tcBorders>
              <w:bottom w:val="single" w:sz="8" w:space="0" w:color="auto"/>
            </w:tcBorders>
          </w:tcPr>
          <w:p w14:paraId="7EEAE55C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  <w:tcBorders>
              <w:bottom w:val="single" w:sz="8" w:space="0" w:color="auto"/>
            </w:tcBorders>
          </w:tcPr>
          <w:p w14:paraId="146DF8C1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4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59ECC12E" w14:textId="4C498A6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1 (0.65, 1.01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6ABBDCF9" w14:textId="3C4E7AD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8E-02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44191F70" w14:textId="09433E4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7 (0.7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08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12D7E382" w14:textId="51F8228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7E-01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7F3FA134" w14:textId="37528936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5 (0.69, 1.03)</w:t>
            </w:r>
          </w:p>
        </w:tc>
        <w:tc>
          <w:tcPr>
            <w:tcW w:w="410" w:type="pct"/>
            <w:tcBorders>
              <w:bottom w:val="single" w:sz="8" w:space="0" w:color="auto"/>
            </w:tcBorders>
            <w:vAlign w:val="center"/>
          </w:tcPr>
          <w:p w14:paraId="471843D2" w14:textId="7466BE7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E-01</w:t>
            </w:r>
          </w:p>
        </w:tc>
      </w:tr>
      <w:tr w:rsidR="002C58A1" w:rsidRPr="00755CCB" w14:paraId="15906C49" w14:textId="77777777" w:rsidTr="00CA6494">
        <w:tc>
          <w:tcPr>
            <w:tcW w:w="966" w:type="pct"/>
            <w:vMerge w:val="restart"/>
            <w:tcBorders>
              <w:top w:val="single" w:sz="8" w:space="0" w:color="auto"/>
            </w:tcBorders>
          </w:tcPr>
          <w:p w14:paraId="495F0BB1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Kidney failure </w:t>
            </w:r>
          </w:p>
        </w:tc>
        <w:tc>
          <w:tcPr>
            <w:tcW w:w="777" w:type="pct"/>
            <w:tcBorders>
              <w:top w:val="single" w:sz="8" w:space="0" w:color="auto"/>
            </w:tcBorders>
          </w:tcPr>
          <w:p w14:paraId="5E505C4A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1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4BF17EAA" w14:textId="24A60A5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 (1.08, 1.33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0A951C4C" w14:textId="10E7721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79E-04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156B4F9A" w14:textId="75164134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08, 1.33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50D97F11" w14:textId="3038C59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73E-04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42EC8AE3" w14:textId="381EC9AF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 (1.01, 1.24)</w:t>
            </w:r>
          </w:p>
        </w:tc>
        <w:tc>
          <w:tcPr>
            <w:tcW w:w="410" w:type="pct"/>
            <w:tcBorders>
              <w:top w:val="single" w:sz="8" w:space="0" w:color="auto"/>
            </w:tcBorders>
            <w:vAlign w:val="center"/>
          </w:tcPr>
          <w:p w14:paraId="07990CE5" w14:textId="102C088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68E-02</w:t>
            </w:r>
          </w:p>
        </w:tc>
      </w:tr>
      <w:tr w:rsidR="002C58A1" w:rsidRPr="00755CCB" w14:paraId="5FB0DDDC" w14:textId="77777777" w:rsidTr="00CA6494">
        <w:tc>
          <w:tcPr>
            <w:tcW w:w="966" w:type="pct"/>
            <w:vMerge/>
          </w:tcPr>
          <w:p w14:paraId="6096DDBF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16C5CF31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2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3DAA465F" w14:textId="0450079A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8 (1.07, 1.31)</w:t>
            </w:r>
          </w:p>
        </w:tc>
        <w:tc>
          <w:tcPr>
            <w:tcW w:w="411" w:type="pct"/>
            <w:vAlign w:val="center"/>
          </w:tcPr>
          <w:p w14:paraId="485A6D7F" w14:textId="0D40494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4E-03</w:t>
            </w:r>
          </w:p>
        </w:tc>
        <w:tc>
          <w:tcPr>
            <w:tcW w:w="675" w:type="pct"/>
            <w:vAlign w:val="center"/>
          </w:tcPr>
          <w:p w14:paraId="502789D0" w14:textId="4B2211EB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08, 1.33)</w:t>
            </w:r>
          </w:p>
        </w:tc>
        <w:tc>
          <w:tcPr>
            <w:tcW w:w="411" w:type="pct"/>
            <w:vAlign w:val="center"/>
          </w:tcPr>
          <w:p w14:paraId="17DEC0E3" w14:textId="4734890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3E-04</w:t>
            </w:r>
          </w:p>
        </w:tc>
        <w:tc>
          <w:tcPr>
            <w:tcW w:w="675" w:type="pct"/>
            <w:vAlign w:val="center"/>
          </w:tcPr>
          <w:p w14:paraId="579A9383" w14:textId="77979226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3 (1.01, 1.25)</w:t>
            </w:r>
          </w:p>
        </w:tc>
        <w:tc>
          <w:tcPr>
            <w:tcW w:w="410" w:type="pct"/>
            <w:vAlign w:val="center"/>
          </w:tcPr>
          <w:p w14:paraId="6019FAA1" w14:textId="0CCEB30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1E-02</w:t>
            </w:r>
          </w:p>
        </w:tc>
      </w:tr>
      <w:tr w:rsidR="002C58A1" w:rsidRPr="00755CCB" w14:paraId="6248E103" w14:textId="77777777" w:rsidTr="00CA6494">
        <w:tc>
          <w:tcPr>
            <w:tcW w:w="966" w:type="pct"/>
            <w:vMerge/>
          </w:tcPr>
          <w:p w14:paraId="1F3C25ED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</w:tcPr>
          <w:p w14:paraId="6187C93E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3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314028B0" w14:textId="70B679F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8 (1.06, 1.31)</w:t>
            </w:r>
          </w:p>
        </w:tc>
        <w:tc>
          <w:tcPr>
            <w:tcW w:w="411" w:type="pct"/>
            <w:vAlign w:val="center"/>
          </w:tcPr>
          <w:p w14:paraId="0565C7A0" w14:textId="2372E17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5E-03</w:t>
            </w:r>
          </w:p>
        </w:tc>
        <w:tc>
          <w:tcPr>
            <w:tcW w:w="675" w:type="pct"/>
            <w:vAlign w:val="center"/>
          </w:tcPr>
          <w:p w14:paraId="2CA7F6E1" w14:textId="12B52A3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08, 1.33)</w:t>
            </w:r>
          </w:p>
        </w:tc>
        <w:tc>
          <w:tcPr>
            <w:tcW w:w="411" w:type="pct"/>
            <w:vAlign w:val="center"/>
          </w:tcPr>
          <w:p w14:paraId="42B6E098" w14:textId="5BEDB5F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53E-04</w:t>
            </w:r>
          </w:p>
        </w:tc>
        <w:tc>
          <w:tcPr>
            <w:tcW w:w="675" w:type="pct"/>
            <w:vAlign w:val="center"/>
          </w:tcPr>
          <w:p w14:paraId="7CD2EC4D" w14:textId="496BC93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4 (1.02, 1.26)</w:t>
            </w:r>
          </w:p>
        </w:tc>
        <w:tc>
          <w:tcPr>
            <w:tcW w:w="410" w:type="pct"/>
            <w:vAlign w:val="center"/>
          </w:tcPr>
          <w:p w14:paraId="42C031F2" w14:textId="4713D53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1E-02</w:t>
            </w:r>
          </w:p>
        </w:tc>
      </w:tr>
      <w:tr w:rsidR="002C58A1" w:rsidRPr="00755CCB" w14:paraId="6188B71C" w14:textId="77777777" w:rsidTr="00CA6494">
        <w:tc>
          <w:tcPr>
            <w:tcW w:w="966" w:type="pct"/>
            <w:tcBorders>
              <w:bottom w:val="single" w:sz="8" w:space="0" w:color="auto"/>
            </w:tcBorders>
          </w:tcPr>
          <w:p w14:paraId="20ED109A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777" w:type="pct"/>
            <w:tcBorders>
              <w:bottom w:val="single" w:sz="8" w:space="0" w:color="auto"/>
            </w:tcBorders>
          </w:tcPr>
          <w:p w14:paraId="41A2959F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4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1552DF03" w14:textId="75C5DEB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6 (0.86, 1.08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27423F4C" w14:textId="42FDBB5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1E-01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33830BD8" w14:textId="71D06A1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 (0.9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12)</w:t>
            </w:r>
          </w:p>
        </w:tc>
        <w:tc>
          <w:tcPr>
            <w:tcW w:w="411" w:type="pct"/>
            <w:tcBorders>
              <w:bottom w:val="single" w:sz="8" w:space="0" w:color="auto"/>
            </w:tcBorders>
            <w:vAlign w:val="center"/>
          </w:tcPr>
          <w:p w14:paraId="456A3104" w14:textId="19F9FEA3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34E-01</w:t>
            </w:r>
          </w:p>
        </w:tc>
        <w:tc>
          <w:tcPr>
            <w:tcW w:w="675" w:type="pct"/>
            <w:tcBorders>
              <w:bottom w:val="single" w:sz="8" w:space="0" w:color="auto"/>
            </w:tcBorders>
            <w:vAlign w:val="center"/>
          </w:tcPr>
          <w:p w14:paraId="15E72E3D" w14:textId="26AA6E7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8 (0.88, 1.09)</w:t>
            </w:r>
          </w:p>
        </w:tc>
        <w:tc>
          <w:tcPr>
            <w:tcW w:w="410" w:type="pct"/>
            <w:tcBorders>
              <w:bottom w:val="single" w:sz="8" w:space="0" w:color="auto"/>
            </w:tcBorders>
            <w:vAlign w:val="center"/>
          </w:tcPr>
          <w:p w14:paraId="60E58E15" w14:textId="735D588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28E-01</w:t>
            </w:r>
          </w:p>
        </w:tc>
      </w:tr>
      <w:tr w:rsidR="002C58A1" w:rsidRPr="00755CCB" w14:paraId="09209020" w14:textId="77777777" w:rsidTr="00CA6494">
        <w:tc>
          <w:tcPr>
            <w:tcW w:w="966" w:type="pct"/>
            <w:vMerge w:val="restart"/>
            <w:tcBorders>
              <w:top w:val="single" w:sz="8" w:space="0" w:color="auto"/>
            </w:tcBorders>
          </w:tcPr>
          <w:p w14:paraId="54E59433" w14:textId="77777777" w:rsidR="002C58A1" w:rsidRPr="00755CCB" w:rsidRDefault="002C58A1" w:rsidP="00365C20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Acute kidney injury </w:t>
            </w:r>
          </w:p>
        </w:tc>
        <w:tc>
          <w:tcPr>
            <w:tcW w:w="777" w:type="pct"/>
            <w:tcBorders>
              <w:top w:val="single" w:sz="8" w:space="0" w:color="auto"/>
            </w:tcBorders>
          </w:tcPr>
          <w:p w14:paraId="06733901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1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0D5E91FD" w14:textId="5F19DF7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6 (1.01, 1.12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00135A5A" w14:textId="7E9F1A3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9E-02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017DCE18" w14:textId="4529E37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11)</w:t>
            </w:r>
          </w:p>
        </w:tc>
        <w:tc>
          <w:tcPr>
            <w:tcW w:w="411" w:type="pct"/>
            <w:tcBorders>
              <w:top w:val="single" w:sz="8" w:space="0" w:color="auto"/>
            </w:tcBorders>
            <w:vAlign w:val="center"/>
          </w:tcPr>
          <w:p w14:paraId="52582651" w14:textId="61A69B0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6E-02</w:t>
            </w:r>
          </w:p>
        </w:tc>
        <w:tc>
          <w:tcPr>
            <w:tcW w:w="675" w:type="pct"/>
            <w:tcBorders>
              <w:top w:val="single" w:sz="8" w:space="0" w:color="auto"/>
            </w:tcBorders>
            <w:vAlign w:val="center"/>
          </w:tcPr>
          <w:p w14:paraId="1AC2D061" w14:textId="64D66AF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0.95, 1.06)</w:t>
            </w:r>
          </w:p>
        </w:tc>
        <w:tc>
          <w:tcPr>
            <w:tcW w:w="410" w:type="pct"/>
            <w:tcBorders>
              <w:top w:val="single" w:sz="8" w:space="0" w:color="auto"/>
            </w:tcBorders>
            <w:vAlign w:val="center"/>
          </w:tcPr>
          <w:p w14:paraId="3EC0E511" w14:textId="521A504C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49E-01</w:t>
            </w:r>
          </w:p>
        </w:tc>
      </w:tr>
      <w:tr w:rsidR="002C58A1" w:rsidRPr="00755CCB" w14:paraId="4484AD22" w14:textId="77777777" w:rsidTr="00CA6494">
        <w:tc>
          <w:tcPr>
            <w:tcW w:w="966" w:type="pct"/>
            <w:vMerge/>
          </w:tcPr>
          <w:p w14:paraId="4145D206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</w:tcPr>
          <w:p w14:paraId="2E970513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2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72AA7C05" w14:textId="3F7F1486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11)</w:t>
            </w:r>
          </w:p>
        </w:tc>
        <w:tc>
          <w:tcPr>
            <w:tcW w:w="411" w:type="pct"/>
            <w:vAlign w:val="center"/>
          </w:tcPr>
          <w:p w14:paraId="1164CF05" w14:textId="200662B3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4E-02</w:t>
            </w:r>
          </w:p>
        </w:tc>
        <w:tc>
          <w:tcPr>
            <w:tcW w:w="675" w:type="pct"/>
            <w:vAlign w:val="center"/>
          </w:tcPr>
          <w:p w14:paraId="6366A863" w14:textId="20713D77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0.99, 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411" w:type="pct"/>
            <w:vAlign w:val="center"/>
          </w:tcPr>
          <w:p w14:paraId="7456D94B" w14:textId="54C1ACBA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13E-02</w:t>
            </w:r>
          </w:p>
        </w:tc>
        <w:tc>
          <w:tcPr>
            <w:tcW w:w="675" w:type="pct"/>
            <w:vAlign w:val="center"/>
          </w:tcPr>
          <w:p w14:paraId="42DB11B3" w14:textId="01F62D33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0.95, 1.06)</w:t>
            </w:r>
          </w:p>
        </w:tc>
        <w:tc>
          <w:tcPr>
            <w:tcW w:w="410" w:type="pct"/>
            <w:vAlign w:val="center"/>
          </w:tcPr>
          <w:p w14:paraId="6942D8D1" w14:textId="603EB0C1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83E-01</w:t>
            </w:r>
          </w:p>
        </w:tc>
      </w:tr>
      <w:tr w:rsidR="002C58A1" w:rsidRPr="00755CCB" w14:paraId="66E062AD" w14:textId="77777777" w:rsidTr="00CA6494">
        <w:tc>
          <w:tcPr>
            <w:tcW w:w="966" w:type="pct"/>
            <w:vMerge/>
          </w:tcPr>
          <w:p w14:paraId="30F2B7B6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</w:tcPr>
          <w:p w14:paraId="6A7E8A18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3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vAlign w:val="center"/>
          </w:tcPr>
          <w:p w14:paraId="1384B7C7" w14:textId="1A75B61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.11)</w:t>
            </w:r>
          </w:p>
        </w:tc>
        <w:tc>
          <w:tcPr>
            <w:tcW w:w="411" w:type="pct"/>
            <w:vAlign w:val="center"/>
          </w:tcPr>
          <w:p w14:paraId="658B06D6" w14:textId="6ABF4D2E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7E-02</w:t>
            </w:r>
          </w:p>
        </w:tc>
        <w:tc>
          <w:tcPr>
            <w:tcW w:w="675" w:type="pct"/>
            <w:vAlign w:val="center"/>
          </w:tcPr>
          <w:p w14:paraId="21922CC4" w14:textId="76C5E1B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 (0.99, 1.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411" w:type="pct"/>
            <w:vAlign w:val="center"/>
          </w:tcPr>
          <w:p w14:paraId="7FCC19B1" w14:textId="62D87C7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53E-02</w:t>
            </w:r>
          </w:p>
        </w:tc>
        <w:tc>
          <w:tcPr>
            <w:tcW w:w="675" w:type="pct"/>
            <w:vAlign w:val="center"/>
          </w:tcPr>
          <w:p w14:paraId="540287DF" w14:textId="1EADA6D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 (0.96, 1.06)</w:t>
            </w:r>
          </w:p>
        </w:tc>
        <w:tc>
          <w:tcPr>
            <w:tcW w:w="410" w:type="pct"/>
            <w:vAlign w:val="center"/>
          </w:tcPr>
          <w:p w14:paraId="0023577F" w14:textId="06E542C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3E-01</w:t>
            </w:r>
          </w:p>
        </w:tc>
      </w:tr>
      <w:tr w:rsidR="002C58A1" w:rsidRPr="00755CCB" w14:paraId="19950110" w14:textId="77777777" w:rsidTr="00CA6494">
        <w:tc>
          <w:tcPr>
            <w:tcW w:w="966" w:type="pct"/>
            <w:tcBorders>
              <w:bottom w:val="single" w:sz="18" w:space="0" w:color="auto"/>
            </w:tcBorders>
          </w:tcPr>
          <w:p w14:paraId="493661E3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77" w:type="pct"/>
            <w:tcBorders>
              <w:bottom w:val="single" w:sz="18" w:space="0" w:color="auto"/>
            </w:tcBorders>
          </w:tcPr>
          <w:p w14:paraId="46561DED" w14:textId="77777777" w:rsidR="002C58A1" w:rsidRPr="00755CCB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55C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 4</w:t>
            </w:r>
            <w:r w:rsidRPr="00755CCB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75" w:type="pct"/>
            <w:tcBorders>
              <w:bottom w:val="single" w:sz="18" w:space="0" w:color="auto"/>
            </w:tcBorders>
            <w:vAlign w:val="center"/>
          </w:tcPr>
          <w:p w14:paraId="70C6EC7B" w14:textId="2A3F4005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8 (0.92, 1.03)</w:t>
            </w:r>
          </w:p>
        </w:tc>
        <w:tc>
          <w:tcPr>
            <w:tcW w:w="411" w:type="pct"/>
            <w:tcBorders>
              <w:bottom w:val="single" w:sz="18" w:space="0" w:color="auto"/>
            </w:tcBorders>
            <w:vAlign w:val="center"/>
          </w:tcPr>
          <w:p w14:paraId="1A6B0D4B" w14:textId="5787C799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0E-01</w:t>
            </w:r>
          </w:p>
        </w:tc>
        <w:tc>
          <w:tcPr>
            <w:tcW w:w="675" w:type="pct"/>
            <w:tcBorders>
              <w:bottom w:val="single" w:sz="18" w:space="0" w:color="auto"/>
            </w:tcBorders>
            <w:vAlign w:val="center"/>
          </w:tcPr>
          <w:p w14:paraId="17E9AB39" w14:textId="0F0112E0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8 (0.93, 1.03)</w:t>
            </w:r>
          </w:p>
        </w:tc>
        <w:tc>
          <w:tcPr>
            <w:tcW w:w="411" w:type="pct"/>
            <w:tcBorders>
              <w:bottom w:val="single" w:sz="18" w:space="0" w:color="auto"/>
            </w:tcBorders>
            <w:vAlign w:val="center"/>
          </w:tcPr>
          <w:p w14:paraId="7A5A6D4A" w14:textId="373DCA22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5E-01</w:t>
            </w:r>
          </w:p>
        </w:tc>
        <w:tc>
          <w:tcPr>
            <w:tcW w:w="675" w:type="pct"/>
            <w:tcBorders>
              <w:bottom w:val="single" w:sz="18" w:space="0" w:color="auto"/>
            </w:tcBorders>
            <w:vAlign w:val="center"/>
          </w:tcPr>
          <w:p w14:paraId="7A1FA9F0" w14:textId="7C94E298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5 (0.9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1</w:t>
            </w:r>
            <w:r w:rsidR="007D01D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410" w:type="pct"/>
            <w:tcBorders>
              <w:bottom w:val="single" w:sz="18" w:space="0" w:color="auto"/>
            </w:tcBorders>
            <w:vAlign w:val="center"/>
          </w:tcPr>
          <w:p w14:paraId="2BC75858" w14:textId="4A64D8ED" w:rsidR="002C58A1" w:rsidRPr="002C58A1" w:rsidRDefault="002C58A1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C58A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1E-02</w:t>
            </w:r>
          </w:p>
        </w:tc>
      </w:tr>
    </w:tbl>
    <w:p w14:paraId="16FF4975" w14:textId="5D1E0D51" w:rsidR="00972937" w:rsidRPr="00755CCB" w:rsidRDefault="00972937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gramStart"/>
      <w:r w:rsidRPr="00755CCB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proofErr w:type="spellStart"/>
      <w:r w:rsidR="00D354E9" w:rsidRPr="00755CCB">
        <w:rPr>
          <w:rFonts w:ascii="Times New Roman" w:hAnsi="Times New Roman" w:cs="Times New Roman"/>
          <w:sz w:val="24"/>
          <w:szCs w:val="24"/>
        </w:rPr>
        <w:t>LDPred</w:t>
      </w:r>
      <w:proofErr w:type="spellEnd"/>
      <w:proofErr w:type="gramEnd"/>
      <w:r w:rsidR="00D354E9" w:rsidRPr="00755CCB">
        <w:rPr>
          <w:rFonts w:ascii="Times New Roman" w:hAnsi="Times New Roman" w:cs="Times New Roman"/>
          <w:sz w:val="24"/>
          <w:szCs w:val="24"/>
        </w:rPr>
        <w:t xml:space="preserve"> PRS was constructed using </w:t>
      </w:r>
      <w:proofErr w:type="spellStart"/>
      <w:r w:rsidR="00D354E9" w:rsidRPr="00755CCB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D354E9" w:rsidRPr="00755CCB">
        <w:rPr>
          <w:rFonts w:ascii="Times New Roman" w:hAnsi="Times New Roman" w:cs="Times New Roman"/>
          <w:sz w:val="24"/>
          <w:szCs w:val="24"/>
        </w:rPr>
        <w:t xml:space="preserve"> algorithm, a Bayesian approach utilizes GWAS summary statistics to compute the posterior mean effect sizes for the genetic variants by assuming a prior of the joint effect sizes and incorporating the LD structure of the reference population. P+T PRS was constructed using ‘pruning and thresholding (P+T)’, which first prunes variants to only keep those who have absolute pairwise correlation weaker than a threshold </w:t>
      </w:r>
      <w:r w:rsidR="00D354E9"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>within certain genetic distance</w:t>
      </w:r>
      <w:r w:rsidR="00D354E9" w:rsidRPr="00755CCB">
        <w:rPr>
          <w:rFonts w:ascii="Times New Roman" w:hAnsi="Times New Roman" w:cs="Times New Roman"/>
          <w:sz w:val="24"/>
          <w:szCs w:val="24"/>
        </w:rPr>
        <w:t xml:space="preserve"> and then filtered variants that have a P value larger than a pre-defined threshold of significance. </w:t>
      </w:r>
      <w:r w:rsidR="001A15E0">
        <w:rPr>
          <w:rFonts w:ascii="Times New Roman" w:hAnsi="Times New Roman" w:cs="Times New Roman"/>
          <w:sz w:val="24"/>
          <w:szCs w:val="24"/>
        </w:rPr>
        <w:t>Top SNPs</w:t>
      </w:r>
      <w:r w:rsidR="00D354E9" w:rsidRPr="00755CCB">
        <w:rPr>
          <w:rFonts w:ascii="Times New Roman" w:hAnsi="Times New Roman" w:cs="Times New Roman"/>
          <w:sz w:val="24"/>
          <w:szCs w:val="24"/>
        </w:rPr>
        <w:t xml:space="preserve"> score was constructed using the </w:t>
      </w:r>
      <w:proofErr w:type="gramStart"/>
      <w:r w:rsidR="00D354E9" w:rsidRPr="00755CCB">
        <w:rPr>
          <w:rFonts w:ascii="Times New Roman" w:hAnsi="Times New Roman" w:cs="Times New Roman"/>
          <w:sz w:val="24"/>
          <w:szCs w:val="24"/>
        </w:rPr>
        <w:t>most commonly used</w:t>
      </w:r>
      <w:proofErr w:type="gramEnd"/>
      <w:r w:rsidR="00D354E9" w:rsidRPr="00755CCB">
        <w:rPr>
          <w:rFonts w:ascii="Times New Roman" w:hAnsi="Times New Roman" w:cs="Times New Roman"/>
          <w:sz w:val="24"/>
          <w:szCs w:val="24"/>
        </w:rPr>
        <w:t xml:space="preserve"> level of absolute pairwise correlation for pruning and genome-wide significance level for thresholding</w:t>
      </w:r>
    </w:p>
    <w:p w14:paraId="5AB1CCE4" w14:textId="4129F4AD" w:rsidR="00972937" w:rsidRPr="00755CCB" w:rsidRDefault="00972937" w:rsidP="00365C20">
      <w:pPr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755CCB">
        <w:rPr>
          <w:rFonts w:ascii="Times New Roman" w:hAnsi="Times New Roman" w:cs="Times New Roman"/>
          <w:sz w:val="24"/>
          <w:szCs w:val="24"/>
          <w:vertAlign w:val="superscript"/>
        </w:rPr>
        <w:t xml:space="preserve">b </w:t>
      </w:r>
      <w:r w:rsidRPr="00755CCB">
        <w:rPr>
          <w:rFonts w:ascii="Times New Roman" w:hAnsi="Times New Roman" w:cs="Times New Roman"/>
          <w:sz w:val="24"/>
          <w:szCs w:val="24"/>
        </w:rPr>
        <w:t xml:space="preserve">Model 1 adjusted for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ge at visit 4, sex, </w:t>
      </w:r>
      <w:r w:rsidRPr="00755CCB">
        <w:rPr>
          <w:rFonts w:ascii="Times New Roman" w:hAnsi="Times New Roman" w:cs="Times New Roman"/>
          <w:sz w:val="24"/>
          <w:szCs w:val="24"/>
        </w:rPr>
        <w:t xml:space="preserve">center, and </w:t>
      </w:r>
      <w:r w:rsidR="00D831EE" w:rsidRPr="00755CCB"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Pr="00755CCB">
        <w:rPr>
          <w:rFonts w:ascii="Times New Roman" w:hAnsi="Times New Roman" w:cs="Times New Roman"/>
          <w:sz w:val="24"/>
          <w:szCs w:val="24"/>
        </w:rPr>
        <w:t xml:space="preserve">;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odel 2 adjusted for all covariates in model 1 and education, </w:t>
      </w:r>
      <w:r w:rsidR="005B593B"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ody mass index at visit 4,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moking status at visit 4, </w:t>
      </w:r>
      <w:r w:rsidRPr="00755CCB">
        <w:rPr>
          <w:rFonts w:ascii="Times New Roman" w:hAnsi="Times New Roman" w:cs="Times New Roman"/>
          <w:sz w:val="24"/>
          <w:szCs w:val="24"/>
        </w:rPr>
        <w:t xml:space="preserve">history of hypertension, diabetes, and coronary heart disease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>at visit 4</w:t>
      </w:r>
      <w:r w:rsidRPr="00755CCB">
        <w:rPr>
          <w:rFonts w:ascii="Times New Roman" w:hAnsi="Times New Roman" w:cs="Times New Roman"/>
          <w:sz w:val="24"/>
          <w:szCs w:val="24"/>
        </w:rPr>
        <w:t xml:space="preserve">; Model 3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>adjusted for all covariates in model 2 and albumin-to-creatinine ratio (</w:t>
      </w:r>
      <w:r w:rsidRPr="00755CCB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ACR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</w:t>
      </w:r>
      <w:r w:rsidRPr="00755CCB">
        <w:rPr>
          <w:rFonts w:ascii="Times New Roman" w:hAnsi="Times New Roman" w:cs="Times New Roman"/>
          <w:sz w:val="24"/>
          <w:szCs w:val="24"/>
        </w:rPr>
        <w:t xml:space="preserve">measured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>at visit 4</w:t>
      </w:r>
      <w:r w:rsidRPr="00755CCB">
        <w:rPr>
          <w:rFonts w:ascii="Times New Roman" w:hAnsi="Times New Roman" w:cs="Times New Roman"/>
          <w:sz w:val="24"/>
          <w:szCs w:val="24"/>
        </w:rPr>
        <w:t xml:space="preserve">; Model 4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djusted for all covariates in model 3 and </w:t>
      </w:r>
      <w:r w:rsidRPr="00755CCB">
        <w:rPr>
          <w:rFonts w:ascii="Times New Roman" w:hAnsi="Times New Roman" w:cs="Times New Roman"/>
          <w:sz w:val="24"/>
          <w:szCs w:val="24"/>
        </w:rPr>
        <w:t>estimated glomerular filtration rate based on creatinine (</w:t>
      </w:r>
      <w:proofErr w:type="spellStart"/>
      <w:r w:rsidRPr="00755CCB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755CCB">
        <w:rPr>
          <w:rFonts w:ascii="Times New Roman" w:hAnsi="Times New Roman" w:cs="Times New Roman"/>
          <w:sz w:val="24"/>
          <w:szCs w:val="24"/>
        </w:rPr>
        <w:t xml:space="preserve">) measured </w:t>
      </w:r>
      <w:r w:rsidRPr="00755CCB">
        <w:rPr>
          <w:rFonts w:ascii="Times New Roman" w:hAnsi="Times New Roman" w:cs="Times New Roman"/>
          <w:sz w:val="24"/>
          <w:szCs w:val="24"/>
          <w:shd w:val="clear" w:color="auto" w:fill="FFFFFF"/>
        </w:rPr>
        <w:t>at visit 4.</w:t>
      </w:r>
    </w:p>
    <w:p w14:paraId="720E3A4A" w14:textId="79A55805" w:rsidR="00972937" w:rsidRDefault="00972937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55CCB">
        <w:rPr>
          <w:rFonts w:ascii="Times New Roman" w:hAnsi="Times New Roman" w:cs="Times New Roman"/>
          <w:sz w:val="24"/>
          <w:szCs w:val="24"/>
        </w:rPr>
        <w:t>PRS: polygenic risk score</w:t>
      </w:r>
    </w:p>
    <w:p w14:paraId="572EB698" w14:textId="361FCBF2" w:rsidR="007A3E33" w:rsidRDefault="007A3E33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5787B6" w14:textId="0249AD1D" w:rsidR="00972937" w:rsidRPr="0082161C" w:rsidRDefault="00E030E1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9BC506E" w14:textId="11B98D1A" w:rsidR="00123F04" w:rsidRPr="00AD62F7" w:rsidRDefault="00281973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" w:name="_Toc69153962"/>
      <w:bookmarkStart w:id="15" w:name="_Hlk46398657"/>
      <w:bookmarkEnd w:id="2"/>
      <w:r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Supplemental Table</w:t>
      </w:r>
      <w:r w:rsidR="002166E7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F36612">
        <w:rPr>
          <w:rFonts w:ascii="Times New Roman" w:hAnsi="Times New Roman" w:cs="Times New Roman"/>
          <w:b/>
          <w:bCs/>
          <w:color w:val="auto"/>
          <w:sz w:val="24"/>
          <w:szCs w:val="24"/>
        </w:rPr>
        <w:t>7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Associations of </w:t>
      </w:r>
      <w:proofErr w:type="spellStart"/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LDPred</w:t>
      </w:r>
      <w:proofErr w:type="spellEnd"/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olygenic risk score</w:t>
      </w:r>
      <w:r w:rsidR="00B7548D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for kidney function and 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stimated glomerular filtration rate with </w:t>
      </w:r>
      <w:r w:rsidR="00F06B53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proteins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significantly associated with </w:t>
      </w:r>
      <w:proofErr w:type="spellStart"/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LDPred</w:t>
      </w:r>
      <w:proofErr w:type="spellEnd"/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B7548D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olygenic risk score 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t both visit 3 </w:t>
      </w:r>
      <w:r w:rsidR="00B7548D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(N=7,213) 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d visit 5 (N = </w:t>
      </w:r>
      <w:proofErr w:type="gramStart"/>
      <w:r w:rsidR="00B7548D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3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,</w:t>
      </w:r>
      <w:r w:rsidR="00B7548D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666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)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  <w:vertAlign w:val="superscript"/>
        </w:rPr>
        <w:t>a</w:t>
      </w:r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>.</w:t>
      </w:r>
      <w:bookmarkEnd w:id="14"/>
      <w:proofErr w:type="gramEnd"/>
      <w:r w:rsidR="00123F04" w:rsidRPr="00AD62F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4FF1035D" w14:textId="3FE5711F" w:rsidR="00177853" w:rsidRPr="009128EE" w:rsidRDefault="00F06B53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D62F7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proofErr w:type="spellStart"/>
      <w:r w:rsidRPr="00AD62F7">
        <w:rPr>
          <w:rFonts w:ascii="Times New Roman" w:hAnsi="Times New Roman" w:cs="Times New Roman"/>
          <w:b/>
          <w:bCs/>
          <w:sz w:val="24"/>
          <w:szCs w:val="24"/>
        </w:rPr>
        <w:t>LDPred</w:t>
      </w:r>
      <w:proofErr w:type="spellEnd"/>
      <w:r w:rsidRPr="00AD62F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128EE">
        <w:rPr>
          <w:rFonts w:ascii="Times New Roman" w:hAnsi="Times New Roman" w:cs="Times New Roman"/>
          <w:b/>
          <w:bCs/>
          <w:sz w:val="24"/>
          <w:szCs w:val="24"/>
        </w:rPr>
        <w:t>PRS, eGFR measured at visit 3, and proteins measured at visit 3</w:t>
      </w:r>
    </w:p>
    <w:tbl>
      <w:tblPr>
        <w:tblStyle w:val="TableGrid1"/>
        <w:tblW w:w="1496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0"/>
        <w:gridCol w:w="2280"/>
        <w:gridCol w:w="1169"/>
        <w:gridCol w:w="1531"/>
        <w:gridCol w:w="990"/>
        <w:gridCol w:w="1170"/>
        <w:gridCol w:w="1611"/>
        <w:gridCol w:w="999"/>
        <w:gridCol w:w="1170"/>
        <w:gridCol w:w="1440"/>
        <w:gridCol w:w="1013"/>
      </w:tblGrid>
      <w:tr w:rsidR="00DB25F4" w:rsidRPr="009128EE" w14:paraId="737D64F4" w14:textId="77777777" w:rsidTr="00A755A1">
        <w:trPr>
          <w:trHeight w:val="368"/>
        </w:trPr>
        <w:tc>
          <w:tcPr>
            <w:tcW w:w="1590" w:type="dxa"/>
            <w:vMerge w:val="restart"/>
            <w:tcBorders>
              <w:top w:val="single" w:sz="18" w:space="0" w:color="auto"/>
            </w:tcBorders>
          </w:tcPr>
          <w:p w14:paraId="11A08E5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2280" w:type="dxa"/>
            <w:vMerge w:val="restart"/>
            <w:tcBorders>
              <w:top w:val="single" w:sz="18" w:space="0" w:color="auto"/>
            </w:tcBorders>
          </w:tcPr>
          <w:p w14:paraId="5780A55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Full name</w:t>
            </w:r>
          </w:p>
        </w:tc>
        <w:tc>
          <w:tcPr>
            <w:tcW w:w="3690" w:type="dxa"/>
            <w:gridSpan w:val="3"/>
            <w:tcBorders>
              <w:top w:val="single" w:sz="18" w:space="0" w:color="auto"/>
              <w:bottom w:val="single" w:sz="8" w:space="0" w:color="auto"/>
            </w:tcBorders>
            <w:noWrap/>
            <w:hideMark/>
          </w:tcPr>
          <w:p w14:paraId="7D532A3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3 Protein and </w:t>
            </w: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DPred</w:t>
            </w:r>
            <w:proofErr w:type="spellEnd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proofErr w:type="spellStart"/>
            <w:proofErr w:type="gram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RS</w:t>
            </w: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b,c</w:t>
            </w:r>
            <w:proofErr w:type="spellEnd"/>
            <w:proofErr w:type="gramEnd"/>
          </w:p>
        </w:tc>
        <w:tc>
          <w:tcPr>
            <w:tcW w:w="3780" w:type="dxa"/>
            <w:gridSpan w:val="3"/>
            <w:tcBorders>
              <w:top w:val="single" w:sz="18" w:space="0" w:color="auto"/>
              <w:bottom w:val="single" w:sz="8" w:space="0" w:color="auto"/>
            </w:tcBorders>
            <w:noWrap/>
            <w:hideMark/>
          </w:tcPr>
          <w:p w14:paraId="7A8710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3 Protein and Visit 3 </w:t>
            </w: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eGFRcr</w:t>
            </w:r>
            <w:proofErr w:type="spellEnd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 xml:space="preserve"> c</w:t>
            </w:r>
          </w:p>
        </w:tc>
        <w:tc>
          <w:tcPr>
            <w:tcW w:w="3623" w:type="dxa"/>
            <w:gridSpan w:val="3"/>
            <w:tcBorders>
              <w:top w:val="single" w:sz="18" w:space="0" w:color="auto"/>
              <w:bottom w:val="single" w:sz="8" w:space="0" w:color="auto"/>
            </w:tcBorders>
            <w:noWrap/>
            <w:hideMark/>
          </w:tcPr>
          <w:p w14:paraId="2AA0BCF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3 Protein and Visit 3 </w:t>
            </w: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eGFRcys</w:t>
            </w: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c</w:t>
            </w:r>
            <w:proofErr w:type="spellEnd"/>
          </w:p>
        </w:tc>
      </w:tr>
      <w:tr w:rsidR="00DB25F4" w:rsidRPr="009128EE" w14:paraId="1974EAD7" w14:textId="77777777" w:rsidTr="00A755A1">
        <w:trPr>
          <w:trHeight w:val="300"/>
        </w:trPr>
        <w:tc>
          <w:tcPr>
            <w:tcW w:w="1590" w:type="dxa"/>
            <w:vMerge/>
          </w:tcPr>
          <w:p w14:paraId="2C96EB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2280" w:type="dxa"/>
            <w:vMerge/>
          </w:tcPr>
          <w:p w14:paraId="34C4998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169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7543C7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e</w:t>
            </w:r>
            <w:proofErr w:type="spellEnd"/>
          </w:p>
        </w:tc>
        <w:tc>
          <w:tcPr>
            <w:tcW w:w="1531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443B486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990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31567F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170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5E58B0D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e</w:t>
            </w:r>
            <w:proofErr w:type="spellEnd"/>
          </w:p>
        </w:tc>
        <w:tc>
          <w:tcPr>
            <w:tcW w:w="1611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0B841D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999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667A7C4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170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03FDA2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e</w:t>
            </w:r>
            <w:proofErr w:type="spellEnd"/>
          </w:p>
        </w:tc>
        <w:tc>
          <w:tcPr>
            <w:tcW w:w="1440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3457AC1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1013" w:type="dxa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227264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</w:tr>
      <w:tr w:rsidR="00DB25F4" w:rsidRPr="009128EE" w14:paraId="5292A0B1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356202B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280" w:type="dxa"/>
            <w:vAlign w:val="center"/>
          </w:tcPr>
          <w:p w14:paraId="0C0EDA56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093" w:type="dxa"/>
            <w:gridSpan w:val="9"/>
            <w:tcBorders>
              <w:top w:val="single" w:sz="18" w:space="0" w:color="auto"/>
            </w:tcBorders>
            <w:noWrap/>
            <w:vAlign w:val="center"/>
          </w:tcPr>
          <w:p w14:paraId="30DABD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>Positive significant correlations</w:t>
            </w:r>
          </w:p>
        </w:tc>
      </w:tr>
      <w:tr w:rsidR="00DB25F4" w:rsidRPr="009128EE" w14:paraId="70B620E1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5E2B76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CK2</w:t>
            </w:r>
          </w:p>
        </w:tc>
        <w:tc>
          <w:tcPr>
            <w:tcW w:w="2280" w:type="dxa"/>
            <w:vAlign w:val="center"/>
          </w:tcPr>
          <w:p w14:paraId="446A0790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estican-2</w:t>
            </w:r>
          </w:p>
        </w:tc>
        <w:tc>
          <w:tcPr>
            <w:tcW w:w="1169" w:type="dxa"/>
            <w:noWrap/>
            <w:vAlign w:val="center"/>
          </w:tcPr>
          <w:p w14:paraId="32B0F7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48</w:t>
            </w:r>
          </w:p>
        </w:tc>
        <w:tc>
          <w:tcPr>
            <w:tcW w:w="1531" w:type="dxa"/>
            <w:noWrap/>
            <w:vAlign w:val="center"/>
          </w:tcPr>
          <w:p w14:paraId="4A0E21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39 (0.0038)</w:t>
            </w:r>
          </w:p>
        </w:tc>
        <w:tc>
          <w:tcPr>
            <w:tcW w:w="990" w:type="dxa"/>
            <w:noWrap/>
            <w:vAlign w:val="center"/>
          </w:tcPr>
          <w:p w14:paraId="1B390A1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3E-24</w:t>
            </w:r>
          </w:p>
        </w:tc>
        <w:tc>
          <w:tcPr>
            <w:tcW w:w="1170" w:type="dxa"/>
            <w:noWrap/>
            <w:vAlign w:val="center"/>
          </w:tcPr>
          <w:p w14:paraId="76460C7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951</w:t>
            </w:r>
          </w:p>
        </w:tc>
        <w:tc>
          <w:tcPr>
            <w:tcW w:w="1611" w:type="dxa"/>
            <w:noWrap/>
            <w:vAlign w:val="center"/>
          </w:tcPr>
          <w:p w14:paraId="785A37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4 (0.0003)</w:t>
            </w:r>
          </w:p>
        </w:tc>
        <w:tc>
          <w:tcPr>
            <w:tcW w:w="999" w:type="dxa"/>
            <w:noWrap/>
            <w:vAlign w:val="center"/>
          </w:tcPr>
          <w:p w14:paraId="3816FC6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7E-68</w:t>
            </w:r>
          </w:p>
        </w:tc>
        <w:tc>
          <w:tcPr>
            <w:tcW w:w="1170" w:type="dxa"/>
            <w:noWrap/>
            <w:vAlign w:val="center"/>
          </w:tcPr>
          <w:p w14:paraId="64DEE9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972</w:t>
            </w:r>
          </w:p>
        </w:tc>
        <w:tc>
          <w:tcPr>
            <w:tcW w:w="1440" w:type="dxa"/>
            <w:noWrap/>
            <w:vAlign w:val="center"/>
          </w:tcPr>
          <w:p w14:paraId="56A8BA3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2 (0.0002)</w:t>
            </w:r>
          </w:p>
        </w:tc>
        <w:tc>
          <w:tcPr>
            <w:tcW w:w="1013" w:type="dxa"/>
            <w:noWrap/>
            <w:vAlign w:val="center"/>
          </w:tcPr>
          <w:p w14:paraId="21FC8CE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8E-71</w:t>
            </w:r>
          </w:p>
        </w:tc>
      </w:tr>
      <w:tr w:rsidR="00DB25F4" w:rsidRPr="009128EE" w14:paraId="2FE2F991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161842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G</w:t>
            </w:r>
          </w:p>
        </w:tc>
        <w:tc>
          <w:tcPr>
            <w:tcW w:w="2280" w:type="dxa"/>
            <w:vAlign w:val="center"/>
          </w:tcPr>
          <w:p w14:paraId="3BCDAE82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ngiostatin</w:t>
            </w:r>
          </w:p>
        </w:tc>
        <w:tc>
          <w:tcPr>
            <w:tcW w:w="1169" w:type="dxa"/>
            <w:noWrap/>
            <w:vAlign w:val="center"/>
          </w:tcPr>
          <w:p w14:paraId="5CAC949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573</w:t>
            </w:r>
          </w:p>
        </w:tc>
        <w:tc>
          <w:tcPr>
            <w:tcW w:w="1531" w:type="dxa"/>
            <w:noWrap/>
            <w:vAlign w:val="center"/>
          </w:tcPr>
          <w:p w14:paraId="63CCEC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2 (0.0027)</w:t>
            </w:r>
          </w:p>
        </w:tc>
        <w:tc>
          <w:tcPr>
            <w:tcW w:w="990" w:type="dxa"/>
            <w:noWrap/>
            <w:vAlign w:val="center"/>
          </w:tcPr>
          <w:p w14:paraId="4796D25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9E-07</w:t>
            </w:r>
          </w:p>
        </w:tc>
        <w:tc>
          <w:tcPr>
            <w:tcW w:w="1170" w:type="dxa"/>
            <w:noWrap/>
            <w:vAlign w:val="center"/>
          </w:tcPr>
          <w:p w14:paraId="001004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69</w:t>
            </w:r>
          </w:p>
        </w:tc>
        <w:tc>
          <w:tcPr>
            <w:tcW w:w="1611" w:type="dxa"/>
            <w:noWrap/>
            <w:vAlign w:val="center"/>
          </w:tcPr>
          <w:p w14:paraId="0190867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1 (0.0002)</w:t>
            </w:r>
          </w:p>
        </w:tc>
        <w:tc>
          <w:tcPr>
            <w:tcW w:w="999" w:type="dxa"/>
            <w:noWrap/>
            <w:vAlign w:val="center"/>
          </w:tcPr>
          <w:p w14:paraId="208260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6E-22</w:t>
            </w:r>
          </w:p>
        </w:tc>
        <w:tc>
          <w:tcPr>
            <w:tcW w:w="1170" w:type="dxa"/>
            <w:noWrap/>
            <w:vAlign w:val="center"/>
          </w:tcPr>
          <w:p w14:paraId="44CACE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579</w:t>
            </w:r>
          </w:p>
        </w:tc>
        <w:tc>
          <w:tcPr>
            <w:tcW w:w="1440" w:type="dxa"/>
            <w:noWrap/>
            <w:vAlign w:val="center"/>
          </w:tcPr>
          <w:p w14:paraId="335472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3 (0.0002)</w:t>
            </w:r>
          </w:p>
        </w:tc>
        <w:tc>
          <w:tcPr>
            <w:tcW w:w="1013" w:type="dxa"/>
            <w:noWrap/>
            <w:vAlign w:val="center"/>
          </w:tcPr>
          <w:p w14:paraId="49CBF0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4E-86</w:t>
            </w:r>
          </w:p>
        </w:tc>
      </w:tr>
      <w:tr w:rsidR="00DB25F4" w:rsidRPr="009128EE" w14:paraId="256DC67D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318CEF8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PRT1</w:t>
            </w:r>
          </w:p>
        </w:tc>
        <w:tc>
          <w:tcPr>
            <w:tcW w:w="2280" w:type="dxa"/>
            <w:vAlign w:val="center"/>
          </w:tcPr>
          <w:p w14:paraId="06CD6B81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ypoxanthine-guanine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hosphoribosyltransferase</w:t>
            </w:r>
            <w:proofErr w:type="spellEnd"/>
          </w:p>
        </w:tc>
        <w:tc>
          <w:tcPr>
            <w:tcW w:w="1169" w:type="dxa"/>
            <w:noWrap/>
            <w:vAlign w:val="center"/>
          </w:tcPr>
          <w:p w14:paraId="11A1F17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18</w:t>
            </w:r>
          </w:p>
        </w:tc>
        <w:tc>
          <w:tcPr>
            <w:tcW w:w="1531" w:type="dxa"/>
            <w:noWrap/>
            <w:vAlign w:val="center"/>
          </w:tcPr>
          <w:p w14:paraId="0CB8D4D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4 (0.0028)</w:t>
            </w:r>
          </w:p>
        </w:tc>
        <w:tc>
          <w:tcPr>
            <w:tcW w:w="990" w:type="dxa"/>
            <w:noWrap/>
            <w:vAlign w:val="center"/>
          </w:tcPr>
          <w:p w14:paraId="29C942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9E-07</w:t>
            </w:r>
          </w:p>
        </w:tc>
        <w:tc>
          <w:tcPr>
            <w:tcW w:w="1170" w:type="dxa"/>
            <w:noWrap/>
            <w:vAlign w:val="center"/>
          </w:tcPr>
          <w:p w14:paraId="290603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18</w:t>
            </w:r>
          </w:p>
        </w:tc>
        <w:tc>
          <w:tcPr>
            <w:tcW w:w="1611" w:type="dxa"/>
            <w:noWrap/>
            <w:vAlign w:val="center"/>
          </w:tcPr>
          <w:p w14:paraId="66C7C0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5 (0.0002)</w:t>
            </w:r>
          </w:p>
        </w:tc>
        <w:tc>
          <w:tcPr>
            <w:tcW w:w="999" w:type="dxa"/>
            <w:noWrap/>
            <w:vAlign w:val="center"/>
          </w:tcPr>
          <w:p w14:paraId="18324C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7E-28</w:t>
            </w:r>
          </w:p>
        </w:tc>
        <w:tc>
          <w:tcPr>
            <w:tcW w:w="1170" w:type="dxa"/>
            <w:noWrap/>
            <w:vAlign w:val="center"/>
          </w:tcPr>
          <w:p w14:paraId="5CBDA49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9</w:t>
            </w:r>
          </w:p>
        </w:tc>
        <w:tc>
          <w:tcPr>
            <w:tcW w:w="1440" w:type="dxa"/>
            <w:noWrap/>
            <w:vAlign w:val="center"/>
          </w:tcPr>
          <w:p w14:paraId="7260312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3 (0.0002)</w:t>
            </w:r>
          </w:p>
        </w:tc>
        <w:tc>
          <w:tcPr>
            <w:tcW w:w="1013" w:type="dxa"/>
            <w:noWrap/>
            <w:vAlign w:val="center"/>
          </w:tcPr>
          <w:p w14:paraId="6F4AD8D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5E-41</w:t>
            </w:r>
          </w:p>
        </w:tc>
      </w:tr>
      <w:tr w:rsidR="00DB25F4" w:rsidRPr="009128EE" w14:paraId="6B6DB836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7F64722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10</w:t>
            </w:r>
          </w:p>
        </w:tc>
        <w:tc>
          <w:tcPr>
            <w:tcW w:w="2280" w:type="dxa"/>
            <w:vAlign w:val="center"/>
          </w:tcPr>
          <w:p w14:paraId="4B7C9D68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-related protein 10</w:t>
            </w:r>
          </w:p>
        </w:tc>
        <w:tc>
          <w:tcPr>
            <w:tcW w:w="1169" w:type="dxa"/>
            <w:noWrap/>
            <w:vAlign w:val="center"/>
          </w:tcPr>
          <w:p w14:paraId="06AF8B3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587</w:t>
            </w:r>
          </w:p>
        </w:tc>
        <w:tc>
          <w:tcPr>
            <w:tcW w:w="1531" w:type="dxa"/>
            <w:noWrap/>
            <w:vAlign w:val="center"/>
          </w:tcPr>
          <w:p w14:paraId="177C1D5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29 (0.0045)</w:t>
            </w:r>
          </w:p>
        </w:tc>
        <w:tc>
          <w:tcPr>
            <w:tcW w:w="990" w:type="dxa"/>
            <w:noWrap/>
            <w:vAlign w:val="center"/>
          </w:tcPr>
          <w:p w14:paraId="0F7F399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2E-07</w:t>
            </w:r>
          </w:p>
        </w:tc>
        <w:tc>
          <w:tcPr>
            <w:tcW w:w="1170" w:type="dxa"/>
            <w:noWrap/>
            <w:vAlign w:val="center"/>
          </w:tcPr>
          <w:p w14:paraId="1ED180F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509</w:t>
            </w:r>
          </w:p>
        </w:tc>
        <w:tc>
          <w:tcPr>
            <w:tcW w:w="1611" w:type="dxa"/>
            <w:noWrap/>
            <w:vAlign w:val="center"/>
          </w:tcPr>
          <w:p w14:paraId="664E65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9 (0.0004)</w:t>
            </w:r>
          </w:p>
        </w:tc>
        <w:tc>
          <w:tcPr>
            <w:tcW w:w="999" w:type="dxa"/>
            <w:noWrap/>
            <w:vAlign w:val="center"/>
          </w:tcPr>
          <w:p w14:paraId="6886350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26</w:t>
            </w:r>
          </w:p>
        </w:tc>
        <w:tc>
          <w:tcPr>
            <w:tcW w:w="1170" w:type="dxa"/>
            <w:noWrap/>
            <w:vAlign w:val="center"/>
          </w:tcPr>
          <w:p w14:paraId="7FAC261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723</w:t>
            </w:r>
          </w:p>
        </w:tc>
        <w:tc>
          <w:tcPr>
            <w:tcW w:w="1440" w:type="dxa"/>
            <w:noWrap/>
            <w:vAlign w:val="center"/>
          </w:tcPr>
          <w:p w14:paraId="0A3DA86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8 (0.0003)</w:t>
            </w:r>
          </w:p>
        </w:tc>
        <w:tc>
          <w:tcPr>
            <w:tcW w:w="1013" w:type="dxa"/>
            <w:noWrap/>
            <w:vAlign w:val="center"/>
          </w:tcPr>
          <w:p w14:paraId="7A71664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3E-40</w:t>
            </w:r>
          </w:p>
        </w:tc>
      </w:tr>
      <w:tr w:rsidR="00DB25F4" w:rsidRPr="009128EE" w14:paraId="58D2A62E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6B40EAB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</w:t>
            </w:r>
          </w:p>
        </w:tc>
        <w:tc>
          <w:tcPr>
            <w:tcW w:w="2280" w:type="dxa"/>
            <w:vAlign w:val="center"/>
          </w:tcPr>
          <w:p w14:paraId="3479A5D5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otho</w:t>
            </w:r>
          </w:p>
        </w:tc>
        <w:tc>
          <w:tcPr>
            <w:tcW w:w="1169" w:type="dxa"/>
            <w:noWrap/>
            <w:vAlign w:val="center"/>
          </w:tcPr>
          <w:p w14:paraId="39DBA2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55</w:t>
            </w:r>
          </w:p>
        </w:tc>
        <w:tc>
          <w:tcPr>
            <w:tcW w:w="1531" w:type="dxa"/>
            <w:noWrap/>
            <w:vAlign w:val="center"/>
          </w:tcPr>
          <w:p w14:paraId="39E7F6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53 (0.0052)</w:t>
            </w:r>
          </w:p>
        </w:tc>
        <w:tc>
          <w:tcPr>
            <w:tcW w:w="990" w:type="dxa"/>
            <w:noWrap/>
            <w:vAlign w:val="center"/>
          </w:tcPr>
          <w:p w14:paraId="12EF1C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4E-06</w:t>
            </w:r>
          </w:p>
        </w:tc>
        <w:tc>
          <w:tcPr>
            <w:tcW w:w="1170" w:type="dxa"/>
            <w:noWrap/>
            <w:vAlign w:val="center"/>
          </w:tcPr>
          <w:p w14:paraId="7A17945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91</w:t>
            </w:r>
          </w:p>
        </w:tc>
        <w:tc>
          <w:tcPr>
            <w:tcW w:w="1611" w:type="dxa"/>
            <w:noWrap/>
            <w:vAlign w:val="center"/>
          </w:tcPr>
          <w:p w14:paraId="75A323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9 (0.0004)</w:t>
            </w:r>
          </w:p>
        </w:tc>
        <w:tc>
          <w:tcPr>
            <w:tcW w:w="999" w:type="dxa"/>
            <w:noWrap/>
            <w:vAlign w:val="center"/>
          </w:tcPr>
          <w:p w14:paraId="0E96BC0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5E-20</w:t>
            </w:r>
          </w:p>
        </w:tc>
        <w:tc>
          <w:tcPr>
            <w:tcW w:w="1170" w:type="dxa"/>
            <w:noWrap/>
            <w:vAlign w:val="center"/>
          </w:tcPr>
          <w:p w14:paraId="47B70A4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05</w:t>
            </w:r>
          </w:p>
        </w:tc>
        <w:tc>
          <w:tcPr>
            <w:tcW w:w="1440" w:type="dxa"/>
            <w:noWrap/>
            <w:vAlign w:val="center"/>
          </w:tcPr>
          <w:p w14:paraId="5411AA5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3 (0.0003)</w:t>
            </w:r>
          </w:p>
        </w:tc>
        <w:tc>
          <w:tcPr>
            <w:tcW w:w="1013" w:type="dxa"/>
            <w:noWrap/>
            <w:vAlign w:val="center"/>
          </w:tcPr>
          <w:p w14:paraId="44C1C5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3E-24</w:t>
            </w:r>
          </w:p>
        </w:tc>
      </w:tr>
      <w:tr w:rsidR="00DB25F4" w:rsidRPr="009128EE" w14:paraId="3B5E82E9" w14:textId="77777777" w:rsidTr="00A755A1">
        <w:trPr>
          <w:trHeight w:val="300"/>
        </w:trPr>
        <w:tc>
          <w:tcPr>
            <w:tcW w:w="3870" w:type="dxa"/>
            <w:gridSpan w:val="2"/>
            <w:vAlign w:val="center"/>
          </w:tcPr>
          <w:p w14:paraId="243E1C70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Positive significant correlations, </w:t>
            </w:r>
            <w:proofErr w:type="spellStart"/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median</w:t>
            </w:r>
            <w:r w:rsidRPr="009128EE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f</w:t>
            </w:r>
            <w:proofErr w:type="spellEnd"/>
          </w:p>
        </w:tc>
        <w:tc>
          <w:tcPr>
            <w:tcW w:w="3690" w:type="dxa"/>
            <w:gridSpan w:val="3"/>
            <w:noWrap/>
            <w:vAlign w:val="center"/>
          </w:tcPr>
          <w:p w14:paraId="7DD5B379" w14:textId="77777777" w:rsidR="00DB25F4" w:rsidRPr="009128EE" w:rsidRDefault="00DB25F4" w:rsidP="00365C2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eastAsia="Times New Roman" w:hAnsi="Times New Roman" w:cs="Times New Roman"/>
                <w:sz w:val="18"/>
                <w:szCs w:val="18"/>
              </w:rPr>
              <w:t>0.0587</w:t>
            </w:r>
          </w:p>
        </w:tc>
        <w:tc>
          <w:tcPr>
            <w:tcW w:w="3780" w:type="dxa"/>
            <w:gridSpan w:val="3"/>
            <w:noWrap/>
            <w:vAlign w:val="center"/>
          </w:tcPr>
          <w:p w14:paraId="0A5331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sz w:val="18"/>
                <w:szCs w:val="18"/>
              </w:rPr>
              <w:t>0.1509</w:t>
            </w:r>
          </w:p>
        </w:tc>
        <w:tc>
          <w:tcPr>
            <w:tcW w:w="3623" w:type="dxa"/>
            <w:gridSpan w:val="3"/>
            <w:noWrap/>
            <w:vAlign w:val="center"/>
          </w:tcPr>
          <w:p w14:paraId="349B0D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723</w:t>
            </w:r>
          </w:p>
        </w:tc>
      </w:tr>
      <w:tr w:rsidR="00DB25F4" w:rsidRPr="009128EE" w14:paraId="79013138" w14:textId="77777777" w:rsidTr="00A755A1">
        <w:trPr>
          <w:trHeight w:val="300"/>
        </w:trPr>
        <w:tc>
          <w:tcPr>
            <w:tcW w:w="1590" w:type="dxa"/>
            <w:vAlign w:val="center"/>
          </w:tcPr>
          <w:p w14:paraId="33D0F1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280" w:type="dxa"/>
            <w:vAlign w:val="center"/>
          </w:tcPr>
          <w:p w14:paraId="71D142F6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093" w:type="dxa"/>
            <w:gridSpan w:val="9"/>
            <w:tcBorders>
              <w:top w:val="single" w:sz="18" w:space="0" w:color="auto"/>
            </w:tcBorders>
            <w:noWrap/>
            <w:vAlign w:val="center"/>
          </w:tcPr>
          <w:p w14:paraId="0402C3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>Negative significant correlations</w:t>
            </w:r>
          </w:p>
        </w:tc>
      </w:tr>
      <w:tr w:rsidR="00DB25F4" w:rsidRPr="009128EE" w14:paraId="63EE655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A225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6" w:name="_Hlk42198640"/>
            <w:bookmarkStart w:id="17" w:name="_Hlk42197740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ST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9413C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atin-C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C7D7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52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B5FA2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1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4B4E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1E-4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FF95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1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1B3F9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62527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03D4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C81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4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01ED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780D481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B22E2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5A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A1FB9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V) cha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3EA7A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9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B18D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8 (0.002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7D03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6E-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C5B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7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7B544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5D548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7FA67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6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22EA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7D54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E-254</w:t>
            </w:r>
          </w:p>
        </w:tc>
      </w:tr>
      <w:tr w:rsidR="00DB25F4" w:rsidRPr="009128EE" w14:paraId="2FF9010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927E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0BFBE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pancreatic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CB62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9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9447D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6 (0.006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95765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1E-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918D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4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6B671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6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DEB65" w14:textId="234D5923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 w:rsidR="007D01D1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-25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1C2A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9E16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9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CE21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4F6CF53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AA3C2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SC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D22AE9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smocollin-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C513F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5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BFD7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7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56A48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E-2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F3A0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9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64CC3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6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FB7AD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E-2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A4D67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346F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86B8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E-165</w:t>
            </w:r>
          </w:p>
        </w:tc>
      </w:tr>
      <w:tr w:rsidR="00DB25F4" w:rsidRPr="009128EE" w14:paraId="1191492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08A0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6A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13F6F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3</w:t>
            </w:r>
            <w:proofErr w:type="gram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VI) cha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F6A7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7508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9 (0.002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5AD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7E-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A208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0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29ED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855D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E-18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70972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6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636F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78B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635560A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B13B8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ED10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45B7B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membrane emp24 domain-containing protein 1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A66D4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9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BB2FA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8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202B5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6E-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2B13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6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9E07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5F43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E-2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B62B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4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891A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B8A3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51E9EE6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69C2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28A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55C989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XVIII) cha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216E1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6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89B3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9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4A6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9E-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6170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3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35F8F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1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9CA6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E-1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9BDCE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1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7748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25B05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54B0B70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B397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73FA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 glyco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A0B0F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7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B1FD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9 (0.00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60788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4E-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FDB63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4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43C1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6FD32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E-2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048A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8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2F5EE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584DE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E-154</w:t>
            </w:r>
          </w:p>
        </w:tc>
      </w:tr>
      <w:tr w:rsidR="00DB25F4" w:rsidRPr="009128EE" w14:paraId="0EA8090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69B4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M2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7E83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nglioside GM2 activator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558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49DF5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5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09EB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5E-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9DEC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9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7EC6F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A319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E-2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1D64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6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AE34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1084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529031A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6FEF0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NF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316E9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al dopamine neurotrophic factor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6CF75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1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59A5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2 (0.00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FC02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7E-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BB7B7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6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BB81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2A8A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E-2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D7F3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8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A530F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54A6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9E-55</w:t>
            </w:r>
          </w:p>
        </w:tc>
      </w:tr>
      <w:tr w:rsidR="00DB25F4" w:rsidRPr="009128EE" w14:paraId="2DA4FEF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CEE2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CBF0F3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A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7595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4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C4E3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 (0.003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326FB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1E-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F4E5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218C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14CAA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E-2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E29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06C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AF56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1AF4B33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D5B99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RT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3EE093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cto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ADP-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syltransferas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A63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7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F8FE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9 (0.00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5463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5E-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66F78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8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31D70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1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13C7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E-16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D068B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4E66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5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E3A0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5E-07</w:t>
            </w:r>
          </w:p>
        </w:tc>
      </w:tr>
      <w:tr w:rsidR="00DB25F4" w:rsidRPr="009128EE" w14:paraId="152B3C0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8C70A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M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CA22BC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M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37A5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8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9A033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1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7984F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4E-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E85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0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76A39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1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6FFA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E-2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D7D4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9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07E8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6DE6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E-174</w:t>
            </w:r>
          </w:p>
        </w:tc>
      </w:tr>
      <w:tr w:rsidR="00DB25F4" w:rsidRPr="009128EE" w14:paraId="1AB435D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AB96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2M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541B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2-microglobul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7A7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8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2A08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1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95668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2E-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C5E0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0029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518A7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E-2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392ED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3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C736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560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4A62EE4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827FD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B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EB21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B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B41B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7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8B93C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4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1524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E-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AF040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3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395E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EA26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E-19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339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8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7E45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4920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E-151</w:t>
            </w:r>
          </w:p>
        </w:tc>
      </w:tr>
      <w:tr w:rsidR="00DB25F4" w:rsidRPr="009128EE" w14:paraId="62AF4FA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5BF48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MAN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C0F4F9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esicular integral-membrane protein VIP3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82E00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4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DA4C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5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BAAA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3E-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33C3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1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CD1B3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1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9AC2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E-1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167D9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8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DC47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EA2F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E-206</w:t>
            </w:r>
          </w:p>
        </w:tc>
      </w:tr>
      <w:tr w:rsidR="00DB25F4" w:rsidRPr="009128EE" w14:paraId="2952D10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9067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STL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D3268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llistat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elated protein 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7ADD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5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8299D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1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5415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E-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BB9F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2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C3B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E44D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E-1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8324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6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187A7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F8C3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E-286</w:t>
            </w:r>
          </w:p>
        </w:tc>
      </w:tr>
      <w:tr w:rsidR="00DB25F4" w:rsidRPr="009128EE" w14:paraId="69AB2E1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2ACC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06197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adipocyte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0CB09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E07FE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4 (0.00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98A1D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3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8530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4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928F5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4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90C9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E-1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8775A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7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84F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1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C5E33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E-238</w:t>
            </w:r>
          </w:p>
        </w:tc>
      </w:tr>
      <w:tr w:rsidR="00DB25F4" w:rsidRPr="009128EE" w14:paraId="2CD659A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150D0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PW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A11D4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W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EE24C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5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5F8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20088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363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8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2EDC2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C0A4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E-13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85D86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CA8E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1047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E-141</w:t>
            </w:r>
          </w:p>
        </w:tc>
      </w:tr>
      <w:tr w:rsidR="00DB25F4" w:rsidRPr="009128EE" w14:paraId="3F4BA00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A032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SPB6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97E4C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eat shock protein </w:t>
            </w:r>
            <w:proofErr w:type="gram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6</w:t>
            </w:r>
            <w:proofErr w:type="gram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3193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5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F14E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04 (0.004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BF3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6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77553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4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0D7A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13C2B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E-1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2E3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8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6CE5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B3FF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E-107</w:t>
            </w:r>
          </w:p>
        </w:tc>
      </w:tr>
      <w:tr w:rsidR="00DB25F4" w:rsidRPr="009128EE" w14:paraId="0B0B5A9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65F3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BFAFC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glob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C817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8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3F7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2 (0.004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6D0A7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2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37C17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0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05AF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3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FF20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E-1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93D11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4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9A9E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742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2E-22</w:t>
            </w:r>
          </w:p>
        </w:tc>
      </w:tr>
      <w:tr w:rsidR="00DB25F4" w:rsidRPr="009128EE" w14:paraId="39ACA6C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9E04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1CB9B1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il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0C8AF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9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3B695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7 (0.0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4F9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9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11A9C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3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AC02C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F355F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E-14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3513F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4B7F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5B1E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8E-67</w:t>
            </w:r>
          </w:p>
        </w:tc>
      </w:tr>
      <w:tr w:rsidR="00DB25F4" w:rsidRPr="009128EE" w14:paraId="55DA68A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606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6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BB803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3224C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ACB7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5 (0.002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1CDC9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8E-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75B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3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8C5F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18D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E-1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C4E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F572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37F5B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14E-80</w:t>
            </w:r>
          </w:p>
        </w:tc>
      </w:tr>
      <w:tr w:rsidR="00DB25F4" w:rsidRPr="009128EE" w14:paraId="46F6594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E0C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8A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2279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stat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661A6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0E5D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6 (0.003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4E814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1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C2A3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6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19EB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1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7C43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E-1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2447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5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F193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06B26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3E-98</w:t>
            </w:r>
          </w:p>
        </w:tc>
      </w:tr>
      <w:tr w:rsidR="00DB25F4" w:rsidRPr="009128EE" w14:paraId="3ACAE58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CBE6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34061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9BB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2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F55E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5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28400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CF6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0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02218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CF7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E-12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3A4A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2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4B040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E63D5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9128EE" w14:paraId="337CBD7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D4401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AC6ABC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 domain family member 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876B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3D096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9E82C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0C7F7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4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81AF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33A3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E-1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22491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9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C23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C7B5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2E-36</w:t>
            </w:r>
          </w:p>
        </w:tc>
      </w:tr>
      <w:tr w:rsidR="00DB25F4" w:rsidRPr="009128EE" w14:paraId="2F16B64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7CFEC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CN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46165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trophil gelatinase-associated lipocal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D4EF5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3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E92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7083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5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6E97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8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A6DA1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09A0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9E-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4E5B6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7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1482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75E3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E-139</w:t>
            </w:r>
          </w:p>
        </w:tc>
      </w:tr>
      <w:tr w:rsidR="00DB25F4" w:rsidRPr="009128EE" w14:paraId="7795DE2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5CA3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TGDS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640F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staglandin-H2 D-isomerase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5646C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8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50E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9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69A9F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8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AAAA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0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52F9B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3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3143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E-1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6A31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E9BC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484C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E-131</w:t>
            </w:r>
          </w:p>
        </w:tc>
      </w:tr>
      <w:tr w:rsidR="00DB25F4" w:rsidRPr="009128EE" w14:paraId="0AB644B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77F8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FD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927AB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factor D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7AAF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8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9F0C0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4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9CD7E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9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13D3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4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43F4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4BC74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E-1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27E14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9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F94F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7A5FB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E-119</w:t>
            </w:r>
          </w:p>
        </w:tc>
      </w:tr>
      <w:tr w:rsidR="00DB25F4" w:rsidRPr="009128EE" w14:paraId="683CDE8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645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PIC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52E5A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eptidyl-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rolyl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is-trans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isomeras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411D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2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09E5B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3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ECC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2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702C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1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225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2167D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E-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9955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5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8464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1D39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E-168</w:t>
            </w:r>
          </w:p>
        </w:tc>
      </w:tr>
      <w:tr w:rsidR="00DB25F4" w:rsidRPr="009128EE" w14:paraId="5E2C05F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0C25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C8EC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1D1AF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A1587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1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CABC8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E-1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B003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2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96563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76F45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E-1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999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CB396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5E5C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2E-44</w:t>
            </w:r>
          </w:p>
        </w:tc>
      </w:tr>
      <w:tr w:rsidR="00DB25F4" w:rsidRPr="009128EE" w14:paraId="1E85B0F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ECA6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BL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BA5095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blastoma suppressor of tumorigenicity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B256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5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BD59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4 (0.0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270A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6E-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BE84F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6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FFD4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767B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E-2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6A88E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6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12BA2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7BE8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E-199</w:t>
            </w:r>
          </w:p>
        </w:tc>
      </w:tr>
      <w:tr w:rsidR="00DB25F4" w:rsidRPr="009128EE" w14:paraId="754C855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E24E7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FAP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EA070C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rofibrillar-associated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D37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F7F79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4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10F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E-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0C3B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0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60B58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17AC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2E-8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70D42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86BE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4D87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E-104</w:t>
            </w:r>
          </w:p>
        </w:tc>
      </w:tr>
      <w:tr w:rsidR="00DB25F4" w:rsidRPr="009128EE" w14:paraId="4C5FBC3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A52C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6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A19F5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K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6B129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5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41A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 (0.004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6846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3E-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69A0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1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C09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3AE68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E-1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AB084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9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68BA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D2F0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E-237</w:t>
            </w:r>
          </w:p>
        </w:tc>
      </w:tr>
      <w:tr w:rsidR="00DB25F4" w:rsidRPr="009128EE" w14:paraId="2740328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4E35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1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2A4D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1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AF8A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4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277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5 (0.005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6B29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6E-1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D28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4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7C2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2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AA772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E-1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A36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2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EBB9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BD2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E-149</w:t>
            </w:r>
          </w:p>
        </w:tc>
      </w:tr>
      <w:tr w:rsidR="00DB25F4" w:rsidRPr="009128EE" w14:paraId="3B09CE4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FB37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SAM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F4EC8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thelial cell-selective adhesion molecule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23643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6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C7819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7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C37D5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AB18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3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D476B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DC47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E-1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DD84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E0FE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4E6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9E-86</w:t>
            </w:r>
          </w:p>
        </w:tc>
      </w:tr>
      <w:tr w:rsidR="00DB25F4" w:rsidRPr="009128EE" w14:paraId="3D919B3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C0A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B1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BA49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 subfamily B member 1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C704D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6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11628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7 (0.004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FCC3C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EEBB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9FB9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9919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E-14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7D0F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8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0B3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BF57A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E-152</w:t>
            </w:r>
          </w:p>
        </w:tc>
      </w:tr>
      <w:tr w:rsidR="00DB25F4" w:rsidRPr="009128EE" w14:paraId="54609DF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D9F2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BARAP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E3CE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mma-aminobutyric acid receptor-associated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045A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FF1A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B5381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8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36AF7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8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F636A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C91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9E-12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94D7A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9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20F72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B59D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E-308</w:t>
            </w:r>
          </w:p>
        </w:tc>
      </w:tr>
      <w:tr w:rsidR="00DB25F4" w:rsidRPr="009128EE" w14:paraId="75B2664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98E4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7EE47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0F60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3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FCB69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9 (0.003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4E4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E30D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2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9868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DB8E9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E-13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FAEE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9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8D702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55D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E-134</w:t>
            </w:r>
          </w:p>
        </w:tc>
      </w:tr>
      <w:tr w:rsidR="00DB25F4" w:rsidRPr="009128EE" w14:paraId="276006C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098D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826E7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D511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5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18599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8 (0.0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30ACD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6429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3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9192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ACC61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E-12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8E2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7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5E1EF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D76C3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E-177</w:t>
            </w:r>
          </w:p>
        </w:tc>
      </w:tr>
      <w:tr w:rsidR="00DB25F4" w:rsidRPr="009128EE" w14:paraId="44E826A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EFBC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1129A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-derived growth regulatory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812E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5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7A38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9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CEE2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3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7489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D8E8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3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4C20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E-7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D9B4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5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89FEB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FE17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8E-12</w:t>
            </w:r>
          </w:p>
        </w:tc>
      </w:tr>
      <w:tr w:rsidR="00DB25F4" w:rsidRPr="009128EE" w14:paraId="3CD6A84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209D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3F86B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20CC7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7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51AA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2 (0.002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0141D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2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6EA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5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92DF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2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895E0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E-1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E801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3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9C49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B452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E-164</w:t>
            </w:r>
          </w:p>
        </w:tc>
      </w:tr>
      <w:tr w:rsidR="00DB25F4" w:rsidRPr="009128EE" w14:paraId="7E87F92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02653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ARRES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F0C18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inoic acid receptor responder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3CF8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1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12BF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6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5B5A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6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B2B59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2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EDC0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FD882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2E-7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5DCC0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3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695D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291E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E-200</w:t>
            </w:r>
          </w:p>
        </w:tc>
      </w:tr>
      <w:tr w:rsidR="00DB25F4" w:rsidRPr="009128EE" w14:paraId="766FD3A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6EF72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S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0CB92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rowth arrest-specific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27340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4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02DE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1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93AA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5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EBDA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2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1FE0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FFEA8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E-14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D4C6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4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C3D90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6AE21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7E-94</w:t>
            </w:r>
          </w:p>
        </w:tc>
      </w:tr>
      <w:tr w:rsidR="00DB25F4" w:rsidRPr="009128EE" w14:paraId="304F50A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6DA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5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D4A22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5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D3D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3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521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5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A74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7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11F78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6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1E6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F69C5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E-13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D978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5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0C7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33A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E-109</w:t>
            </w:r>
          </w:p>
        </w:tc>
      </w:tr>
      <w:tr w:rsidR="00DB25F4" w:rsidRPr="009128EE" w14:paraId="002B00A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D5BA8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RABP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62DA03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ular retinoic acid-binding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528BD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4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AAB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4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3110F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7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63892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064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3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6B333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E-11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9E8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6837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2DCD5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E-211</w:t>
            </w:r>
          </w:p>
        </w:tc>
      </w:tr>
      <w:tr w:rsidR="00DB25F4" w:rsidRPr="009128EE" w14:paraId="30BD47E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C511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C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3D9851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C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95F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AD9D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7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9283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3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BB13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9E1C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9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720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7E-7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294C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7B511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E1B3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8E-71</w:t>
            </w:r>
          </w:p>
        </w:tc>
      </w:tr>
      <w:tr w:rsidR="00DB25F4" w:rsidRPr="009128EE" w14:paraId="673EE33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7D1C7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AM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BB265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unctional adhesion molecule 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BA37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0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EE86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6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AFA36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1BC4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3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3933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727D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1E-9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4EAB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6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1CFAE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D1DE0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E-99</w:t>
            </w:r>
          </w:p>
        </w:tc>
      </w:tr>
      <w:tr w:rsidR="00DB25F4" w:rsidRPr="009128EE" w14:paraId="5AA840F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9EC1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5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6A22B3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decay-accelerating factor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C21FB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48996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8 (0.002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312A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2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6D15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6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D96A5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D087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8E-8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E597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EE599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06D9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1E-35</w:t>
            </w:r>
          </w:p>
        </w:tc>
      </w:tr>
      <w:tr w:rsidR="00DB25F4" w:rsidRPr="009128EE" w14:paraId="13390A7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D2510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7A491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52B3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9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C4F6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1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0EFBE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4E-1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E1E2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5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345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427E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9E-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2AB0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8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B1F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92865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E-128</w:t>
            </w:r>
          </w:p>
        </w:tc>
      </w:tr>
      <w:tr w:rsidR="00DB25F4" w:rsidRPr="009128EE" w14:paraId="5A5EAFD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52E3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TOX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E3EEC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pper transport protein ATOX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4D1A4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6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F697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9 (0.004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2669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ADD5A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3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E9E4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52A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6E-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ABFC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9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F206B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7B16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E-155</w:t>
            </w:r>
          </w:p>
        </w:tc>
      </w:tr>
      <w:tr w:rsidR="00DB25F4" w:rsidRPr="009128EE" w14:paraId="34C6834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8C8DA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AGLN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22B1C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gel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0C14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1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8CF5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5 (0.0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A51C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1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3F69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1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BC0B1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01FCF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E-1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5295D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4BAB4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F6AF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6E-59</w:t>
            </w:r>
          </w:p>
        </w:tc>
      </w:tr>
      <w:tr w:rsidR="00DB25F4" w:rsidRPr="009128EE" w14:paraId="1DD9FAB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A76FF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SG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F5EE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isted gastrulation protein homolog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6792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719E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7 (0.002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2ADBC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7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3D9DE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3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E0A85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A745F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E-10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3A9F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2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0B1F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B7C3A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E-101</w:t>
            </w:r>
          </w:p>
        </w:tc>
      </w:tr>
      <w:tr w:rsidR="00DB25F4" w:rsidRPr="009128EE" w14:paraId="461031F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7433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F7A3D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 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6670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0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BB0FD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5 (0.007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5ABF6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2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6EDE7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7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A411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6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00D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8E-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F95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3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AD3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5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D70C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1E-24</w:t>
            </w:r>
          </w:p>
        </w:tc>
      </w:tr>
      <w:tr w:rsidR="00DB25F4" w:rsidRPr="009128EE" w14:paraId="04C9B72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59748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D8F1F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C708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9A9E2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3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B126B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7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27F6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2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34F8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2E76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9E-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8DC62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F8181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20F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E-267</w:t>
            </w:r>
          </w:p>
        </w:tc>
      </w:tr>
      <w:tr w:rsidR="00DB25F4" w:rsidRPr="009128EE" w14:paraId="758CCEB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8520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OCO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4352D5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ium-binding and coiled-coil domain-containing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D81E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0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C80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5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C8B7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2D039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9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F003B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2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CC26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6E-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DE9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8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8F8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0965A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9E-33</w:t>
            </w:r>
          </w:p>
        </w:tc>
      </w:tr>
      <w:tr w:rsidR="00DB25F4" w:rsidRPr="009128EE" w14:paraId="19A0A47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E24A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43525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BBD3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B4E4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9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A43E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6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EBFB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0C80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2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B695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E-10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84370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9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3F12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BB831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E-130</w:t>
            </w:r>
          </w:p>
        </w:tc>
      </w:tr>
      <w:tr w:rsidR="00DB25F4" w:rsidRPr="009128EE" w14:paraId="24A8BEB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D2D31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WC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F8A2A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or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8481D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76C0A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CA41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9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4396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9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FEDD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9282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E-10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956A2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8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16EE3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BD210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1E-90</w:t>
            </w:r>
          </w:p>
        </w:tc>
      </w:tr>
      <w:tr w:rsidR="00DB25F4" w:rsidRPr="009128EE" w14:paraId="45D86AB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AA57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EC2A49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1F095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B6FC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7 (0.006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F8A17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9E-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57D1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8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04C3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B81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3E-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73F73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4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F4FC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0416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3E-38</w:t>
            </w:r>
          </w:p>
        </w:tc>
      </w:tr>
      <w:tr w:rsidR="00DB25F4" w:rsidRPr="009128EE" w14:paraId="3BD2A43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34A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DB222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BAEC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6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1AF66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42 (0.006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6C5C6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6E-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22E8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6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BA5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3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6D041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2E-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41F41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3DF01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319F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6E-43</w:t>
            </w:r>
          </w:p>
        </w:tc>
      </w:tr>
      <w:tr w:rsidR="00DB25F4" w:rsidRPr="009128EE" w14:paraId="6807051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F3AC6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46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28AE2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 cofactor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ADC86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ED5C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8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14A2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E-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AE1E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2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C480C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8CAC2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9E-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B542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D4D07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4E4DA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6E-97</w:t>
            </w:r>
          </w:p>
        </w:tc>
      </w:tr>
      <w:tr w:rsidR="00DB25F4" w:rsidRPr="009128EE" w14:paraId="78E1489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A5CD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A904D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2A95E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C484F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 (0.004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2D18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4E-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061FA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9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F98D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A34DC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E-9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ECCD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A79AA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E4216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E-194</w:t>
            </w:r>
          </w:p>
        </w:tc>
      </w:tr>
      <w:tr w:rsidR="00DB25F4" w:rsidRPr="009128EE" w14:paraId="1D4AD31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ABF9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6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C48D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D48C7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1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DC24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9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383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9E-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D7E1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7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EFE86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31D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1E-9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7C6A9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11D8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448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8E-49</w:t>
            </w:r>
          </w:p>
        </w:tc>
      </w:tr>
      <w:tr w:rsidR="00DB25F4" w:rsidRPr="009128EE" w14:paraId="012F34F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91D9B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CLK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5B68E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ine/threonine-protein kinase DCLK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D42AB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70B7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 (0.00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009AE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93E-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4401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9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F703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4A02E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6E-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5DF6C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9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D176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CC50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5E-69</w:t>
            </w:r>
          </w:p>
        </w:tc>
      </w:tr>
      <w:tr w:rsidR="00DB25F4" w:rsidRPr="009128EE" w14:paraId="3B5640E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0FA4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GR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23A20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ialoglycoprote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receptor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0B76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3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CF70C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2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5C0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8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5702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7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0CDEA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8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C6E31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E-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03DB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1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F763C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BCA6C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E-142</w:t>
            </w:r>
          </w:p>
        </w:tc>
      </w:tr>
      <w:tr w:rsidR="00DB25F4" w:rsidRPr="009128EE" w14:paraId="7B180F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4FB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0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989D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6A391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1D6A2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 (0.002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7ED7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7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23E7F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4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863D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F80A7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E-1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6F03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2A5E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790D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7E-89</w:t>
            </w:r>
          </w:p>
        </w:tc>
      </w:tr>
      <w:tr w:rsidR="00DB25F4" w:rsidRPr="009128EE" w14:paraId="614CDD3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1274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FBB82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53D7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1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A3AAA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2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D70A9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7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BDD34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4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5EA91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8921E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4E-8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E794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8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2C98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227C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4E-89</w:t>
            </w:r>
          </w:p>
        </w:tc>
      </w:tr>
      <w:tr w:rsidR="00DB25F4" w:rsidRPr="009128EE" w14:paraId="46A10F2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CEDA8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A311B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heart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EB5F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1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C2C45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9 (0.006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F342E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4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A771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707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5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19766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E-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E142C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7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CBF7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6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DA4BF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E-173</w:t>
            </w:r>
          </w:p>
        </w:tc>
      </w:tr>
      <w:tr w:rsidR="00DB25F4" w:rsidRPr="009128EE" w14:paraId="5E58D34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F55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G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1DBB1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crophage-capping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EC62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24C8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2 (0.005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39D7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6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1D16D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7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02AA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BFE2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8E-4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62D2A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37FD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6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F2BD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E-100</w:t>
            </w:r>
          </w:p>
        </w:tc>
      </w:tr>
      <w:tr w:rsidR="00DB25F4" w:rsidRPr="009128EE" w14:paraId="3DCED64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AF75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PINF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AA7D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gment epithelium-derived factor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7623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3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2F31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3 (0.002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7EC3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2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2850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B471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6156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9E-7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20EE9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0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6CB65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9D2C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E-113</w:t>
            </w:r>
          </w:p>
        </w:tc>
      </w:tr>
      <w:tr w:rsidR="00DB25F4" w:rsidRPr="009128EE" w14:paraId="09378F4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034C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PDC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F53983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al proliferation differentiation and control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AC4F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3A81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7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0531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3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CF5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5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79DD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21B7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4E-5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9328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8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94EB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27E9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4E-64</w:t>
            </w:r>
          </w:p>
        </w:tc>
      </w:tr>
      <w:tr w:rsidR="00DB25F4" w:rsidRPr="009128EE" w14:paraId="2BB1C7B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8074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T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0061E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JT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B9AE7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7F91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8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CC58C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1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76873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2DEFF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2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5ADBC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E-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AE11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9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F5402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8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ABBE5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9E-30</w:t>
            </w:r>
          </w:p>
        </w:tc>
      </w:tr>
      <w:tr w:rsidR="00DB25F4" w:rsidRPr="009128EE" w14:paraId="7095E27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4806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25DE9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8DF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062EB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3 (0.003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B2FA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7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9FAE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7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048A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CD41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9E-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193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A0CBD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B876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2E-95</w:t>
            </w:r>
          </w:p>
        </w:tc>
      </w:tr>
      <w:tr w:rsidR="00DB25F4" w:rsidRPr="009128EE" w14:paraId="1BBEAB4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1D87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45A5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6BC7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D8178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9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B948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4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4DA38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3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8783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DD0E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E-11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70618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A9E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6783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E-145</w:t>
            </w:r>
          </w:p>
        </w:tc>
      </w:tr>
      <w:tr w:rsidR="00DB25F4" w:rsidRPr="009128EE" w14:paraId="04385A2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BC84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2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1676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2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99E5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AC05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7 (0.002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61012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3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750A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0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D13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762F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2E-5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1175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8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D260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E14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4E-96</w:t>
            </w:r>
          </w:p>
        </w:tc>
      </w:tr>
      <w:tr w:rsidR="00DB25F4" w:rsidRPr="009128EE" w14:paraId="0DDFEDC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E8142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A625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laf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7C016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4E57C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 (0.005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8B6B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E-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6BD3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3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E6E6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242F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2E-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31054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0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A3DA5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1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FC373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8E-84</w:t>
            </w:r>
          </w:p>
        </w:tc>
      </w:tr>
      <w:tr w:rsidR="00DB25F4" w:rsidRPr="009128EE" w14:paraId="2B59781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11A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COLCE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42024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collagen C-endopeptidase enhancer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E1A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8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1F665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7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A646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D9C2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7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747F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FCE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1E-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B92A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8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3641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78B8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2E-54</w:t>
            </w:r>
          </w:p>
        </w:tc>
      </w:tr>
      <w:tr w:rsidR="00DB25F4" w:rsidRPr="009128EE" w14:paraId="160C415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61CB5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IF1L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C2F4D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lograft inflammatory factor 1-like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38B2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31421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1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C216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F7158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9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01F78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17F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E-1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048D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0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B6CAA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88B17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E-113</w:t>
            </w:r>
          </w:p>
        </w:tc>
      </w:tr>
      <w:tr w:rsidR="00DB25F4" w:rsidRPr="009128EE" w14:paraId="434BD88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33D27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EF97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rosine-protein kinase transmembrane receptor ROR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57E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7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BBB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6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DA8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3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8E15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D3F3E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3FCE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E-11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068E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505D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DCB4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E-113</w:t>
            </w:r>
          </w:p>
        </w:tc>
      </w:tr>
      <w:tr w:rsidR="00DB25F4" w:rsidRPr="009128EE" w14:paraId="2D2CA3F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BE914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D9242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4C6B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D307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6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E5E3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2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67C5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3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8B3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1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A8546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E-1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B04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04EF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186C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9E-29</w:t>
            </w:r>
          </w:p>
        </w:tc>
      </w:tr>
      <w:tr w:rsidR="00DB25F4" w:rsidRPr="009128EE" w14:paraId="416C330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9FCA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7DD9D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1C25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EA3C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2 (0.004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2FCD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8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E4CDB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0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B469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E52A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E-11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6478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3FF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1D41A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7E-62</w:t>
            </w:r>
          </w:p>
        </w:tc>
      </w:tr>
      <w:tr w:rsidR="00DB25F4" w:rsidRPr="009128EE" w14:paraId="75F2446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EE76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XRA7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42EAA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trix-remodeling-associated protein 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2FD5A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24B6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1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A3F3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8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A9209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2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5500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0F63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579C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53F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14259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7E-73</w:t>
            </w:r>
          </w:p>
        </w:tc>
      </w:tr>
      <w:tr w:rsidR="00DB25F4" w:rsidRPr="009128EE" w14:paraId="40081A1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361E1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2E5FD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20312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5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0B2B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9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A196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4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276B1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0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45A9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2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557C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4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A835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5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2973E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51391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E-129</w:t>
            </w:r>
          </w:p>
        </w:tc>
      </w:tr>
      <w:tr w:rsidR="00DB25F4" w:rsidRPr="009128EE" w14:paraId="1FFB3B6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DD01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C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9EBAD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7254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2FB5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5 (0.003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408D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8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79D9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9161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43C9B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1E-3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D73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7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5A4F7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A64D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E-121</w:t>
            </w:r>
          </w:p>
        </w:tc>
      </w:tr>
      <w:tr w:rsidR="00DB25F4" w:rsidRPr="009128EE" w14:paraId="1D49A6D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2386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LMP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EA29B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XADR-like membrane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045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2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292E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3 (0.004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1A820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5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FC40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4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4B2FA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6EFF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4E-8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42B98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8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D3448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3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F8F7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4E-87</w:t>
            </w:r>
          </w:p>
        </w:tc>
      </w:tr>
      <w:tr w:rsidR="00DB25F4" w:rsidRPr="009128EE" w14:paraId="70E8C2F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2398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4FAE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B59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5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8773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5F6C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6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E484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9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A6F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9531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E-7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AFB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3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E2643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2C3B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6E-82</w:t>
            </w:r>
          </w:p>
        </w:tc>
      </w:tr>
      <w:tr w:rsidR="00DB25F4" w:rsidRPr="009128EE" w14:paraId="28CC09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8D301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5RA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7B9809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5 receptor subunit alpha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84606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72D55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3 (0.004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6F2B7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E4662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4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FB6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1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844E4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4E-7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BCE7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4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902B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963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E-154</w:t>
            </w:r>
          </w:p>
        </w:tc>
      </w:tr>
      <w:tr w:rsidR="00DB25F4" w:rsidRPr="009128EE" w14:paraId="007B785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90157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L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37607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sin light chain 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3CC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5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6B072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5 (0.009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FF2DE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9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90C79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0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6C3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7 (0.0008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D7388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7E-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0A6A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6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628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6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DBCE0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6E-08</w:t>
            </w:r>
          </w:p>
        </w:tc>
      </w:tr>
      <w:tr w:rsidR="00DB25F4" w:rsidRPr="009128EE" w14:paraId="4D6A1AF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C4C2C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8BP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711AF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8-binding prote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2476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3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EE32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1 (0.003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02CA3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4108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CB94D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18D41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9E-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8E53B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0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2F9FD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2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1443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E-152</w:t>
            </w:r>
          </w:p>
        </w:tc>
      </w:tr>
      <w:tr w:rsidR="00DB25F4" w:rsidRPr="009128EE" w14:paraId="4A81AA3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991B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4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93F34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8A945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68CCE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3 (0.002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88AB5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1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219C5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8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76B1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ED9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E-10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6A33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3FE9B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F6074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7E-96</w:t>
            </w:r>
          </w:p>
        </w:tc>
      </w:tr>
      <w:tr w:rsidR="00DB25F4" w:rsidRPr="009128EE" w14:paraId="29F3202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6C23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DOST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99BFD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lichyl-diphosphooligosaccharid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--protein glycosyltransferase 48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Da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subunit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61375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9563E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 (0.003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2606C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DE0D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9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E9D1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9DDB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2E-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01E8D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E94B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AB05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3E-72</w:t>
            </w:r>
          </w:p>
        </w:tc>
      </w:tr>
      <w:tr w:rsidR="00DB25F4" w:rsidRPr="009128EE" w14:paraId="2934CCF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25AC4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4FAC9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r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9BD8C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D7C9D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0.003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673A0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7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957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1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FDCFD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C1CF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7E-7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8FF4B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5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ACDB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76BCC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6E-81</w:t>
            </w:r>
          </w:p>
        </w:tc>
      </w:tr>
      <w:tr w:rsidR="00DB25F4" w:rsidRPr="009128EE" w14:paraId="787A5DD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84C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FBR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8C388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forming growth factor beta receptor type 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622F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5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3FB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2 (0.002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41A5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4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48AB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9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9BB23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7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114A0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77E-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523BD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CEC1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F4A5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8E-13</w:t>
            </w:r>
          </w:p>
        </w:tc>
      </w:tr>
      <w:tr w:rsidR="00DB25F4" w:rsidRPr="009128EE" w14:paraId="3300A86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6F2A3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9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B37ED6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159F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8472B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7 (0.004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32D0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7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83B99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4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732F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030DD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9E-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36B58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DE5C9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92422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4E-89</w:t>
            </w:r>
          </w:p>
        </w:tc>
      </w:tr>
      <w:tr w:rsidR="00DB25F4" w:rsidRPr="009128EE" w14:paraId="26A3DE8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49A0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A339B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din-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91DE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D289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8 (0.004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7C1F5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CB6D2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8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83B1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6F3F0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1E-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235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2CC0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AA76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E-149</w:t>
            </w:r>
          </w:p>
        </w:tc>
      </w:tr>
      <w:tr w:rsidR="00DB25F4" w:rsidRPr="009128EE" w14:paraId="406E6DD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9B990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9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BB60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component C1q receptor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92316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2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7D61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7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108B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CCA6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4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1D419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6B03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7E-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662D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EB9F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656F6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3E-69</w:t>
            </w:r>
          </w:p>
        </w:tc>
      </w:tr>
      <w:tr w:rsidR="00DB25F4" w:rsidRPr="009128EE" w14:paraId="38886E2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8EB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EM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F387FB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iggering receptor expressed on myeloid cells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B4668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E015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5 (0.004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1543B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1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D37B7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0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33DE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FBA5D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7E-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5824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0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44DA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93509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E-144</w:t>
            </w:r>
          </w:p>
        </w:tc>
      </w:tr>
      <w:tr w:rsidR="00DB25F4" w:rsidRPr="009128EE" w14:paraId="0D38079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797B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N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83A8B0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sist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B28A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03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844C4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0.004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F8BB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6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1088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1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23E8C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67095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1E-6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79B0F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85B27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1D544D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E-91</w:t>
            </w:r>
          </w:p>
        </w:tc>
      </w:tr>
      <w:tr w:rsidR="00DB25F4" w:rsidRPr="009128EE" w14:paraId="1DF3394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87B17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B060B3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 domain-containing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7A8286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1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EE442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7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B9F84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4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762FF5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0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A892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9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0D152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3E-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F2686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8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9BA6A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547AA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52</w:t>
            </w:r>
          </w:p>
        </w:tc>
      </w:tr>
      <w:tr w:rsidR="00DB25F4" w:rsidRPr="009128EE" w14:paraId="0645C6E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E9515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P2K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2CD81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Dual specificity mitogen-activated protein kinase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inas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F27F3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083BE7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 (0.005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EC03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2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1F49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8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22596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C452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4E-6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86556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87B8B1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561CD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E-81</w:t>
            </w:r>
          </w:p>
        </w:tc>
      </w:tr>
      <w:tr w:rsidR="00DB25F4" w:rsidRPr="009128EE" w14:paraId="5FA7B5A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ED1038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4GALT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940EEF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1,4-galactosyltransferase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0DB17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3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5D85B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5 (0.002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DE5C8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1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9135C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7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C8433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C6A855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1E-8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34B68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9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BE16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28C9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78E-45</w:t>
            </w:r>
          </w:p>
        </w:tc>
      </w:tr>
      <w:tr w:rsidR="00DB25F4" w:rsidRPr="009128EE" w14:paraId="5172FE6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F1724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LR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B92199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-like family receptor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4AB955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6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B4C80C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7 (0.005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6B49D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98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FD13B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E99C4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9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1C6EE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9E-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D7BFC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0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E60F8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EEE278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E-222</w:t>
            </w:r>
          </w:p>
        </w:tc>
      </w:tr>
      <w:tr w:rsidR="00DB25F4" w:rsidRPr="009128EE" w14:paraId="2047E6B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972D35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AE1808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CB336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D4035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8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903F6D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3E-0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DDFBE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2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14EB4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335B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E-8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0CAC1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F321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609BD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4E-35</w:t>
            </w:r>
          </w:p>
        </w:tc>
      </w:tr>
      <w:tr w:rsidR="00DB25F4" w:rsidRPr="009128EE" w14:paraId="201E391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69EEB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XDN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F8ABB7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roxidas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06A4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98F6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7 (0.00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EBD5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1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121CB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2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4E3E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 (0.0007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084167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3E-5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C1EB8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2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747A9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9 (0.0005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90050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E-160</w:t>
            </w:r>
          </w:p>
        </w:tc>
      </w:tr>
      <w:tr w:rsidR="00DB25F4" w:rsidRPr="009128EE" w14:paraId="0F21E94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0BC6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8E38E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CEAF81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1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2FB76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3 (0.005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9D19C7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8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F2DC4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1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F89849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5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F6E6D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9E-4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03648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35854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4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80CD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7E-62</w:t>
            </w:r>
          </w:p>
        </w:tc>
      </w:tr>
      <w:tr w:rsidR="00DB25F4" w:rsidRPr="009128EE" w14:paraId="478C9B1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FF19B8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A61EA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active tyrosine-protein kinase transmembrane receptor ROR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B1F1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4430A2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3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0AA61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9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93C31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5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AF0173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75AF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2E-6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C891F1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54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937B7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F4E89D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5E-22</w:t>
            </w:r>
          </w:p>
        </w:tc>
      </w:tr>
      <w:tr w:rsidR="00DB25F4" w:rsidRPr="009128EE" w14:paraId="4E421AC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2682D7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PO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7668DD" w14:textId="77777777" w:rsidR="00DB25F4" w:rsidRPr="009128EE" w:rsidRDefault="00DB25F4" w:rsidP="00A755A1">
            <w:pPr>
              <w:spacing w:line="264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amina-associated polypeptide 2, isoforms beta/gamma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A1E2BD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6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84619F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7 (0.005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A1FF6E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2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D103AB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8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866F64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6C38FA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8E-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D2AD27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49A550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579028" w14:textId="77777777" w:rsidR="00DB25F4" w:rsidRPr="009128EE" w:rsidRDefault="00DB25F4" w:rsidP="00A755A1">
            <w:pPr>
              <w:spacing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E-171</w:t>
            </w:r>
          </w:p>
        </w:tc>
      </w:tr>
      <w:tr w:rsidR="00DB25F4" w:rsidRPr="009128EE" w14:paraId="4B61881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0B5B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XYLT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46B6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id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yltransferase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29F3C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8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795E6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2751B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2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777B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2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CDA8C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D0880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71E-5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E3A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0B73F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CC8D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4E-59</w:t>
            </w:r>
          </w:p>
        </w:tc>
      </w:tr>
      <w:tr w:rsidR="00DB25F4" w:rsidRPr="009128EE" w14:paraId="67B1CD5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AFC09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RL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7C249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arcalumen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94967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5E06E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8 (0.00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3B054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1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5AA2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3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9DEA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35F61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E-4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2DA7D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8CCFD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9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0DC0F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6E-41</w:t>
            </w:r>
          </w:p>
        </w:tc>
      </w:tr>
      <w:tr w:rsidR="00DB25F4" w:rsidRPr="009128EE" w14:paraId="7D12791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1EEF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D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D3EF41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D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8E75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2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3D42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6 (0.004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3893E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4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8DFD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3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498EA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21DA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9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8044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79009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198B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3E-10</w:t>
            </w:r>
          </w:p>
        </w:tc>
      </w:tr>
      <w:tr w:rsidR="00DB25F4" w:rsidRPr="009128EE" w14:paraId="468350E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BB963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N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7E540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orin</w:t>
            </w:r>
            <w:proofErr w:type="spell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A9C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030CC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 (0.002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0D26A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7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91775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82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9B28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3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6615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5E-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63D3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23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B7B9B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D689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3E-85</w:t>
            </w:r>
          </w:p>
        </w:tc>
      </w:tr>
      <w:tr w:rsidR="00DB25F4" w:rsidRPr="009128EE" w14:paraId="6555F80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C2E5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DE65C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7B544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C0CC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5 (0.002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629C2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95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0DAC6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43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9AFD2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5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ED80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5E-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5755B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9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80D84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F6D4F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8E-26</w:t>
            </w:r>
          </w:p>
        </w:tc>
      </w:tr>
      <w:tr w:rsidR="00DB25F4" w:rsidRPr="009128EE" w14:paraId="18B01F5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80F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EMP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098435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GF-containing fibulin-like extracellular matrix protein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1E4E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586C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6 (0.002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7318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7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72ED7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85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0CD2A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979F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1E-4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C93F9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9608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19828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E-142</w:t>
            </w:r>
          </w:p>
        </w:tc>
      </w:tr>
      <w:tr w:rsidR="00DB25F4" w:rsidRPr="009128EE" w14:paraId="757E621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F71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2R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A8B33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2 receptor subunit beta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130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E297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5 (0.004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736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8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48AA9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55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C6047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8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A5B1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4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95F2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E3B7A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0957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1E-47</w:t>
            </w:r>
          </w:p>
        </w:tc>
      </w:tr>
      <w:tr w:rsidR="00DB25F4" w:rsidRPr="009128EE" w14:paraId="23A2669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6853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PY30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08B7C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py-30 homolog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E3CFF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AF02B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6 (0.00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08E0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5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A238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07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502D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F99C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7E-5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F535C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9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1D39D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417E9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E-138</w:t>
            </w:r>
          </w:p>
        </w:tc>
      </w:tr>
      <w:tr w:rsidR="00DB25F4" w:rsidRPr="009128EE" w14:paraId="4A7F925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73CE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GRMC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F80F4E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-associated progesterone receptor component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7015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FC6EB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30D08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8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BCA7A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789EF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782A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5E-4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FA9BA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6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32B9A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09F16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6E-25</w:t>
            </w:r>
          </w:p>
        </w:tc>
      </w:tr>
      <w:tr w:rsidR="00DB25F4" w:rsidRPr="009128EE" w14:paraId="51C1DC9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1D6F0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INK7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39BA4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erine protease inhibitor </w:t>
            </w: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zal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type 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AB57D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5568C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7 (0.00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0C74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4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09986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37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2793C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5E4C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7E-7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A8F43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2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AC7F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9D5B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7E-11</w:t>
            </w:r>
          </w:p>
        </w:tc>
      </w:tr>
      <w:tr w:rsidR="00DB25F4" w:rsidRPr="009128EE" w14:paraId="2FEC35A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89E3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MBP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1A8C8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-microglobulin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8D19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48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1C735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6 (0.003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81288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FC495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1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64BF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ED604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3E-5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9469E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3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AE928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87BA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E-114</w:t>
            </w:r>
          </w:p>
        </w:tc>
      </w:tr>
      <w:tr w:rsidR="00DB25F4" w:rsidRPr="009128EE" w14:paraId="5B51BAE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D3BAF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K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B8410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enkephalin-A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3F6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2126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5 (0.008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28EB8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E0B2B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6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362A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 (0.0006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006D9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2E-2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78E92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94AEC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6 (0.0005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027BB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8E-67</w:t>
            </w:r>
          </w:p>
        </w:tc>
      </w:tr>
      <w:tr w:rsidR="00DB25F4" w:rsidRPr="009128EE" w14:paraId="74CA034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7C276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DM2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0175E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 adhesion molecule 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163CE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1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B0C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3 (0.0035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927A3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2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66F48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91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C0D95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5F55F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7E-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70EF3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96FE8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B0701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789</w:t>
            </w:r>
          </w:p>
        </w:tc>
      </w:tr>
      <w:tr w:rsidR="00DB25F4" w:rsidRPr="009128EE" w14:paraId="2C3C955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EC35E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GR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DD801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al growth regulator 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6E42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EB1C8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1 (0.002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1829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9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EAB84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50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ABCD0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5 (0.0002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5C54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1E-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E546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8564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2 (0.0001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627C0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53267</w:t>
            </w:r>
          </w:p>
        </w:tc>
      </w:tr>
      <w:tr w:rsidR="00DB25F4" w:rsidRPr="009128EE" w14:paraId="7F4FD09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394BE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WSR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21799D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-binding protein EWS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436BA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9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86BE6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2 (0.003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43B7E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5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413F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8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AF5B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43E30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3E-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6941F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14509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654D3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E-148</w:t>
            </w:r>
          </w:p>
        </w:tc>
      </w:tr>
      <w:tr w:rsidR="00DB25F4" w:rsidRPr="009128EE" w14:paraId="3F77CC6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02A8C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124F88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2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8201C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5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8BF6C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8 (0.004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814C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7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92DFC1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33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9EBC8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7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B2DFC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5E-2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FCE9B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2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5C6B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2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04E2A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1E-17</w:t>
            </w:r>
          </w:p>
        </w:tc>
      </w:tr>
      <w:tr w:rsidR="00DB25F4" w:rsidRPr="009128EE" w14:paraId="1D89E2F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EA4E6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SMB1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FD430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Proteasome subunit beta </w:t>
            </w:r>
            <w:proofErr w:type="gram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-1</w:t>
            </w:r>
            <w:proofErr w:type="gramEnd"/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0C039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4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F27CA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8 (0.0049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A46FD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3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62E01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88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3BEF0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DD88D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6E-4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79807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3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4287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5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547E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50</w:t>
            </w:r>
          </w:p>
        </w:tc>
      </w:tr>
      <w:tr w:rsidR="00DB25F4" w:rsidRPr="009128EE" w14:paraId="6E4D24D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D5E63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F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EDB1CF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lipoprotein F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CB264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5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87F74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9 (0.007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25A925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5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6C82E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136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CA817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6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D4F27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4E-5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66A95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7ADD2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5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82C8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1E-10</w:t>
            </w:r>
          </w:p>
        </w:tc>
      </w:tr>
      <w:tr w:rsidR="00DB25F4" w:rsidRPr="009128EE" w14:paraId="6E4B26F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8A7D5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F80092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k-beta-8-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ACC2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7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81DB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7 (0.004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57B11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6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31BC7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09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18C7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4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A91A3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6E-3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1D91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A1BD5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0.0003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E8993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5E-26</w:t>
            </w:r>
          </w:p>
        </w:tc>
      </w:tr>
      <w:tr w:rsidR="00DB25F4" w:rsidRPr="009128EE" w14:paraId="7EFA82F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223329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MB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11818A" w14:textId="77777777" w:rsidR="00DB25F4" w:rsidRPr="009128EE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medin</w:t>
            </w:r>
            <w:proofErr w:type="spellEnd"/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B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35637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6</w:t>
            </w:r>
          </w:p>
        </w:tc>
        <w:tc>
          <w:tcPr>
            <w:tcW w:w="15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F2F9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7 (0.003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422CEC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1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C20484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714</w:t>
            </w:r>
          </w:p>
        </w:tc>
        <w:tc>
          <w:tcPr>
            <w:tcW w:w="16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34314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0.0003)</w:t>
            </w:r>
          </w:p>
        </w:tc>
        <w:tc>
          <w:tcPr>
            <w:tcW w:w="99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3CF1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7E-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3D15DF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7D0EEA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7 (0.0002)</w:t>
            </w:r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B1E712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2E-40</w:t>
            </w:r>
          </w:p>
        </w:tc>
      </w:tr>
      <w:bookmarkEnd w:id="16"/>
      <w:bookmarkEnd w:id="17"/>
      <w:tr w:rsidR="00DB25F4" w:rsidRPr="00561409" w14:paraId="7494A122" w14:textId="77777777" w:rsidTr="00A755A1">
        <w:trPr>
          <w:trHeight w:val="300"/>
        </w:trPr>
        <w:tc>
          <w:tcPr>
            <w:tcW w:w="3870" w:type="dxa"/>
            <w:gridSpan w:val="2"/>
            <w:tcBorders>
              <w:bottom w:val="single" w:sz="18" w:space="0" w:color="auto"/>
            </w:tcBorders>
            <w:vAlign w:val="center"/>
          </w:tcPr>
          <w:p w14:paraId="6B802203" w14:textId="77777777" w:rsidR="00DB25F4" w:rsidRPr="009128EE" w:rsidRDefault="00DB25F4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Negative significant correlations, </w:t>
            </w:r>
            <w:proofErr w:type="spellStart"/>
            <w:r w:rsidRPr="009128EE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median</w:t>
            </w:r>
            <w:r w:rsidRPr="009128EE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f</w:t>
            </w:r>
            <w:proofErr w:type="spellEnd"/>
          </w:p>
        </w:tc>
        <w:tc>
          <w:tcPr>
            <w:tcW w:w="3690" w:type="dxa"/>
            <w:gridSpan w:val="3"/>
            <w:tcBorders>
              <w:bottom w:val="single" w:sz="18" w:space="0" w:color="auto"/>
            </w:tcBorders>
            <w:noWrap/>
            <w:vAlign w:val="center"/>
          </w:tcPr>
          <w:p w14:paraId="2DA5C1E8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sz w:val="18"/>
                <w:szCs w:val="18"/>
              </w:rPr>
              <w:t>-0.0720</w:t>
            </w:r>
          </w:p>
        </w:tc>
        <w:tc>
          <w:tcPr>
            <w:tcW w:w="3780" w:type="dxa"/>
            <w:gridSpan w:val="3"/>
            <w:tcBorders>
              <w:bottom w:val="single" w:sz="18" w:space="0" w:color="auto"/>
            </w:tcBorders>
            <w:noWrap/>
            <w:vAlign w:val="center"/>
          </w:tcPr>
          <w:p w14:paraId="4B0C9BA6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sz w:val="18"/>
                <w:szCs w:val="18"/>
              </w:rPr>
              <w:t>-0.2509</w:t>
            </w:r>
          </w:p>
        </w:tc>
        <w:tc>
          <w:tcPr>
            <w:tcW w:w="3623" w:type="dxa"/>
            <w:gridSpan w:val="3"/>
            <w:tcBorders>
              <w:bottom w:val="single" w:sz="18" w:space="0" w:color="auto"/>
            </w:tcBorders>
            <w:noWrap/>
            <w:vAlign w:val="center"/>
          </w:tcPr>
          <w:p w14:paraId="3DBC1C40" w14:textId="77777777" w:rsidR="00DB25F4" w:rsidRPr="009128EE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9128E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61</w:t>
            </w:r>
          </w:p>
        </w:tc>
      </w:tr>
    </w:tbl>
    <w:p w14:paraId="04F6860C" w14:textId="77777777" w:rsidR="00DB25F4" w:rsidRPr="00A529D3" w:rsidRDefault="00DB25F4" w:rsidP="00365C20">
      <w:pPr>
        <w:pStyle w:val="NoSpacing"/>
        <w:spacing w:line="360" w:lineRule="auto"/>
        <w:rPr>
          <w:rFonts w:ascii="Times New Roman" w:hAnsi="Times New Roman" w:cs="Times New Roman"/>
          <w:vertAlign w:val="superscript"/>
        </w:rPr>
      </w:pPr>
    </w:p>
    <w:p w14:paraId="00813508" w14:textId="77777777" w:rsidR="00DB25F4" w:rsidRPr="00A529D3" w:rsidRDefault="00DB25F4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529D3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proofErr w:type="spellStart"/>
      <w:r w:rsidRPr="00A529D3">
        <w:rPr>
          <w:rFonts w:ascii="Times New Roman" w:hAnsi="Times New Roman" w:cs="Times New Roman"/>
          <w:b/>
          <w:bCs/>
          <w:sz w:val="24"/>
          <w:szCs w:val="24"/>
        </w:rPr>
        <w:t>LDPred</w:t>
      </w:r>
      <w:proofErr w:type="spellEnd"/>
      <w:r w:rsidRPr="00A529D3">
        <w:rPr>
          <w:rFonts w:ascii="Times New Roman" w:hAnsi="Times New Roman" w:cs="Times New Roman"/>
          <w:b/>
          <w:bCs/>
          <w:sz w:val="24"/>
          <w:szCs w:val="24"/>
        </w:rPr>
        <w:t xml:space="preserve"> PRS, eGFR measured at visit 5, and proteins measured at visit 5</w:t>
      </w:r>
    </w:p>
    <w:tbl>
      <w:tblPr>
        <w:tblStyle w:val="TableGrid11"/>
        <w:tblW w:w="15122" w:type="dxa"/>
        <w:tblLook w:val="04A0" w:firstRow="1" w:lastRow="0" w:firstColumn="1" w:lastColumn="0" w:noHBand="0" w:noVBand="1"/>
      </w:tblPr>
      <w:tblGrid>
        <w:gridCol w:w="1620"/>
        <w:gridCol w:w="2518"/>
        <w:gridCol w:w="9"/>
        <w:gridCol w:w="1140"/>
        <w:gridCol w:w="26"/>
        <w:gridCol w:w="1408"/>
        <w:gridCol w:w="32"/>
        <w:gridCol w:w="900"/>
        <w:gridCol w:w="1140"/>
        <w:gridCol w:w="30"/>
        <w:gridCol w:w="1404"/>
        <w:gridCol w:w="36"/>
        <w:gridCol w:w="1025"/>
        <w:gridCol w:w="44"/>
        <w:gridCol w:w="1088"/>
        <w:gridCol w:w="7"/>
        <w:gridCol w:w="1545"/>
        <w:gridCol w:w="7"/>
        <w:gridCol w:w="1136"/>
        <w:gridCol w:w="7"/>
      </w:tblGrid>
      <w:tr w:rsidR="00DB25F4" w:rsidRPr="00A529D3" w14:paraId="2CD90067" w14:textId="77777777" w:rsidTr="00A755A1">
        <w:trPr>
          <w:gridAfter w:val="1"/>
          <w:wAfter w:w="7" w:type="dxa"/>
          <w:trHeight w:val="368"/>
        </w:trPr>
        <w:tc>
          <w:tcPr>
            <w:tcW w:w="1620" w:type="dxa"/>
            <w:vMerge w:val="restart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77DC2FFF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2527" w:type="dxa"/>
            <w:gridSpan w:val="2"/>
            <w:vMerge w:val="restart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552A3D67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Full name</w:t>
            </w:r>
          </w:p>
        </w:tc>
        <w:tc>
          <w:tcPr>
            <w:tcW w:w="3506" w:type="dxa"/>
            <w:gridSpan w:val="5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50826FDC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5 Protein and </w:t>
            </w:r>
            <w:proofErr w:type="spellStart"/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LDPred</w:t>
            </w:r>
            <w:proofErr w:type="spellEnd"/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proofErr w:type="spellStart"/>
            <w:proofErr w:type="gramStart"/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RS</w:t>
            </w: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b,d</w:t>
            </w:r>
            <w:proofErr w:type="spellEnd"/>
            <w:proofErr w:type="gramEnd"/>
          </w:p>
        </w:tc>
        <w:tc>
          <w:tcPr>
            <w:tcW w:w="3635" w:type="dxa"/>
            <w:gridSpan w:val="5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370A23CA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5 Protein and Visit 5 </w:t>
            </w:r>
            <w:proofErr w:type="spellStart"/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eGFRcr</w:t>
            </w: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3827" w:type="dxa"/>
            <w:gridSpan w:val="6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1B0BC032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Visit </w:t>
            </w:r>
            <w:r w:rsidRPr="00A529D3">
              <w:rPr>
                <w:rFonts w:ascii="Times New Roman" w:eastAsiaTheme="minorEastAsia" w:hAnsi="Times New Roman" w:cs="Times New Roman"/>
                <w:b/>
                <w:bCs/>
                <w:sz w:val="18"/>
                <w:szCs w:val="18"/>
                <w:lang w:eastAsia="zh-CN"/>
              </w:rPr>
              <w:t>5</w:t>
            </w: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Protein and Visit </w:t>
            </w:r>
            <w:r w:rsidRPr="00A529D3">
              <w:rPr>
                <w:rFonts w:ascii="Times New Roman" w:eastAsiaTheme="minorEastAsia" w:hAnsi="Times New Roman" w:cs="Times New Roman"/>
                <w:b/>
                <w:bCs/>
                <w:sz w:val="18"/>
                <w:szCs w:val="18"/>
                <w:lang w:eastAsia="zh-CN"/>
              </w:rPr>
              <w:t>5</w:t>
            </w: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eGFRcys</w:t>
            </w: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d</w:t>
            </w:r>
            <w:proofErr w:type="spellEnd"/>
          </w:p>
        </w:tc>
      </w:tr>
      <w:tr w:rsidR="00DB25F4" w:rsidRPr="00A529D3" w14:paraId="4AB14E17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BF138C6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2527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</w:tcPr>
          <w:p w14:paraId="101BD71A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14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1717CBC0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</w:p>
        </w:tc>
        <w:tc>
          <w:tcPr>
            <w:tcW w:w="1434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06F04D49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932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4BD19667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14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4283BFB0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</w:p>
        </w:tc>
        <w:tc>
          <w:tcPr>
            <w:tcW w:w="1434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535DADB6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1061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4BDDF2BD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132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1CB60B6A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Correlation</w:t>
            </w:r>
          </w:p>
        </w:tc>
        <w:tc>
          <w:tcPr>
            <w:tcW w:w="1552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noWrap/>
            <w:hideMark/>
          </w:tcPr>
          <w:p w14:paraId="0EE09151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SE)</w:t>
            </w:r>
          </w:p>
        </w:tc>
        <w:tc>
          <w:tcPr>
            <w:tcW w:w="114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hideMark/>
          </w:tcPr>
          <w:p w14:paraId="58337F8E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A529D3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</w:tr>
      <w:tr w:rsidR="00DB25F4" w:rsidRPr="00A529D3" w14:paraId="40C18D4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F0DAA97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561B5B" w14:textId="77777777" w:rsidR="00DB25F4" w:rsidRPr="00A529D3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0975" w:type="dxa"/>
            <w:gridSpan w:val="17"/>
            <w:tcBorders>
              <w:top w:val="single" w:sz="18" w:space="0" w:color="auto"/>
              <w:left w:val="nil"/>
              <w:bottom w:val="nil"/>
              <w:right w:val="nil"/>
            </w:tcBorders>
            <w:noWrap/>
          </w:tcPr>
          <w:p w14:paraId="746423E2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29D3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>Positive significant correlations</w:t>
            </w:r>
          </w:p>
        </w:tc>
      </w:tr>
      <w:tr w:rsidR="00DB25F4" w:rsidRPr="00561409" w14:paraId="38D40561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610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CK2</w:t>
            </w: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D11AD0" w14:textId="77777777" w:rsidR="00DB25F4" w:rsidRPr="00175C44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estican-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CFE90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28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F790F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18 (0.0064)</w:t>
            </w:r>
          </w:p>
        </w:tc>
        <w:tc>
          <w:tcPr>
            <w:tcW w:w="9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0815F1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7E-11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2A16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976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A388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6 (0.0004)</w:t>
            </w:r>
          </w:p>
        </w:tc>
        <w:tc>
          <w:tcPr>
            <w:tcW w:w="106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AE51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0E-122</w:t>
            </w:r>
          </w:p>
        </w:tc>
        <w:tc>
          <w:tcPr>
            <w:tcW w:w="11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D6703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33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40CD1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ACD80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5E-147</w:t>
            </w:r>
          </w:p>
        </w:tc>
      </w:tr>
      <w:tr w:rsidR="00DB25F4" w:rsidRPr="00561409" w14:paraId="57BB82AF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F35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</w:t>
            </w: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BB2DE" w14:textId="77777777" w:rsidR="00DB25F4" w:rsidRPr="00175C44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otho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D9D2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33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79E33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26 (0.0079)</w:t>
            </w:r>
          </w:p>
        </w:tc>
        <w:tc>
          <w:tcPr>
            <w:tcW w:w="9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0F54E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8E-0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3A0A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571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9F60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7 (0.0005)</w:t>
            </w:r>
          </w:p>
        </w:tc>
        <w:tc>
          <w:tcPr>
            <w:tcW w:w="106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4C6D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1E-51</w:t>
            </w:r>
          </w:p>
        </w:tc>
        <w:tc>
          <w:tcPr>
            <w:tcW w:w="11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320A1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01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E5D3F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8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D0083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7E-69</w:t>
            </w:r>
          </w:p>
        </w:tc>
      </w:tr>
      <w:tr w:rsidR="00DB25F4" w:rsidRPr="00561409" w14:paraId="533B575B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16A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PRT1</w:t>
            </w: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BD5A5B" w14:textId="77777777" w:rsidR="00DB25F4" w:rsidRPr="00175C44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ypoxanthine-guanine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hosphoribosyltransferase</w:t>
            </w:r>
            <w:proofErr w:type="spellEnd"/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4026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738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03AE5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23 (0.0045)</w:t>
            </w:r>
          </w:p>
        </w:tc>
        <w:tc>
          <w:tcPr>
            <w:tcW w:w="9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44C8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78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C32E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950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2D6B44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8 (0.0003)</w:t>
            </w:r>
          </w:p>
        </w:tc>
        <w:tc>
          <w:tcPr>
            <w:tcW w:w="106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CFB3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8E-62</w:t>
            </w:r>
          </w:p>
        </w:tc>
        <w:tc>
          <w:tcPr>
            <w:tcW w:w="11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34AAA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0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782F8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2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7B4C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0E-62</w:t>
            </w:r>
          </w:p>
        </w:tc>
      </w:tr>
      <w:tr w:rsidR="00DB25F4" w:rsidRPr="00561409" w14:paraId="379F99EB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932B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G</w:t>
            </w: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F6E278" w14:textId="77777777" w:rsidR="00DB25F4" w:rsidRPr="00175C44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ngiostatin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5B13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25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91828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1 (0.0035)</w:t>
            </w:r>
          </w:p>
        </w:tc>
        <w:tc>
          <w:tcPr>
            <w:tcW w:w="9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C9AE9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3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3BE7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734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20305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3 (0.0002)</w:t>
            </w:r>
          </w:p>
        </w:tc>
        <w:tc>
          <w:tcPr>
            <w:tcW w:w="106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EA692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74E-48</w:t>
            </w:r>
          </w:p>
        </w:tc>
        <w:tc>
          <w:tcPr>
            <w:tcW w:w="11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3D082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4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2ACB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1C542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2E-79</w:t>
            </w:r>
          </w:p>
        </w:tc>
      </w:tr>
      <w:tr w:rsidR="00DB25F4" w:rsidRPr="00561409" w14:paraId="46970B69" w14:textId="77777777" w:rsidTr="00A755A1">
        <w:trPr>
          <w:gridAfter w:val="1"/>
          <w:wAfter w:w="7" w:type="dxa"/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0AD1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10</w:t>
            </w: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DAB64" w14:textId="77777777" w:rsidR="00DB25F4" w:rsidRPr="00175C44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-related protein 10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84F9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0792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25988C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0291 (0.0063)</w:t>
            </w:r>
          </w:p>
        </w:tc>
        <w:tc>
          <w:tcPr>
            <w:tcW w:w="9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E0EC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3.58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EED1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2416</w:t>
            </w:r>
          </w:p>
        </w:tc>
        <w:tc>
          <w:tcPr>
            <w:tcW w:w="1434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EE20C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0053 (0.0004)</w:t>
            </w:r>
          </w:p>
        </w:tc>
        <w:tc>
          <w:tcPr>
            <w:tcW w:w="1061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6B56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8.92E-39</w:t>
            </w:r>
          </w:p>
        </w:tc>
        <w:tc>
          <w:tcPr>
            <w:tcW w:w="113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D76E7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318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3B5E0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006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6F0E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  <w:highlight w:val="yellow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9E-71</w:t>
            </w:r>
          </w:p>
        </w:tc>
      </w:tr>
      <w:tr w:rsidR="00DB25F4" w:rsidRPr="00561409" w14:paraId="194640FC" w14:textId="77777777" w:rsidTr="00A755A1">
        <w:trPr>
          <w:gridAfter w:val="1"/>
          <w:wAfter w:w="7" w:type="dxa"/>
          <w:trHeight w:val="300"/>
        </w:trPr>
        <w:tc>
          <w:tcPr>
            <w:tcW w:w="414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B9DA58B" w14:textId="77777777" w:rsidR="00DB25F4" w:rsidRPr="00A529D3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529D3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Positive significant correlations, </w:t>
            </w:r>
            <w:proofErr w:type="spellStart"/>
            <w:r w:rsidRPr="00A529D3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median</w:t>
            </w:r>
            <w:r w:rsidRPr="00A529D3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f</w:t>
            </w:r>
            <w:proofErr w:type="spellEnd"/>
          </w:p>
        </w:tc>
        <w:tc>
          <w:tcPr>
            <w:tcW w:w="3506" w:type="dxa"/>
            <w:gridSpan w:val="5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59E49CA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0825</w:t>
            </w:r>
          </w:p>
        </w:tc>
        <w:tc>
          <w:tcPr>
            <w:tcW w:w="3635" w:type="dxa"/>
            <w:gridSpan w:val="5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3259FC9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2734</w:t>
            </w:r>
          </w:p>
        </w:tc>
        <w:tc>
          <w:tcPr>
            <w:tcW w:w="3827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413B41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sz w:val="18"/>
                <w:szCs w:val="18"/>
              </w:rPr>
              <w:t>0.3182</w:t>
            </w:r>
          </w:p>
        </w:tc>
      </w:tr>
      <w:tr w:rsidR="00DB25F4" w:rsidRPr="00561409" w14:paraId="29A8784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737B4A0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52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1936FD" w14:textId="77777777" w:rsidR="00DB25F4" w:rsidRPr="00A529D3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0975" w:type="dxa"/>
            <w:gridSpan w:val="17"/>
            <w:tcBorders>
              <w:top w:val="single" w:sz="18" w:space="0" w:color="auto"/>
              <w:left w:val="nil"/>
              <w:bottom w:val="nil"/>
              <w:right w:val="nil"/>
            </w:tcBorders>
            <w:noWrap/>
          </w:tcPr>
          <w:p w14:paraId="355F7216" w14:textId="77777777" w:rsidR="00DB25F4" w:rsidRPr="00A529D3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29D3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>Negative significant correlations</w:t>
            </w:r>
          </w:p>
        </w:tc>
      </w:tr>
      <w:tr w:rsidR="00DB25F4" w:rsidRPr="002F396F" w14:paraId="1251339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1C18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bookmarkStart w:id="18" w:name="_Hlk42199021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ST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ADA72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atin-C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CB131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5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A844B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52 (0.005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61789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25E-2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5B738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3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C9B0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8414DD" w14:textId="1E38E1B8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13A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870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CA4C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DCDE83" w14:textId="0B4E8DAE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21D3D18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33EB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5A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DAFBA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V) cha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F50D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62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BC3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 (0.004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7A6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4E-2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58FE2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27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1B65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2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0559F9" w14:textId="4B7AF3B4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596B2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70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701B1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B56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3E-313</w:t>
            </w:r>
          </w:p>
        </w:tc>
      </w:tr>
      <w:tr w:rsidR="00DB25F4" w:rsidRPr="002F396F" w14:paraId="63C3A15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1A81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E6508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 glyco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AC4D1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175E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 (0.00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8A7B9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4E-1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B4C1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96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EDE1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1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7B3EE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4E-304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9B5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53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2130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1D6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266</w:t>
            </w:r>
          </w:p>
        </w:tc>
      </w:tr>
      <w:tr w:rsidR="00DB25F4" w:rsidRPr="002F396F" w14:paraId="3D5D098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2857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M2A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7ED4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nglioside GM2 activator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772AC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4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B076D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69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CC2DE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1E-1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0A1D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42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1FAF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9B1305" w14:textId="491F0062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354F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99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34F3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5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4D6B1" w14:textId="58BFAF38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1D56F332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43A0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A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6A0B34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A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3CCA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4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330B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7 (0.006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44CE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8E-1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1839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3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5650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1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31608" w14:textId="5E67B616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108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10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CF7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5F2D3A" w14:textId="541FA856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1A31D6C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BC98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SC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43E582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smocollin-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C8A0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C2BE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1 (0.005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0760A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2E-1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12B98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33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6392D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04D0B8" w14:textId="0D42DB4C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C7E6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5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DFDDA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74BC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9E-323</w:t>
            </w:r>
          </w:p>
        </w:tc>
      </w:tr>
      <w:tr w:rsidR="00DB25F4" w:rsidRPr="002F396F" w14:paraId="23B07FF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0A25F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RT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FC7C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cto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ADP-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syltransferas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80F77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1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A24A9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82 (0.006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4BC8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9E-1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917B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3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4C411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69CA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4E-20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7C9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7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0F09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2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EBD7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5E-60</w:t>
            </w:r>
          </w:p>
        </w:tc>
      </w:tr>
      <w:tr w:rsidR="00DB25F4" w:rsidRPr="002F396F" w14:paraId="17928552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2A07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B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6A46F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B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306D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0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E7D0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9 (0.005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6127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7E-1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3F7C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5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A3C4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AE93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3E-26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5660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5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B05D9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4508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8E-230</w:t>
            </w:r>
          </w:p>
        </w:tc>
      </w:tr>
      <w:tr w:rsidR="00DB25F4" w:rsidRPr="002F396F" w14:paraId="555D423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1154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DD2DE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pancreatic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36B5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7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DD23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37 (0.012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9D1E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7E-1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AD5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A090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3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DE8EAA" w14:textId="33E28393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13D2F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86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9156D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3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BC3C2C" w14:textId="56EBC8E3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230EFC3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C279B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6A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C5639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3</w:t>
            </w:r>
            <w:proofErr w:type="gram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VI) cha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8A4B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4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730DD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2 (0.005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E59FD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5E-1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17BD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14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69535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AF98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3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</w:t>
            </w: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31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88F3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03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E83C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2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67114A" w14:textId="7ADDE45D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38B5B83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EF2D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ED10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B8930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membrane emp24 domain-containing protein 10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EC4D9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8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68F3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 (0.007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5D82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2E-1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4BA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93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AC3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BC4E24" w14:textId="5AD8FD72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0EA7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96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3CAD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3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C76D36" w14:textId="33C582B0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29E2E88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69CD4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28A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F61EA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XVIII) cha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0397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8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DA12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6 (0.00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F46DE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5E-1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28C1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4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A1DC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E60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4E-30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1239E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00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432B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8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9BC20" w14:textId="3D8EE641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66BE22F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0023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CN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56C55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trophil gelatinase-associated lipocal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DCA2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2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5E408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 (0.007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DF564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3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FD178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6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7CE2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167C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2E-19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B1A37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41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8FB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5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466C8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4E-258</w:t>
            </w:r>
          </w:p>
        </w:tc>
      </w:tr>
      <w:tr w:rsidR="00DB25F4" w:rsidRPr="002F396F" w14:paraId="7864F16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4FAF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NF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FB595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al dopamine neurotrophic factor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9F53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5B900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6 (0.005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B098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6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DA6F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4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FC5B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607A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7E-24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43B3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1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55B4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EC758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4E-127</w:t>
            </w:r>
          </w:p>
        </w:tc>
      </w:tr>
      <w:tr w:rsidR="00DB25F4" w:rsidRPr="002F396F" w14:paraId="07BE77F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8E4C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STL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1F2764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llistat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elated protein 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36EBC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9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0165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3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9253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0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A58FA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86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84CB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8015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6E-26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A893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8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858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5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9AB53" w14:textId="39C0DBB4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17A57B8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0D90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M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5D3C6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M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4611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6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6E79D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5 (0.005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5F5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7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E5C7F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8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3444D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42A3B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1E-29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9027C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97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52FE3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F081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292</w:t>
            </w:r>
          </w:p>
        </w:tc>
      </w:tr>
      <w:tr w:rsidR="00DB25F4" w:rsidRPr="002F396F" w14:paraId="6D911B2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7F891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2M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BBC61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2-microglobul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AA84A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3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AF7B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5 (0.00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15EB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8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E753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67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7280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64AFC" w14:textId="00FD22FB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67A0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55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93B0D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F38DBA" w14:textId="7A778EF4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593E6D7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CC318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XDN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954AC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roxidas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62B7C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31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31B8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8 (0.011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713A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9E-15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E8C30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0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8DC7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5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2FD2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5E-29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9DF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704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DE5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5 (0.0005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ACF46" w14:textId="3458B8B8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4A8A508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FB7C6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5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E0380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decay-accelerating factor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D2891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E1E6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 (0.004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E46C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1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FF5D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8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B96D9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E3F7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4E-14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C519D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7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7BFDC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C3A47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6E-96</w:t>
            </w:r>
          </w:p>
        </w:tc>
      </w:tr>
      <w:tr w:rsidR="00DB25F4" w:rsidRPr="002F396F" w14:paraId="2E03EF5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3F8A3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BL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A6CEB4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blastoma suppressor of tumorigenicity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549DF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6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3DE18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81 (0.008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00EF9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1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F4A3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4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2DE36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92A8E" w14:textId="596A6A3D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62380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76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0CC92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8D97C4" w14:textId="113CA9C9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503A586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013B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MAN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42BA1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esicular integral-membrane protein VIP36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E9B4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0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CDDD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5 (0.005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98870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6E-1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8121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81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F43AF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87CE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0E-28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06452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13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98774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24FE3E" w14:textId="3FC0D7F8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5954CFD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5D62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6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987322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6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5C6C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8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26A7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6 (0.003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E3FF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0E-1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D2B6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A1E6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2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1001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1E-154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1E81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4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506D4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E1E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52E-118</w:t>
            </w:r>
          </w:p>
        </w:tc>
      </w:tr>
      <w:tr w:rsidR="00DB25F4" w:rsidRPr="002F396F" w14:paraId="53EB6E7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B543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F0C5B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glob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DCEC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3CC0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47 (0.007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96FD4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45E-14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FC4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3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91A5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7D89B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7E-16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979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4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5B5C1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8D9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7E-86</w:t>
            </w:r>
          </w:p>
        </w:tc>
      </w:tr>
      <w:tr w:rsidR="00DB25F4" w:rsidRPr="002F396F" w14:paraId="2433509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FA9D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77687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 domain family member 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F0A58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5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0C15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7 (0.004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932C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4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6416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2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A770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A3CE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1E-19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294F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7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EBAD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6664B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4E-110</w:t>
            </w:r>
          </w:p>
        </w:tc>
      </w:tr>
      <w:tr w:rsidR="00DB25F4" w:rsidRPr="002F396F" w14:paraId="41894AE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A8B2C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FAP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E0A13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rofibrillar-associated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68C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21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A22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3 (0.005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6EA4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8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F6F2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5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096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78FC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5E-16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6CAF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0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154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6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602C1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9E-206</w:t>
            </w:r>
          </w:p>
        </w:tc>
      </w:tr>
      <w:tr w:rsidR="00DB25F4" w:rsidRPr="002F396F" w14:paraId="7413962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0C19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SG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326E9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isted gastrulation protein homolog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C980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5C52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3 (0.003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DBF73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9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A88A7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6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D4F7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19AF8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6E-25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6F1E7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2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F087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9C9B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1E-298</w:t>
            </w:r>
          </w:p>
        </w:tc>
      </w:tr>
      <w:tr w:rsidR="00DB25F4" w:rsidRPr="002F396F" w14:paraId="38096D77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3D9C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76034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67A0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3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7D22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8 (0.00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97FC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5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C30D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1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EB66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5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E41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3E-21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A374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54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49E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2FB396" w14:textId="3F22664C" w:rsidR="00DB25F4" w:rsidRPr="00175C44" w:rsidRDefault="00F24AF3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DB25F4" w:rsidRPr="002F396F" w14:paraId="553D176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B93E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961D2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E93D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E2A9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7 (0.00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892E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3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B8A8E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5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355D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5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5B27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3E-18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18B03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9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2D933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7464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7E-322</w:t>
            </w:r>
          </w:p>
        </w:tc>
      </w:tr>
      <w:tr w:rsidR="00DB25F4" w:rsidRPr="002F396F" w14:paraId="5EFB2D8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B72BD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8A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19F97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stat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8488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5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18B0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7 (0.004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F0049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4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ED7F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41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3F7A7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4A856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6E-22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EC3C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73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E628E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BC97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256</w:t>
            </w:r>
          </w:p>
        </w:tc>
      </w:tr>
      <w:tr w:rsidR="00DB25F4" w:rsidRPr="002F396F" w14:paraId="603355F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0EDCA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N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32C9A2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sist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6E07B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9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2AFCB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4 (0.006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2D5D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6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BEE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1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BAC79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884B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2E-8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D48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0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9CB2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FC19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0E-112</w:t>
            </w:r>
          </w:p>
        </w:tc>
      </w:tr>
      <w:tr w:rsidR="00DB25F4" w:rsidRPr="002F396F" w14:paraId="492EB0F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74B0F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B64A0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rosine-protein kinase transmembrane receptor ROR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2B4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22CA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9 (0.006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EB03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3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4C40C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7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5E98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3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177C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6E-21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F11A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1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553B6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3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D6169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1E-247</w:t>
            </w:r>
          </w:p>
        </w:tc>
      </w:tr>
      <w:tr w:rsidR="00DB25F4" w:rsidRPr="002F396F" w14:paraId="1A86E7A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48FB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E0A2C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D1DE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6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4240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45 (0.006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5933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3E-13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0D38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3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3629A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E8EE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60E-17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180DE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9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DA28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5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5A2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15E-222</w:t>
            </w:r>
          </w:p>
        </w:tc>
      </w:tr>
      <w:tr w:rsidR="00DB25F4" w:rsidRPr="002F396F" w14:paraId="142BF33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7208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SAM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B4430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thelial cell-selective adhesion molecule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7BC5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8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4BD9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3 (0.004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E70A1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1E-12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7AC9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2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9045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BBCDB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0E-17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CF6F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1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AA8D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5CE0E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147</w:t>
            </w:r>
          </w:p>
        </w:tc>
      </w:tr>
      <w:tr w:rsidR="00DB25F4" w:rsidRPr="002F396F" w14:paraId="6177192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1EC99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2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2897A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2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F780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C76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3 (0.004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1B74D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1E-12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5EB3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8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115E3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5894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5E-12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577C8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9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522F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FBBC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5E-134</w:t>
            </w:r>
          </w:p>
        </w:tc>
      </w:tr>
      <w:tr w:rsidR="00DB25F4" w:rsidRPr="002F396F" w14:paraId="6FC30BD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0DAC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46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AE5CA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 cofactor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244FF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1DDC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7 (0.004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AC854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5E-12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81E8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1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C941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E356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4E-17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67DB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1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5F3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662C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7E-186</w:t>
            </w:r>
          </w:p>
        </w:tc>
      </w:tr>
      <w:tr w:rsidR="00DB25F4" w:rsidRPr="002F396F" w14:paraId="44B7F7D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A92FF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TGDS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A0C9F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staglandin-H2 D-isomerase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705F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9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01CF9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1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84E0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38E-12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B558C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89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BE07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4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7E75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4E-27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7E7F8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92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033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F9F8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4E-285</w:t>
            </w:r>
          </w:p>
        </w:tc>
      </w:tr>
      <w:tr w:rsidR="00DB25F4" w:rsidRPr="002F396F" w14:paraId="3F75690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AAF6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B3E43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47A63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3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C167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3 (0.006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A0DE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D5F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7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8971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3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C8BD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8E-21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20300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40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DFEC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99C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2E-224</w:t>
            </w:r>
          </w:p>
        </w:tc>
      </w:tr>
      <w:tr w:rsidR="00DB25F4" w:rsidRPr="002F396F" w14:paraId="4776242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4B61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SPB6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DEAC1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eat shock protein </w:t>
            </w:r>
            <w:proofErr w:type="gram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6</w:t>
            </w:r>
            <w:proofErr w:type="gram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7BDD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1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EE0C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 (0.007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71249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3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94F98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7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34F5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7745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51E-18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C6515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3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C6C5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9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456D1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3E-180</w:t>
            </w:r>
          </w:p>
        </w:tc>
      </w:tr>
      <w:tr w:rsidR="00DB25F4" w:rsidRPr="002F396F" w14:paraId="45BD486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56CDF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5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28E4C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5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DDBB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2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563F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2 (0.005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B99D4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3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D47C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F5E9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CCC1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39E-20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2E656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6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F622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748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1E-199</w:t>
            </w:r>
          </w:p>
        </w:tc>
      </w:tr>
      <w:tr w:rsidR="00DB25F4" w:rsidRPr="002F396F" w14:paraId="737F0B26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8E70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RL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839D9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arcalumen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4180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4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EFB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1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5FEC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5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0B248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8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85E6C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F230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1E-16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2AA74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3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5F79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D16E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7E-111</w:t>
            </w:r>
          </w:p>
        </w:tc>
      </w:tr>
      <w:tr w:rsidR="00DB25F4" w:rsidRPr="002F396F" w14:paraId="58C1715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DBAD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EM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3F12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iggering receptor expressed on myeloid cells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67AE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3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92C1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1 (0.006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15553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7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71F3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1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9BE4C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504E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8E-11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A04D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8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5937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F73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3E-155</w:t>
            </w:r>
          </w:p>
        </w:tc>
      </w:tr>
      <w:tr w:rsidR="00DB25F4" w:rsidRPr="002F396F" w14:paraId="0C6523B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25232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C1F96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4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B23F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4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EF92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8 (0.004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D3A9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8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4D94C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5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51CC5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1A1AD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30E-22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83E1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56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5D85B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E09F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8E-262</w:t>
            </w:r>
          </w:p>
        </w:tc>
      </w:tr>
      <w:tr w:rsidR="00DB25F4" w:rsidRPr="002F396F" w14:paraId="40C5BA17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18EA2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FD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DC4BA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factor D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4F7C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8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D8F2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5 (0.004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96A0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1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05D5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0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D00D7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A275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2E-11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71BB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6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4380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A50BE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2E-124</w:t>
            </w:r>
          </w:p>
        </w:tc>
      </w:tr>
      <w:tr w:rsidR="00DB25F4" w:rsidRPr="002F396F" w14:paraId="7D8A3CC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80DEC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4GALT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EFF4C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1,4-galactosyltransferase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F3B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E6E4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2 (0.003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C642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3E-11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E662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0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65C5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4AEA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2E-13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0A7AD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1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1743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90E4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6E-140</w:t>
            </w:r>
          </w:p>
        </w:tc>
      </w:tr>
      <w:tr w:rsidR="00DB25F4" w:rsidRPr="002F396F" w14:paraId="72CDAA8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4AD8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5A5C0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adipocyte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9F5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7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AD28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9 (0.008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BA967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7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2A8FB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3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D86CC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6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D297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4E-21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0F432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6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8FA58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CD0F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28E-296</w:t>
            </w:r>
          </w:p>
        </w:tc>
      </w:tr>
      <w:tr w:rsidR="00DB25F4" w:rsidRPr="002F396F" w14:paraId="3871AE1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1355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A8D9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D667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0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4769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6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988F0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8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B48F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9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F05C0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06B7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3E-18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AC57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2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9B888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D103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5E-205</w:t>
            </w:r>
          </w:p>
        </w:tc>
      </w:tr>
      <w:tr w:rsidR="00DB25F4" w:rsidRPr="002F396F" w14:paraId="115E549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300BB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6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A3EF64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6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BBB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C465D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4 (0.004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850F0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3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9E52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6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CF62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F606E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7E-18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72B7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1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044FC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5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74A1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2E-162</w:t>
            </w:r>
          </w:p>
        </w:tc>
      </w:tr>
      <w:tr w:rsidR="00DB25F4" w:rsidRPr="002F396F" w14:paraId="78F39AA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09B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C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B15A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6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3AADD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2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2CDD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 (0.006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3415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5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1ECB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3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562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3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80AF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8E-10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49A9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6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F3CD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214F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5E-167</w:t>
            </w:r>
          </w:p>
        </w:tc>
      </w:tr>
      <w:tr w:rsidR="00DB25F4" w:rsidRPr="002F396F" w14:paraId="3334AE0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182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7E870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 domain-containing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0E03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AE48A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1 (0.005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24F5D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4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F74F0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8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9ED1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E26EC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7E-8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C1681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9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32E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D5C6B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0E-103</w:t>
            </w:r>
          </w:p>
        </w:tc>
      </w:tr>
      <w:tr w:rsidR="00DB25F4" w:rsidRPr="002F396F" w14:paraId="1E04B40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5E7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5RA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83EF3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5 receptor subunit alpha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7BE5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2D6E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2 (0.006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1449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8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E0AF7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9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B8500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2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2262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4E-12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DEA6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20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ACDB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73F8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2E-207</w:t>
            </w:r>
          </w:p>
        </w:tc>
      </w:tr>
      <w:tr w:rsidR="00DB25F4" w:rsidRPr="002F396F" w14:paraId="7A9E529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7A8C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S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6D6AF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rowth arrest-specific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E26E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8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65DB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1 (0.005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15A5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7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8184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2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D3C45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2124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2E-16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7152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1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5016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C3E7B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2E-153</w:t>
            </w:r>
          </w:p>
        </w:tc>
      </w:tr>
      <w:tr w:rsidR="00DB25F4" w:rsidRPr="002F396F" w14:paraId="67BD25A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D4552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2DC2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4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55C0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D82E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2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723B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7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7064F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1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DED22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08A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1E-14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0AE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4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67A5F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5764A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8E-144</w:t>
            </w:r>
          </w:p>
        </w:tc>
      </w:tr>
      <w:tr w:rsidR="00DB25F4" w:rsidRPr="002F396F" w14:paraId="40CA820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B0A8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CLK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AEDA9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ine/threonine-protein kinase DCLK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04C9F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C5E7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06 (0.006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5949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5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7438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9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9DA35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9143F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8E-14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E9F7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7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A06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CE50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1E-163</w:t>
            </w:r>
          </w:p>
        </w:tc>
      </w:tr>
      <w:tr w:rsidR="00DB25F4" w:rsidRPr="002F396F" w14:paraId="587DF57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BFE0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G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CF9B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crophage-capping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8554B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1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0F21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4 (0.008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93A04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2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77F6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4861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4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C8945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0E-10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FCC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2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951F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3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959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3E-137</w:t>
            </w:r>
          </w:p>
        </w:tc>
      </w:tr>
      <w:tr w:rsidR="00DB25F4" w:rsidRPr="002F396F" w14:paraId="3662938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3F07A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PIC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15BD0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eptidyl-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rolyl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is-trans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isomeras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019F4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47D8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4 (0.005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572BA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97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203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3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BD25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6512F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7E-14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95A9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9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91CC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D3E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1E-182</w:t>
            </w:r>
          </w:p>
        </w:tc>
      </w:tr>
      <w:tr w:rsidR="00DB25F4" w:rsidRPr="002F396F" w14:paraId="62B1736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C382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9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641A22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9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4B64C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67C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4 (0.007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0B3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15E-10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B7B9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6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6460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DA29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4E-17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8404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5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B37B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1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A5CCE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7E-147</w:t>
            </w:r>
          </w:p>
        </w:tc>
      </w:tr>
      <w:tr w:rsidR="00DB25F4" w:rsidRPr="002F396F" w14:paraId="161846C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A63C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771EE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il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EA222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3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2CBA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9 (0.006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EF879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9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32C3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0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5A9F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3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A60F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0E-15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A0C5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9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C2DA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45AD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0E-80</w:t>
            </w:r>
          </w:p>
        </w:tc>
      </w:tr>
      <w:tr w:rsidR="00DB25F4" w:rsidRPr="002F396F" w14:paraId="6B3226E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5F845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C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653E8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C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1D50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3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9808E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 (0.005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9B97D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2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CAC8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7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2C0C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7B86E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8E-10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F37DF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2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39CF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1845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0E-114</w:t>
            </w:r>
          </w:p>
        </w:tc>
      </w:tr>
      <w:tr w:rsidR="00DB25F4" w:rsidRPr="002F396F" w14:paraId="15B3CAA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0BE2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1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F4C6F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14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82A1D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887F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41 (0.008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9D2BC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A6495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8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5952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3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41B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84E-16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343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55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87CE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9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0841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9E-251</w:t>
            </w:r>
          </w:p>
        </w:tc>
      </w:tr>
      <w:tr w:rsidR="00DB25F4" w:rsidRPr="002F396F" w14:paraId="3C81C2F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71BD4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XRA7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776CD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trix-remodeling-associated protein 7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74D5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6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7F0F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1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89FAA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7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60B9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4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2A45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4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2749C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0E-18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790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5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8C980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B1B5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2E-177</w:t>
            </w:r>
          </w:p>
        </w:tc>
      </w:tr>
      <w:tr w:rsidR="00DB25F4" w:rsidRPr="002F396F" w14:paraId="14171A8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2067B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XYLT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38172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id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yltransferas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CD8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7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7271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1 (0.004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F85C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7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3B5F1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1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BC83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180B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9E-7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7101A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6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58603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7113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0E-79</w:t>
            </w:r>
          </w:p>
        </w:tc>
      </w:tr>
      <w:tr w:rsidR="00DB25F4" w:rsidRPr="002F396F" w14:paraId="2E7F43E6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62AC2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AGLN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3239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gel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29465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7DA7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 (0.006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95259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8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D07B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73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2984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D271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5E-23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54730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0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CC9B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5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8572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7E-210</w:t>
            </w:r>
          </w:p>
        </w:tc>
      </w:tr>
      <w:tr w:rsidR="00DB25F4" w:rsidRPr="002F396F" w14:paraId="6D4CDF4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5CAA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B1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0298D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 subfamily B member 1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AF80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D6E3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 (0.006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D1233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3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3FF4D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A138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FA75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1E-224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CCB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54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CFA2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350D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252</w:t>
            </w:r>
          </w:p>
        </w:tc>
      </w:tr>
      <w:tr w:rsidR="00DB25F4" w:rsidRPr="002F396F" w14:paraId="34115CF2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1D79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BARAP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5DE4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mma-aminobutyric acid receptor-associated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BCFD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6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55B15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2 (0.004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8196B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6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006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6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885D2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69E29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4E-17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27147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20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845D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3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ABF63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8E-315</w:t>
            </w:r>
          </w:p>
        </w:tc>
      </w:tr>
      <w:tr w:rsidR="00DB25F4" w:rsidRPr="002F396F" w14:paraId="25A5922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2775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AM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E2C50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unctional adhesion molecule 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E95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18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A5AE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7 (0.003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297B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5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72F6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5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6663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F708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7E-18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125E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5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BB85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0DDB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3E-160</w:t>
            </w:r>
          </w:p>
        </w:tc>
      </w:tr>
      <w:tr w:rsidR="00DB25F4" w:rsidRPr="002F396F" w14:paraId="3AE7010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E560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B2EE8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5927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8024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6 (0.004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0D394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0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5B26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1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097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FE5C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5E-21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BF07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52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F89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5E762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5E-251</w:t>
            </w:r>
          </w:p>
        </w:tc>
      </w:tr>
      <w:tr w:rsidR="00DB25F4" w:rsidRPr="002F396F" w14:paraId="4F8A427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1FE5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PINF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A6E11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gment epithelium-derived factor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14D8C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8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CC824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7 (0.003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AF15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8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391B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1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8ACA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3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7F4F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14E-9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6DA9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2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BE1F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2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798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4E-126</w:t>
            </w:r>
          </w:p>
        </w:tc>
      </w:tr>
      <w:tr w:rsidR="00DB25F4" w:rsidRPr="002F396F" w14:paraId="1BB9208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25E66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OCO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04658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ium-binding and coiled-coil domain-containing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B754F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0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4363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9 (0.004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536C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3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6967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6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AD63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BC93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21E-9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70A9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4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3376B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5EE6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7E-80</w:t>
            </w:r>
          </w:p>
        </w:tc>
      </w:tr>
      <w:tr w:rsidR="00DB25F4" w:rsidRPr="002F396F" w14:paraId="30C8982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2103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7FE6A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0DD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0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08E2D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6 (0.006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F38A9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47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18313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8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623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7D76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4E-18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5018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8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C172E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4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0F5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4E-148</w:t>
            </w:r>
          </w:p>
        </w:tc>
      </w:tr>
      <w:tr w:rsidR="00DB25F4" w:rsidRPr="002F396F" w14:paraId="46C1302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81524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3E464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1B25D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7F30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2 (0.005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38E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65E-09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EFD3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5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8A89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D0244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0E-15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0CE3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3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058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11E3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9E-189</w:t>
            </w:r>
          </w:p>
        </w:tc>
      </w:tr>
      <w:tr w:rsidR="00DB25F4" w:rsidRPr="002F396F" w14:paraId="6B38C6A2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61DC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RABP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143D74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ular retinoic acid-binding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A6C9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3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7B3CF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09 (0.007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DF336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5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C529C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6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DF91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2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D710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8E-13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A273D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8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430D0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4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753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3E-193</w:t>
            </w:r>
          </w:p>
        </w:tc>
      </w:tr>
      <w:tr w:rsidR="00DB25F4" w:rsidRPr="002F396F" w14:paraId="796A547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29190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P2K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B2332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Dual specificity mitogen-activated protein kinase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inas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6050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EE55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7 (0.008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E1354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C549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6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F68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7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83E7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5E-11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4487A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3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1459D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9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7A7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5E-87</w:t>
            </w:r>
          </w:p>
        </w:tc>
      </w:tr>
      <w:tr w:rsidR="00DB25F4" w:rsidRPr="002F396F" w14:paraId="3815F3E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385A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66C8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7D62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0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315B8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4 (0.009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91E47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1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F5E5D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1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06A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2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6D14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5E-9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6FB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8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B8DA7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5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10A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4E-61</w:t>
            </w:r>
          </w:p>
        </w:tc>
      </w:tr>
      <w:tr w:rsidR="00DB25F4" w:rsidRPr="002F396F" w14:paraId="7FE8A99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3BF3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0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EF35B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0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EC7D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4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8658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5 (0.004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1AB3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6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4304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D851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7A5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0E-14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63C9E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9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45BE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A31E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5E-133</w:t>
            </w:r>
          </w:p>
        </w:tc>
      </w:tr>
      <w:tr w:rsidR="00DB25F4" w:rsidRPr="002F396F" w14:paraId="343A351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BF3C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87C0D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FDEBF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5175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3 (0.006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1D96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9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10FB8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84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8F6A3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1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A0AD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6E-26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AF55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609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8256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E89D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5E-304</w:t>
            </w:r>
          </w:p>
        </w:tc>
      </w:tr>
      <w:tr w:rsidR="00DB25F4" w:rsidRPr="002F396F" w14:paraId="5767942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13EAE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N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289E0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or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4440A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70F7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 (0.003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DD33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5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0408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9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C3FF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6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3A7E1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3E-9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4584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9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A80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1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F07F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0E-98</w:t>
            </w:r>
          </w:p>
        </w:tc>
      </w:tr>
      <w:tr w:rsidR="00DB25F4" w:rsidRPr="002F396F" w14:paraId="64E2ACB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ABE1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K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F7E2D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enkephalin-A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C53F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3AC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3 (0.008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A1B2E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7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5997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9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14B6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1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9BDA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3E-6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0D76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7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9035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9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54F25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6E-85</w:t>
            </w:r>
          </w:p>
        </w:tc>
      </w:tr>
      <w:tr w:rsidR="00DB25F4" w:rsidRPr="002F396F" w14:paraId="21BBCF40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095E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82A78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2EB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8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0EE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3 (0.009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25B4B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3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384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4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5524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8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6D06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20E-8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9FF7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1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82B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4 (0.0005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9A47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0E-58</w:t>
            </w:r>
          </w:p>
        </w:tc>
      </w:tr>
      <w:tr w:rsidR="00DB25F4" w:rsidRPr="002F396F" w14:paraId="5122369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0A8E3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M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E7DC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med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C95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DEC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3DE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8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B4719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8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7791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117ED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4E-8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3B21D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0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8F2AD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6BA19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0E-102</w:t>
            </w:r>
          </w:p>
        </w:tc>
      </w:tr>
      <w:tr w:rsidR="00DB25F4" w:rsidRPr="002F396F" w14:paraId="435699F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95A6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WSR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258165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-binding protein EWS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E1C78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B127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1 (0.005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367AE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8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158A9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72B62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C37E5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3E-8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3A17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60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5E00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FE3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3E-161</w:t>
            </w:r>
          </w:p>
        </w:tc>
      </w:tr>
      <w:tr w:rsidR="00DB25F4" w:rsidRPr="002F396F" w14:paraId="3C30221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5E2A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8BP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895F9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8-binding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2587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8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CE797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4 (0.005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161E6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1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98FEE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7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78BC1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D396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9E-8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36A51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2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68D09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169A7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75E-150</w:t>
            </w:r>
          </w:p>
        </w:tc>
      </w:tr>
      <w:tr w:rsidR="00DB25F4" w:rsidRPr="002F396F" w14:paraId="4FB2E68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97BC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DOST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243155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lichyl-diphosphooligosaccharide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--protein glycosyltransferase 48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Da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subunit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85694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8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411F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5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D14C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5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671D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3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D8015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B97D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8E-10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03A4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4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C7C0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25D6E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2E-106</w:t>
            </w:r>
          </w:p>
        </w:tc>
      </w:tr>
      <w:tr w:rsidR="00DB25F4" w:rsidRPr="002F396F" w14:paraId="2A96E92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4214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2R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08C04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2 receptor subunit beta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4E6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3D7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6 (0.007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0B9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1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E8948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5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97E9E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5D0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8E-6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FD9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6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622B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3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36BA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4E-76</w:t>
            </w:r>
          </w:p>
        </w:tc>
      </w:tr>
      <w:tr w:rsidR="00DB25F4" w:rsidRPr="002F396F" w14:paraId="556A75D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7C5A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MBP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9C9A1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-microglobul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CF1B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5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580BE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1 (0.00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CC909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33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D34F8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5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9E34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6218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53E-13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E33B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0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23556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8FA99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3E-189</w:t>
            </w:r>
          </w:p>
        </w:tc>
      </w:tr>
      <w:tr w:rsidR="00DB25F4" w:rsidRPr="002F396F" w14:paraId="34E8BF8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37FE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WC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1E868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or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1B80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8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D5C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6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6CEF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22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106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3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FDF6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DDC9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0E-15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79A77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1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A6E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FDB3D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5E-139</w:t>
            </w:r>
          </w:p>
        </w:tc>
      </w:tr>
      <w:tr w:rsidR="00DB25F4" w:rsidRPr="002F396F" w14:paraId="562958B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0987D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AE555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din-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C06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6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5F63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2 (0.006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67F9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39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E1B69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8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2786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2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7BC6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4E-11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E33D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06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C18DD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6AED9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7E-194</w:t>
            </w:r>
          </w:p>
        </w:tc>
      </w:tr>
      <w:tr w:rsidR="00DB25F4" w:rsidRPr="002F396F" w14:paraId="10CDC39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3DAB1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DM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DA65A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 adhesion molecule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7B9E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3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C69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 (0.005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ECB9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64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25B1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5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C9E8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1A647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0E-91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8D887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5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B835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D6858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8E-38</w:t>
            </w:r>
          </w:p>
        </w:tc>
      </w:tr>
      <w:tr w:rsidR="00DB25F4" w:rsidRPr="002F396F" w14:paraId="6F029C0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D65EF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EMP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06DA8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GF-containing fibulin-like extracellular matrix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FAB6A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3EDCE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3 (0.004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AD131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80E-08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C1066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209D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5854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6E-10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9BBD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4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C84D5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4CFF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1E-209</w:t>
            </w:r>
          </w:p>
        </w:tc>
      </w:tr>
      <w:tr w:rsidR="00DB25F4" w:rsidRPr="002F396F" w14:paraId="27540A26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27D7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6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724EA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K6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409F0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4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21D6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9 (0.00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E586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6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02E70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5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64B4A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8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7359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54E-15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57C4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48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BE60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78AB6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4E-236</w:t>
            </w:r>
          </w:p>
        </w:tc>
      </w:tr>
      <w:tr w:rsidR="00DB25F4" w:rsidRPr="002F396F" w14:paraId="2D4D7CA5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1620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D99C0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r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3563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4F53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3 (0.005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4AF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8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4214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3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20B16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4293D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3E-10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2F37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8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7C043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B9B4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0E-98</w:t>
            </w:r>
          </w:p>
        </w:tc>
      </w:tr>
      <w:tr w:rsidR="00DB25F4" w:rsidRPr="002F396F" w14:paraId="218B0B6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B394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679FF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4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7018A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5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6E7D4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7 (0.004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CA13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3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681E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5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C0C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2F7BA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8E-10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A692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1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3FB54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1A49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8E-151</w:t>
            </w:r>
          </w:p>
        </w:tc>
      </w:tr>
      <w:tr w:rsidR="00DB25F4" w:rsidRPr="002F396F" w14:paraId="4B629BA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408B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A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4362C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-derived growth regulatory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3121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8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E197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3 (0.00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6FDCE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5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7B47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6BB26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4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7502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5E-61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BA36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5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C3897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7D56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0E-24</w:t>
            </w:r>
          </w:p>
        </w:tc>
      </w:tr>
      <w:tr w:rsidR="00DB25F4" w:rsidRPr="002F396F" w14:paraId="040D342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FB588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9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7FDF4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component C1q receptor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A47A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D9CE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9 (0.004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9408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3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AD69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5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B4B0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1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8CC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7E-6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37B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3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4B4D9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EBB1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5E-76</w:t>
            </w:r>
          </w:p>
        </w:tc>
      </w:tr>
      <w:tr w:rsidR="00DB25F4" w:rsidRPr="002F396F" w14:paraId="6B581A9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96E6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1D711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894A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0324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3 (0.008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8F648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3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17A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3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9EBF1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1596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36E-61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42ED1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3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8FC2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5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3445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9E-75</w:t>
            </w:r>
          </w:p>
        </w:tc>
      </w:tr>
      <w:tr w:rsidR="00DB25F4" w:rsidRPr="002F396F" w14:paraId="3BC4785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013B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GR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5AF21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ialoglycoprote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receptor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06A74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4B8A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4 (0.005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143F8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10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D603B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0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5996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EC41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2E-16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A98CF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7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90D8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D68BF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1E-227</w:t>
            </w:r>
          </w:p>
        </w:tc>
      </w:tr>
      <w:tr w:rsidR="00DB25F4" w:rsidRPr="002F396F" w14:paraId="4B046E45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4A8E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527AF1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4355A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5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3ABDD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0.00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92B6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47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6995B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A0BE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A80A9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6E-12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BCF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4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3A96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F30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5E-109</w:t>
            </w:r>
          </w:p>
        </w:tc>
      </w:tr>
      <w:tr w:rsidR="00DB25F4" w:rsidRPr="002F396F" w14:paraId="067C8A8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0722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PO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BD0BD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amina-associated polypeptide 2, isoforms beta/gamma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7C25B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6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BF21C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4 (0.008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F189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0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DF68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9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B88B7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8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CBC2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1E-94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E33A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5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4E5A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7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442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8E-179</w:t>
            </w:r>
          </w:p>
        </w:tc>
      </w:tr>
      <w:tr w:rsidR="00DB25F4" w:rsidRPr="002F396F" w14:paraId="1FB1DFD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DB42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LMP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9E5935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XADR-like membrane protein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D143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4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048E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8 (0.00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CD38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3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079A8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C1343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FE159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2E-15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9072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1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87FD9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4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1961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3E-165</w:t>
            </w:r>
          </w:p>
        </w:tc>
      </w:tr>
      <w:tr w:rsidR="00DB25F4" w:rsidRPr="002F396F" w14:paraId="559CBDC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E491C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IF1L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B81C0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lograft inflammatory factor 1-like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862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5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81214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2 (0.004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E6AF2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6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DA6FD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9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0265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F9CEE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4E-14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83589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0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EBAA6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F4CE5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82E-140</w:t>
            </w:r>
          </w:p>
        </w:tc>
      </w:tr>
      <w:tr w:rsidR="00DB25F4" w:rsidRPr="002F396F" w14:paraId="72CABBC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29D4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ARRES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CD4F0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inoic acid receptor responder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5E16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83E0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6 (0.005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90EE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8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079D8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4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3396A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27E8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8E-16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0A84F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35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9AD1C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6E193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1E-252</w:t>
            </w:r>
          </w:p>
        </w:tc>
      </w:tr>
      <w:tr w:rsidR="00DB25F4" w:rsidRPr="002F396F" w14:paraId="600CDAE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92CF3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PDC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23FF4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al proliferation differentiation and control protein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05AE5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FD63F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2 (0.005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0F55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3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FFDE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8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FBFFB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E5B1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2E-16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483C2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4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382E4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3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546E0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7E-158</w:t>
            </w:r>
          </w:p>
        </w:tc>
      </w:tr>
      <w:tr w:rsidR="00DB25F4" w:rsidRPr="002F396F" w14:paraId="7BBFBBD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37A9A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73AF8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lafin</w:t>
            </w:r>
            <w:proofErr w:type="spell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20A0D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600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1 (0.009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1AF1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0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A4321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2303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5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5BB93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4E-13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DDBD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4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0A3F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8 (0.0005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8F5BC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6E-171</w:t>
            </w:r>
          </w:p>
        </w:tc>
      </w:tr>
      <w:tr w:rsidR="00DB25F4" w:rsidRPr="002F396F" w14:paraId="1212AE1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59671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L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792532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sin light chain 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8CF04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2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EBEB5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8 (0.014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AFCD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45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5F4B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3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DF8B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5 (0.0009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F74A7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6E-51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F1CF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94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AA2BF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8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6573A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2E-26</w:t>
            </w:r>
          </w:p>
        </w:tc>
      </w:tr>
      <w:tr w:rsidR="00DB25F4" w:rsidRPr="002F396F" w14:paraId="643EAA79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ADEC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F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577253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lipoprotein F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C9A31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8146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4 (0.010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6DEA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1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B761B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21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D51D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8 (0.0006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8CE0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1E-11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F52D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3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CF0AC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4 (0.0006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DCEB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6E-75</w:t>
            </w:r>
          </w:p>
        </w:tc>
      </w:tr>
      <w:tr w:rsidR="00DB25F4" w:rsidRPr="002F396F" w14:paraId="0BB7667B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1ED3A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LR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AB6704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-like family receptor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9BF61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3DCBC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3 (0.008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BFFD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88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7FCB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4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B07E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3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E8F0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4E-16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665E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68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4B5C1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3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194D4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4E-259</w:t>
            </w:r>
          </w:p>
        </w:tc>
      </w:tr>
      <w:tr w:rsidR="00DB25F4" w:rsidRPr="002F396F" w14:paraId="4652D7C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E3388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FBR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FD5815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forming growth factor beta receptor type 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28F5D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3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B4B1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7 (0.004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2D588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55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A8EC7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2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51D8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B6F2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2E-5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742F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33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51A5F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2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57E75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5E-37</w:t>
            </w:r>
          </w:p>
        </w:tc>
      </w:tr>
      <w:tr w:rsidR="00DB25F4" w:rsidRPr="002F396F" w14:paraId="51B7291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2E0C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PY30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B282B7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py-30 homolog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4D7D5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CDA0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3 (0.006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84BA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90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9A5C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3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BE12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A811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14E-11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8758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66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54437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ADFC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70E-177</w:t>
            </w:r>
          </w:p>
        </w:tc>
      </w:tr>
      <w:tr w:rsidR="00DB25F4" w:rsidRPr="002F396F" w14:paraId="6D04E58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B139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FF145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2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B39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9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8D2D6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1 (0.006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1432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1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F335E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07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6867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5A056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5E-6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F526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4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594CF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3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E9F91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0E-54</w:t>
            </w:r>
          </w:p>
        </w:tc>
      </w:tr>
      <w:tr w:rsidR="00DB25F4" w:rsidRPr="002F396F" w14:paraId="553D4512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FE5680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D45FDB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6E3E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6F34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2 (0.007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3548E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21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3AC03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511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EC4F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5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A550D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2E-19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1B923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9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C410D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77E1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77E-125</w:t>
            </w:r>
          </w:p>
        </w:tc>
      </w:tr>
      <w:tr w:rsidR="00DB25F4" w:rsidRPr="002F396F" w14:paraId="47317BA5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8FB90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TB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BA143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JTB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A55CB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3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E1B1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5 (0.004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5C41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59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38544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9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062F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145F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11E-9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C6D1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9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F605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4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F9FC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9E-71</w:t>
            </w:r>
          </w:p>
        </w:tc>
      </w:tr>
      <w:tr w:rsidR="00DB25F4" w:rsidRPr="002F396F" w14:paraId="64A3A455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6147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4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FDFC4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4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C5492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93361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2 (0.004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E74D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91E-07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25DC5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4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3975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1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241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89E-16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62BD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63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1BF58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A7E90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3E-186</w:t>
            </w:r>
          </w:p>
        </w:tc>
      </w:tr>
      <w:tr w:rsidR="00DB25F4" w:rsidRPr="002F396F" w14:paraId="3E251F1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E4353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INK7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DA146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erine protease inhibitor </w:t>
            </w: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zal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type 7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4DD8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6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6B6D6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9 (0.00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50B23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0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D2428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4FC8C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5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D664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2E-12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EA51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81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345D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E39D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5E-60</w:t>
            </w:r>
          </w:p>
        </w:tc>
      </w:tr>
      <w:tr w:rsidR="00DB25F4" w:rsidRPr="002F396F" w14:paraId="4A2142D1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275B8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GR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EF022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al growth regulator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32E0F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ED70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 (0.003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0283C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0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5F44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8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FA491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0.0002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237B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86E-5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B145B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80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CB970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8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6EC2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09E-17</w:t>
            </w:r>
          </w:p>
        </w:tc>
      </w:tr>
      <w:tr w:rsidR="00DB25F4" w:rsidRPr="002F396F" w14:paraId="07D85D77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0D17E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5AD9C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k-beta-8-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262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5902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 (0.006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CCC65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3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1D1F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79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0F3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BE0E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41E-49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3943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53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9B0E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8267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6E-41</w:t>
            </w:r>
          </w:p>
        </w:tc>
      </w:tr>
      <w:tr w:rsidR="00DB25F4" w:rsidRPr="002F396F" w14:paraId="359DB01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86443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F3F5B4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heart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25E0A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28D7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6 (0.009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E5680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65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D585E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5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7F334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7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DEA45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78E-170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53D2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97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C7449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9E653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0E-268</w:t>
            </w:r>
          </w:p>
        </w:tc>
      </w:tr>
      <w:tr w:rsidR="00DB25F4" w:rsidRPr="002F396F" w14:paraId="44197846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795CB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3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E6A3B6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 3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233EA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3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2870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8 (0.010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73AFA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0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26D4B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9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A4C2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7 (0.0007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08B4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9E-37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F364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3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550F6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6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3D560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0E-37</w:t>
            </w:r>
          </w:p>
        </w:tc>
      </w:tr>
      <w:tr w:rsidR="00DB25F4" w:rsidRPr="002F396F" w14:paraId="7D6DED9E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27DE5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A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8958F8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8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26DFC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8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6302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4 (0.0066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5547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9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AA130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A8D31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B6707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6E-102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04988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07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5B9DE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659C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E-165</w:t>
            </w:r>
          </w:p>
        </w:tc>
      </w:tr>
      <w:tr w:rsidR="00DB25F4" w:rsidRPr="002F396F" w14:paraId="1E24312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41C28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2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D19AA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2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7B7A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6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BCCB6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 (0.005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D4B49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2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0F43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451F5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D147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48E-12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A042E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61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3439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3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83D8E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47E-82</w:t>
            </w:r>
          </w:p>
        </w:tc>
      </w:tr>
      <w:tr w:rsidR="00DB25F4" w:rsidRPr="002F396F" w14:paraId="6835FAFA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7E002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TOX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D8BC5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pper transport protein ATOX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BE76A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D9BF3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1 (0.008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89EB8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1CD9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9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CF215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4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3DE2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5E-91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D5D1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7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59F4B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6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0D8F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2E-128</w:t>
            </w:r>
          </w:p>
        </w:tc>
      </w:tr>
      <w:tr w:rsidR="00DB25F4" w:rsidRPr="002F396F" w14:paraId="62EC183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EA42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COLCE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03483C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collagen C-endopeptidase enhancer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F6EA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9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89869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 (0.0074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FE21E8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7983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9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6AAF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1 (0.0005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A197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9E-6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50434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94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29C9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4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F235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68E-54</w:t>
            </w:r>
          </w:p>
        </w:tc>
      </w:tr>
      <w:tr w:rsidR="00DB25F4" w:rsidRPr="002F396F" w14:paraId="7F72685F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6B1FF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B578CF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854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99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F5C84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 (0.0058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1278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28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400B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2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BC28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9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703CA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97E-166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480B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301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5A5A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2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54634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32E-114</w:t>
            </w:r>
          </w:p>
        </w:tc>
      </w:tr>
      <w:tr w:rsidR="00DB25F4" w:rsidRPr="002F396F" w14:paraId="0B888B7D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1AF7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D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24879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D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3163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38D23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3 (0.0065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E465D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2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2399E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8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D3567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7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A89ACE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72E-124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47823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13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5B465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4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A6EA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98E-57</w:t>
            </w:r>
          </w:p>
        </w:tc>
      </w:tr>
      <w:tr w:rsidR="00DB25F4" w:rsidRPr="002F396F" w14:paraId="0466E73C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5BF5A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GRMC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2ECE1B0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-associated progesterone receptor component 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9AEFB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8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EBCE2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9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F586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F126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59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72C37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4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C1FE0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5E-10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3B432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449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8C55F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CA7E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98E-95</w:t>
            </w:r>
          </w:p>
        </w:tc>
      </w:tr>
      <w:tr w:rsidR="00DB25F4" w:rsidRPr="002F396F" w14:paraId="34ABC02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C198B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DE12D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active tyrosine-protein kinase transmembrane receptor ROR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847D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7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BE1F6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 (0.005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C6CD4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59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BD7B7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30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35CB22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8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BEC7D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83E-65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048F6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628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FEC45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BE96C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1E-37</w:t>
            </w:r>
          </w:p>
        </w:tc>
      </w:tr>
      <w:tr w:rsidR="00DB25F4" w:rsidRPr="002F396F" w14:paraId="48C98643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F6E91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59D4A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1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40D43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4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19A3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1 (0.0049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96292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6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B67AC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70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91704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2 (0.0003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8C0B0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25E-16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91270C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846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93F28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0.0002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CC89A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9E-182</w:t>
            </w:r>
          </w:p>
        </w:tc>
      </w:tr>
      <w:tr w:rsidR="00DB25F4" w:rsidRPr="002F396F" w14:paraId="1DA2BEB8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3093D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SMB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0A3FD8A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Proteasome subunit beta </w:t>
            </w:r>
            <w:proofErr w:type="gram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-1</w:t>
            </w:r>
            <w:proofErr w:type="gramEnd"/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42629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7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CCEAF7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8 (0.006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5EAA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81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C09146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8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9205E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6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F9D9E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90E-108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28F1A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015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CB1D7D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36F004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61E-126</w:t>
            </w:r>
          </w:p>
        </w:tc>
      </w:tr>
      <w:tr w:rsidR="00DB25F4" w:rsidRPr="002F396F" w14:paraId="593EC764" w14:textId="77777777" w:rsidTr="00A755A1">
        <w:trPr>
          <w:trHeight w:val="300"/>
        </w:trPr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7B56AA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PW1</w:t>
            </w:r>
          </w:p>
        </w:tc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B8659E" w14:textId="77777777" w:rsidR="00DB25F4" w:rsidRPr="00175C44" w:rsidRDefault="00DB25F4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/>
              </w:rPr>
            </w:pPr>
            <w:proofErr w:type="spellStart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W</w:t>
            </w:r>
          </w:p>
        </w:tc>
        <w:tc>
          <w:tcPr>
            <w:tcW w:w="1175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1F182B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2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EF052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7 (0.0067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A6B490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48E-06</w:t>
            </w:r>
          </w:p>
        </w:tc>
        <w:tc>
          <w:tcPr>
            <w:tcW w:w="117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69E603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3911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A9B19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9 (0.0004)</w:t>
            </w:r>
          </w:p>
        </w:tc>
        <w:tc>
          <w:tcPr>
            <w:tcW w:w="1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0DF585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30E-123</w:t>
            </w:r>
          </w:p>
        </w:tc>
        <w:tc>
          <w:tcPr>
            <w:tcW w:w="1095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90D43F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182</w:t>
            </w:r>
          </w:p>
        </w:tc>
        <w:tc>
          <w:tcPr>
            <w:tcW w:w="155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2B4211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8 (0.0003)</w:t>
            </w:r>
          </w:p>
        </w:tc>
        <w:tc>
          <w:tcPr>
            <w:tcW w:w="114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923D19" w14:textId="77777777" w:rsidR="00DB25F4" w:rsidRPr="00175C44" w:rsidRDefault="00DB25F4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5C4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00E-127</w:t>
            </w:r>
          </w:p>
        </w:tc>
      </w:tr>
      <w:bookmarkEnd w:id="18"/>
      <w:tr w:rsidR="00DB25F4" w:rsidRPr="00863A63" w14:paraId="7272C09A" w14:textId="77777777" w:rsidTr="00A755A1">
        <w:trPr>
          <w:trHeight w:val="300"/>
        </w:trPr>
        <w:tc>
          <w:tcPr>
            <w:tcW w:w="4138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587422F7" w14:textId="77777777" w:rsidR="00DB25F4" w:rsidRPr="006909A5" w:rsidRDefault="00DB25F4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909A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Negative significant correlations, </w:t>
            </w:r>
            <w:proofErr w:type="spellStart"/>
            <w:r w:rsidRPr="006909A5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median</w:t>
            </w:r>
            <w:r w:rsidRPr="006909A5">
              <w:rPr>
                <w:rFonts w:ascii="Times New Roman" w:hAnsi="Times New Roman" w:cs="Times New Roman" w:hint="eastAsia"/>
                <w:sz w:val="18"/>
                <w:szCs w:val="18"/>
                <w:shd w:val="clear" w:color="auto" w:fill="FFFFFF"/>
                <w:vertAlign w:val="superscript"/>
                <w:lang w:eastAsia="zh-CN"/>
              </w:rPr>
              <w:t>f</w:t>
            </w:r>
            <w:proofErr w:type="spellEnd"/>
          </w:p>
        </w:tc>
        <w:tc>
          <w:tcPr>
            <w:tcW w:w="3515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7A6E3D30" w14:textId="77777777" w:rsidR="00DB25F4" w:rsidRPr="006909A5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909A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9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</w:t>
            </w:r>
          </w:p>
        </w:tc>
        <w:tc>
          <w:tcPr>
            <w:tcW w:w="3679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722E4402" w14:textId="77777777" w:rsidR="00DB25F4" w:rsidRPr="006909A5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909A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4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3790" w:type="dxa"/>
            <w:gridSpan w:val="6"/>
            <w:tcBorders>
              <w:top w:val="nil"/>
              <w:left w:val="nil"/>
              <w:bottom w:val="single" w:sz="18" w:space="0" w:color="auto"/>
              <w:right w:val="nil"/>
            </w:tcBorders>
            <w:noWrap/>
          </w:tcPr>
          <w:p w14:paraId="73F3FE61" w14:textId="77777777" w:rsidR="00DB25F4" w:rsidRPr="006909A5" w:rsidRDefault="00DB25F4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6909A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5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</w:t>
            </w:r>
          </w:p>
        </w:tc>
      </w:tr>
    </w:tbl>
    <w:p w14:paraId="72AC116A" w14:textId="4FA00D3C" w:rsidR="009B7D6E" w:rsidRPr="00C21454" w:rsidRDefault="009B7D6E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r w:rsidR="00AC13EB" w:rsidRPr="00C21454">
        <w:rPr>
          <w:rFonts w:ascii="Times New Roman" w:hAnsi="Times New Roman" w:cs="Times New Roman"/>
          <w:sz w:val="24"/>
          <w:szCs w:val="24"/>
        </w:rPr>
        <w:t>Proteins</w:t>
      </w:r>
      <w:proofErr w:type="gramEnd"/>
      <w:r w:rsidR="00AC13EB" w:rsidRPr="00C21454">
        <w:rPr>
          <w:rFonts w:ascii="Times New Roman" w:hAnsi="Times New Roman" w:cs="Times New Roman"/>
          <w:sz w:val="24"/>
          <w:szCs w:val="24"/>
        </w:rPr>
        <w:t xml:space="preserve"> were identified through linear regression of </w:t>
      </w:r>
      <w:proofErr w:type="spellStart"/>
      <w:r w:rsidR="00AC13EB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AC13EB" w:rsidRPr="00C21454">
        <w:rPr>
          <w:rFonts w:ascii="Times New Roman" w:hAnsi="Times New Roman" w:cs="Times New Roman"/>
          <w:sz w:val="24"/>
          <w:szCs w:val="24"/>
        </w:rPr>
        <w:t xml:space="preserve"> </w:t>
      </w:r>
      <w:r w:rsidR="0082161C" w:rsidRPr="00C21454">
        <w:rPr>
          <w:rFonts w:ascii="Times New Roman" w:hAnsi="Times New Roman" w:cs="Times New Roman"/>
          <w:sz w:val="24"/>
          <w:szCs w:val="24"/>
        </w:rPr>
        <w:t xml:space="preserve">PRS </w:t>
      </w:r>
      <w:r w:rsidR="00AC13EB" w:rsidRPr="00C21454">
        <w:rPr>
          <w:rFonts w:ascii="Times New Roman" w:hAnsi="Times New Roman" w:cs="Times New Roman"/>
          <w:sz w:val="24"/>
          <w:szCs w:val="24"/>
        </w:rPr>
        <w:t>for kidney function on 4,877 proteins measured at visit 3 and visit 5 with adjusting for age</w:t>
      </w:r>
      <w:r w:rsidR="00627815" w:rsidRPr="00C21454">
        <w:rPr>
          <w:rFonts w:ascii="Times New Roman" w:hAnsi="Times New Roman" w:cs="Times New Roman"/>
          <w:sz w:val="24"/>
          <w:szCs w:val="24"/>
        </w:rPr>
        <w:t xml:space="preserve"> at the corresponded visits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, sex, center, and </w:t>
      </w:r>
      <w:r w:rsidR="00D831EE"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. A total of </w:t>
      </w:r>
      <w:r w:rsidR="00B036F3" w:rsidRPr="00C21454">
        <w:rPr>
          <w:rFonts w:ascii="Times New Roman" w:hAnsi="Times New Roman" w:cs="Times New Roman"/>
          <w:sz w:val="24"/>
          <w:szCs w:val="24"/>
        </w:rPr>
        <w:t>108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 proteins were </w:t>
      </w:r>
      <w:r w:rsidR="00F06B53" w:rsidRPr="00C21454">
        <w:rPr>
          <w:rFonts w:ascii="Times New Roman" w:hAnsi="Times New Roman" w:cs="Times New Roman"/>
          <w:sz w:val="24"/>
          <w:szCs w:val="24"/>
        </w:rPr>
        <w:t>significantly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 associated with </w:t>
      </w:r>
      <w:proofErr w:type="spellStart"/>
      <w:r w:rsidR="00AC13EB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AC13EB" w:rsidRPr="00C21454">
        <w:rPr>
          <w:rFonts w:ascii="Times New Roman" w:hAnsi="Times New Roman" w:cs="Times New Roman"/>
          <w:sz w:val="24"/>
          <w:szCs w:val="24"/>
        </w:rPr>
        <w:t xml:space="preserve"> PRS at both visit 3 and visit 5. The threshold of significance was Bonferroni corrected: p = 1.02 × 10</w:t>
      </w:r>
      <w:r w:rsidR="00AC13EB" w:rsidRPr="00C2145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AB65C0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. Visit 3 was conducted during 1993-1995 when the mean age of study population was 60.4 years and visit 5 was conducted during 2011-2013 when the mean age of study population was 75.9 years. </w:t>
      </w:r>
    </w:p>
    <w:p w14:paraId="4E24FF3A" w14:textId="37CBFD0A" w:rsidR="009B7D6E" w:rsidRPr="00C21454" w:rsidRDefault="009B7D6E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C214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54E9" w:rsidRPr="00BF5E40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D354E9" w:rsidRPr="00BF5E40">
        <w:rPr>
          <w:rFonts w:ascii="Times New Roman" w:hAnsi="Times New Roman" w:cs="Times New Roman"/>
          <w:sz w:val="24"/>
          <w:szCs w:val="24"/>
        </w:rPr>
        <w:t xml:space="preserve"> PRS was constructed using </w:t>
      </w:r>
      <w:proofErr w:type="spellStart"/>
      <w:r w:rsidR="00D354E9" w:rsidRPr="00BF5E40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D354E9" w:rsidRPr="00BF5E40">
        <w:rPr>
          <w:rFonts w:ascii="Times New Roman" w:hAnsi="Times New Roman" w:cs="Times New Roman"/>
          <w:sz w:val="24"/>
          <w:szCs w:val="24"/>
        </w:rPr>
        <w:t xml:space="preserve"> algorithm, a Bayesian approach utilizes GWAS summary statistics to compute the posterior mean effect sizes for the genetic variants by assuming a prior of the joint effect sizes and incorporating the LD structure of the reference population.</w:t>
      </w:r>
    </w:p>
    <w:p w14:paraId="58B6DB46" w14:textId="054738DB" w:rsidR="009B7D6E" w:rsidRPr="00C21454" w:rsidRDefault="009B7D6E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 xml:space="preserve">c </w:t>
      </w:r>
      <w:r w:rsidRPr="00C21454">
        <w:rPr>
          <w:rFonts w:ascii="Times New Roman" w:hAnsi="Times New Roman" w:cs="Times New Roman"/>
          <w:sz w:val="24"/>
          <w:szCs w:val="24"/>
        </w:rPr>
        <w:t xml:space="preserve">Linear regression 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AC13EB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AC13EB" w:rsidRPr="00C21454">
        <w:rPr>
          <w:rFonts w:ascii="Times New Roman" w:hAnsi="Times New Roman" w:cs="Times New Roman"/>
          <w:sz w:val="24"/>
          <w:szCs w:val="24"/>
        </w:rPr>
        <w:t xml:space="preserve"> PRS, </w:t>
      </w:r>
      <w:proofErr w:type="spellStart"/>
      <w:r w:rsidR="00AC13EB" w:rsidRPr="00C21454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="00F06B53" w:rsidRPr="00C21454">
        <w:rPr>
          <w:rFonts w:ascii="Times New Roman" w:hAnsi="Times New Roman" w:cs="Times New Roman"/>
          <w:sz w:val="24"/>
          <w:szCs w:val="24"/>
        </w:rPr>
        <w:t xml:space="preserve"> measured at visit 3</w:t>
      </w:r>
      <w:r w:rsidR="00AC13EB" w:rsidRPr="00C2145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AC13EB" w:rsidRPr="00C21454">
        <w:rPr>
          <w:rFonts w:ascii="Times New Roman" w:hAnsi="Times New Roman" w:cs="Times New Roman"/>
          <w:sz w:val="24"/>
          <w:szCs w:val="24"/>
        </w:rPr>
        <w:t>eGFRcys</w:t>
      </w:r>
      <w:proofErr w:type="spellEnd"/>
      <w:r w:rsidR="00AC13EB" w:rsidRPr="00C21454">
        <w:rPr>
          <w:rFonts w:ascii="Times New Roman" w:hAnsi="Times New Roman" w:cs="Times New Roman"/>
          <w:sz w:val="24"/>
          <w:szCs w:val="24"/>
        </w:rPr>
        <w:t xml:space="preserve"> </w:t>
      </w:r>
      <w:r w:rsidR="00F06B53" w:rsidRPr="00C21454">
        <w:rPr>
          <w:rFonts w:ascii="Times New Roman" w:hAnsi="Times New Roman" w:cs="Times New Roman"/>
          <w:sz w:val="24"/>
          <w:szCs w:val="24"/>
        </w:rPr>
        <w:t xml:space="preserve">measured at visit 3 </w:t>
      </w:r>
      <w:r w:rsidRPr="00C21454">
        <w:rPr>
          <w:rFonts w:ascii="Times New Roman" w:hAnsi="Times New Roman" w:cs="Times New Roman"/>
          <w:sz w:val="24"/>
          <w:szCs w:val="24"/>
        </w:rPr>
        <w:t xml:space="preserve">on </w:t>
      </w:r>
      <w:r w:rsidR="00AC13EB" w:rsidRPr="00C21454">
        <w:rPr>
          <w:rFonts w:ascii="Times New Roman" w:hAnsi="Times New Roman" w:cs="Times New Roman"/>
          <w:sz w:val="24"/>
          <w:szCs w:val="24"/>
        </w:rPr>
        <w:t>proteins</w:t>
      </w:r>
      <w:r w:rsidR="00F06B53" w:rsidRPr="00C21454">
        <w:rPr>
          <w:rFonts w:ascii="Times New Roman" w:hAnsi="Times New Roman" w:cs="Times New Roman"/>
          <w:sz w:val="24"/>
          <w:szCs w:val="24"/>
        </w:rPr>
        <w:t xml:space="preserve"> measured at visit 3</w:t>
      </w:r>
      <w:r w:rsidRPr="00C21454">
        <w:rPr>
          <w:rFonts w:ascii="Times New Roman" w:hAnsi="Times New Roman" w:cs="Times New Roman"/>
          <w:sz w:val="24"/>
          <w:szCs w:val="24"/>
        </w:rPr>
        <w:t>, with adjusting for age</w:t>
      </w:r>
      <w:r w:rsidR="00D63170" w:rsidRPr="00C21454">
        <w:rPr>
          <w:rFonts w:ascii="Times New Roman" w:hAnsi="Times New Roman" w:cs="Times New Roman"/>
          <w:sz w:val="24"/>
          <w:szCs w:val="24"/>
        </w:rPr>
        <w:t xml:space="preserve"> at visit 3</w:t>
      </w:r>
      <w:r w:rsidRPr="00C21454">
        <w:rPr>
          <w:rFonts w:ascii="Times New Roman" w:hAnsi="Times New Roman" w:cs="Times New Roman"/>
          <w:sz w:val="24"/>
          <w:szCs w:val="24"/>
        </w:rPr>
        <w:t xml:space="preserve">, sex, center, and </w:t>
      </w:r>
      <w:r w:rsidR="00D831EE"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Pr="00C2145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D7009E0" w14:textId="3E088EE6" w:rsidR="001D6138" w:rsidRPr="00C21454" w:rsidRDefault="00D63170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 xml:space="preserve">d </w:t>
      </w:r>
      <w:r w:rsidRPr="00C21454">
        <w:rPr>
          <w:rFonts w:ascii="Times New Roman" w:hAnsi="Times New Roman" w:cs="Times New Roman"/>
          <w:sz w:val="24"/>
          <w:szCs w:val="24"/>
        </w:rPr>
        <w:t xml:space="preserve">Linear regression of </w:t>
      </w:r>
      <w:proofErr w:type="spellStart"/>
      <w:r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 xml:space="preserve"> PRS, </w:t>
      </w:r>
      <w:proofErr w:type="spellStart"/>
      <w:r w:rsidRPr="00C21454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 xml:space="preserve"> measured at visit 5, and </w:t>
      </w:r>
      <w:proofErr w:type="spellStart"/>
      <w:r w:rsidRPr="00C21454">
        <w:rPr>
          <w:rFonts w:ascii="Times New Roman" w:hAnsi="Times New Roman" w:cs="Times New Roman"/>
          <w:sz w:val="24"/>
          <w:szCs w:val="24"/>
        </w:rPr>
        <w:t>eGFRcys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 xml:space="preserve"> measured at visit 5 on proteins measured at visit 5, with adjusting for age at visit 5, sex, center, and </w:t>
      </w:r>
      <w:r w:rsidR="00D831EE"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Pr="00C2145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046AFE" w14:textId="5174B637" w:rsidR="00B64B2B" w:rsidRPr="00C21454" w:rsidRDefault="00C21454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>e</w:t>
      </w:r>
      <w:r w:rsidR="00B64B2B" w:rsidRPr="00C21454">
        <w:rPr>
          <w:rFonts w:ascii="Times New Roman" w:hAnsi="Times New Roman" w:cs="Times New Roman"/>
          <w:sz w:val="24"/>
          <w:szCs w:val="24"/>
        </w:rPr>
        <w:t xml:space="preserve"> </w:t>
      </w:r>
      <w:r w:rsidR="00B64B2B" w:rsidRPr="00C21454">
        <w:rPr>
          <w:rFonts w:ascii="Times New Roman" w:hAnsi="Times New Roman" w:cs="Times New Roman"/>
          <w:color w:val="000000"/>
          <w:sz w:val="24"/>
          <w:szCs w:val="24"/>
        </w:rPr>
        <w:t xml:space="preserve">P values of Wilcoxon signed rank test for the comparison between correlations of proteins with </w:t>
      </w:r>
      <w:proofErr w:type="spellStart"/>
      <w:r w:rsidR="00761674" w:rsidRPr="00C21454">
        <w:rPr>
          <w:rFonts w:ascii="Times New Roman" w:hAnsi="Times New Roman" w:cs="Times New Roman"/>
          <w:color w:val="000000"/>
          <w:sz w:val="24"/>
          <w:szCs w:val="24"/>
        </w:rPr>
        <w:t>LDPred</w:t>
      </w:r>
      <w:proofErr w:type="spellEnd"/>
      <w:r w:rsidR="00761674" w:rsidRPr="00C21454">
        <w:rPr>
          <w:rFonts w:ascii="Times New Roman" w:hAnsi="Times New Roman" w:cs="Times New Roman"/>
          <w:color w:val="000000"/>
          <w:sz w:val="24"/>
          <w:szCs w:val="24"/>
        </w:rPr>
        <w:t xml:space="preserve"> PRS and with eGFR were </w:t>
      </w:r>
      <w:r w:rsidR="00017131" w:rsidRPr="00017131">
        <w:rPr>
          <w:rFonts w:ascii="Times New Roman" w:hAnsi="Times New Roman" w:cs="Times New Roman"/>
          <w:color w:val="000000"/>
          <w:sz w:val="24"/>
          <w:szCs w:val="24"/>
        </w:rPr>
        <w:t>5.1</w:t>
      </w:r>
      <w:r w:rsidR="00017131">
        <w:rPr>
          <w:rFonts w:ascii="Times New Roman" w:hAnsi="Times New Roman" w:cs="Times New Roman"/>
          <w:color w:val="000000"/>
          <w:sz w:val="24"/>
          <w:szCs w:val="24"/>
        </w:rPr>
        <w:t>4E</w:t>
      </w:r>
      <w:r w:rsidR="00017131" w:rsidRPr="00017131">
        <w:rPr>
          <w:rFonts w:ascii="Times New Roman" w:hAnsi="Times New Roman" w:cs="Times New Roman"/>
          <w:color w:val="000000"/>
          <w:sz w:val="24"/>
          <w:szCs w:val="24"/>
        </w:rPr>
        <w:t>-23</w:t>
      </w:r>
      <w:r w:rsidR="00761674" w:rsidRPr="00C21454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proofErr w:type="spellStart"/>
      <w:r w:rsidR="00761674" w:rsidRPr="00C21454">
        <w:rPr>
          <w:rFonts w:ascii="Times New Roman" w:hAnsi="Times New Roman" w:cs="Times New Roman"/>
          <w:sz w:val="24"/>
          <w:szCs w:val="24"/>
        </w:rPr>
        <w:t>eGFR</w:t>
      </w:r>
      <w:r w:rsidRPr="00C21454">
        <w:rPr>
          <w:rFonts w:ascii="Times New Roman" w:hAnsi="Times New Roman" w:cs="Times New Roman"/>
          <w:sz w:val="24"/>
          <w:szCs w:val="24"/>
        </w:rPr>
        <w:t>cr</w:t>
      </w:r>
      <w:proofErr w:type="spellEnd"/>
      <w:r w:rsidR="00761674" w:rsidRPr="00C21454">
        <w:rPr>
          <w:rFonts w:ascii="Times New Roman" w:hAnsi="Times New Roman" w:cs="Times New Roman"/>
          <w:sz w:val="24"/>
          <w:szCs w:val="24"/>
        </w:rPr>
        <w:t xml:space="preserve"> and </w:t>
      </w:r>
      <w:r w:rsidR="00017131" w:rsidRPr="00017131">
        <w:rPr>
          <w:rFonts w:ascii="Times New Roman" w:hAnsi="Times New Roman" w:cs="Times New Roman"/>
          <w:sz w:val="24"/>
          <w:szCs w:val="24"/>
        </w:rPr>
        <w:t>1.1</w:t>
      </w:r>
      <w:r w:rsidR="00017131">
        <w:rPr>
          <w:rFonts w:ascii="Times New Roman" w:hAnsi="Times New Roman" w:cs="Times New Roman"/>
          <w:sz w:val="24"/>
          <w:szCs w:val="24"/>
        </w:rPr>
        <w:t>7E</w:t>
      </w:r>
      <w:r w:rsidR="00017131" w:rsidRPr="00017131">
        <w:rPr>
          <w:rFonts w:ascii="Times New Roman" w:hAnsi="Times New Roman" w:cs="Times New Roman"/>
          <w:sz w:val="24"/>
          <w:szCs w:val="24"/>
        </w:rPr>
        <w:t>-21</w:t>
      </w:r>
      <w:r w:rsidR="00761674" w:rsidRPr="00C21454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761674" w:rsidRPr="00C21454">
        <w:rPr>
          <w:rFonts w:ascii="Times New Roman" w:hAnsi="Times New Roman" w:cs="Times New Roman"/>
          <w:sz w:val="24"/>
          <w:szCs w:val="24"/>
        </w:rPr>
        <w:t>eGFR</w:t>
      </w:r>
      <w:r w:rsidRPr="00C21454">
        <w:rPr>
          <w:rFonts w:ascii="Times New Roman" w:hAnsi="Times New Roman" w:cs="Times New Roman"/>
          <w:sz w:val="24"/>
          <w:szCs w:val="24"/>
        </w:rPr>
        <w:t>cys</w:t>
      </w:r>
      <w:proofErr w:type="spellEnd"/>
      <w:r w:rsidR="00761674" w:rsidRPr="00C21454">
        <w:rPr>
          <w:rFonts w:ascii="Times New Roman" w:hAnsi="Times New Roman" w:cs="Times New Roman"/>
          <w:sz w:val="24"/>
          <w:szCs w:val="24"/>
        </w:rPr>
        <w:t xml:space="preserve"> at visit </w:t>
      </w:r>
      <w:proofErr w:type="gramStart"/>
      <w:r w:rsidR="00761674" w:rsidRPr="00C21454">
        <w:rPr>
          <w:rFonts w:ascii="Times New Roman" w:hAnsi="Times New Roman" w:cs="Times New Roman"/>
          <w:sz w:val="24"/>
          <w:szCs w:val="24"/>
        </w:rPr>
        <w:t>3, and</w:t>
      </w:r>
      <w:proofErr w:type="gramEnd"/>
      <w:r w:rsidR="00761674" w:rsidRPr="00C21454">
        <w:rPr>
          <w:rFonts w:ascii="Times New Roman" w:hAnsi="Times New Roman" w:cs="Times New Roman"/>
          <w:sz w:val="24"/>
          <w:szCs w:val="24"/>
        </w:rPr>
        <w:t xml:space="preserve"> were </w:t>
      </w:r>
      <w:r w:rsidR="00017131" w:rsidRPr="00017131">
        <w:rPr>
          <w:rFonts w:ascii="Times New Roman" w:hAnsi="Times New Roman" w:cs="Times New Roman"/>
          <w:color w:val="000000"/>
          <w:sz w:val="24"/>
          <w:szCs w:val="24"/>
        </w:rPr>
        <w:t>7.3</w:t>
      </w:r>
      <w:r w:rsidR="00017131">
        <w:rPr>
          <w:rFonts w:ascii="Times New Roman" w:hAnsi="Times New Roman" w:cs="Times New Roman"/>
          <w:color w:val="000000"/>
          <w:sz w:val="24"/>
          <w:szCs w:val="24"/>
        </w:rPr>
        <w:t>8E</w:t>
      </w:r>
      <w:r w:rsidR="00017131" w:rsidRPr="00017131">
        <w:rPr>
          <w:rFonts w:ascii="Times New Roman" w:hAnsi="Times New Roman" w:cs="Times New Roman"/>
          <w:color w:val="000000"/>
          <w:sz w:val="24"/>
          <w:szCs w:val="24"/>
        </w:rPr>
        <w:t>-23</w:t>
      </w:r>
      <w:r w:rsidR="0001713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61674" w:rsidRPr="00C21454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proofErr w:type="spellStart"/>
      <w:r w:rsidR="00761674" w:rsidRPr="00C21454">
        <w:rPr>
          <w:rFonts w:ascii="Times New Roman" w:hAnsi="Times New Roman" w:cs="Times New Roman"/>
          <w:sz w:val="24"/>
          <w:szCs w:val="24"/>
        </w:rPr>
        <w:t>eGFR</w:t>
      </w:r>
      <w:r w:rsidRPr="00C21454">
        <w:rPr>
          <w:rFonts w:ascii="Times New Roman" w:hAnsi="Times New Roman" w:cs="Times New Roman"/>
          <w:sz w:val="24"/>
          <w:szCs w:val="24"/>
        </w:rPr>
        <w:t>cr</w:t>
      </w:r>
      <w:proofErr w:type="spellEnd"/>
      <w:r w:rsidR="00761674" w:rsidRPr="00C21454">
        <w:rPr>
          <w:rFonts w:ascii="Times New Roman" w:hAnsi="Times New Roman" w:cs="Times New Roman"/>
          <w:sz w:val="24"/>
          <w:szCs w:val="24"/>
        </w:rPr>
        <w:t xml:space="preserve"> and </w:t>
      </w:r>
      <w:r w:rsidR="00017131" w:rsidRPr="00017131">
        <w:rPr>
          <w:rFonts w:ascii="Times New Roman" w:hAnsi="Times New Roman" w:cs="Times New Roman"/>
          <w:sz w:val="24"/>
          <w:szCs w:val="24"/>
        </w:rPr>
        <w:t>5.2</w:t>
      </w:r>
      <w:r w:rsidR="00017131">
        <w:rPr>
          <w:rFonts w:ascii="Times New Roman" w:hAnsi="Times New Roman" w:cs="Times New Roman"/>
          <w:sz w:val="24"/>
          <w:szCs w:val="24"/>
        </w:rPr>
        <w:t>8E</w:t>
      </w:r>
      <w:r w:rsidR="00017131" w:rsidRPr="00017131">
        <w:rPr>
          <w:rFonts w:ascii="Times New Roman" w:hAnsi="Times New Roman" w:cs="Times New Roman"/>
          <w:sz w:val="24"/>
          <w:szCs w:val="24"/>
        </w:rPr>
        <w:t>-22</w:t>
      </w:r>
      <w:r w:rsidR="00017131">
        <w:rPr>
          <w:rFonts w:ascii="Times New Roman" w:hAnsi="Times New Roman" w:cs="Times New Roman"/>
          <w:sz w:val="24"/>
          <w:szCs w:val="24"/>
        </w:rPr>
        <w:t xml:space="preserve"> </w:t>
      </w:r>
      <w:r w:rsidR="00761674" w:rsidRPr="00C21454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761674" w:rsidRPr="00C21454">
        <w:rPr>
          <w:rFonts w:ascii="Times New Roman" w:hAnsi="Times New Roman" w:cs="Times New Roman"/>
          <w:sz w:val="24"/>
          <w:szCs w:val="24"/>
        </w:rPr>
        <w:t>eGFR</w:t>
      </w:r>
      <w:r w:rsidRPr="00C21454">
        <w:rPr>
          <w:rFonts w:ascii="Times New Roman" w:hAnsi="Times New Roman" w:cs="Times New Roman"/>
          <w:sz w:val="24"/>
          <w:szCs w:val="24"/>
        </w:rPr>
        <w:t>cys</w:t>
      </w:r>
      <w:proofErr w:type="spellEnd"/>
      <w:r w:rsidR="00761674" w:rsidRPr="00C21454">
        <w:rPr>
          <w:rFonts w:ascii="Times New Roman" w:hAnsi="Times New Roman" w:cs="Times New Roman"/>
          <w:sz w:val="24"/>
          <w:szCs w:val="24"/>
        </w:rPr>
        <w:t xml:space="preserve"> at visit </w:t>
      </w:r>
      <w:r w:rsidRPr="00C21454">
        <w:rPr>
          <w:rFonts w:ascii="Times New Roman" w:hAnsi="Times New Roman" w:cs="Times New Roman"/>
          <w:sz w:val="24"/>
          <w:szCs w:val="24"/>
        </w:rPr>
        <w:t>5.</w:t>
      </w:r>
    </w:p>
    <w:p w14:paraId="353008C8" w14:textId="295C6ED0" w:rsidR="001D6138" w:rsidRPr="00C21454" w:rsidRDefault="00B64B2B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>f</w:t>
      </w:r>
      <w:r w:rsidR="001D6138" w:rsidRPr="00C21454">
        <w:rPr>
          <w:rFonts w:ascii="Times New Roman" w:hAnsi="Times New Roman" w:cs="Times New Roman"/>
          <w:sz w:val="24"/>
          <w:szCs w:val="24"/>
        </w:rPr>
        <w:t xml:space="preserve"> P values of Wilcoxon signed rank test for the comparison between visit 3 and visit 5 correlations of proteins with </w:t>
      </w:r>
      <w:proofErr w:type="spellStart"/>
      <w:r w:rsidR="00596CB5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596CB5" w:rsidRPr="00C21454">
        <w:rPr>
          <w:rFonts w:ascii="Times New Roman" w:hAnsi="Times New Roman" w:cs="Times New Roman"/>
          <w:sz w:val="24"/>
          <w:szCs w:val="24"/>
        </w:rPr>
        <w:t xml:space="preserve"> PRS was</w:t>
      </w:r>
      <w:r w:rsidR="00E80B8F" w:rsidRPr="00C21454">
        <w:rPr>
          <w:rFonts w:ascii="Times New Roman" w:hAnsi="Times New Roman" w:cs="Times New Roman"/>
          <w:sz w:val="24"/>
          <w:szCs w:val="24"/>
        </w:rPr>
        <w:t xml:space="preserve"> </w:t>
      </w:r>
      <w:r w:rsidR="00017131" w:rsidRPr="00017131">
        <w:rPr>
          <w:rFonts w:ascii="Times New Roman" w:hAnsi="Times New Roman" w:cs="Times New Roman"/>
          <w:sz w:val="24"/>
          <w:szCs w:val="24"/>
        </w:rPr>
        <w:t>4.74</w:t>
      </w:r>
      <w:r w:rsidR="00017131">
        <w:rPr>
          <w:rFonts w:ascii="Times New Roman" w:hAnsi="Times New Roman" w:cs="Times New Roman"/>
          <w:sz w:val="24"/>
          <w:szCs w:val="24"/>
        </w:rPr>
        <w:t>E</w:t>
      </w:r>
      <w:r w:rsidR="00017131" w:rsidRPr="00017131">
        <w:rPr>
          <w:rFonts w:ascii="Times New Roman" w:hAnsi="Times New Roman" w:cs="Times New Roman"/>
          <w:sz w:val="24"/>
          <w:szCs w:val="24"/>
        </w:rPr>
        <w:t>-19</w:t>
      </w:r>
      <w:r w:rsidR="00761674" w:rsidRPr="00C21454">
        <w:rPr>
          <w:rFonts w:ascii="Times New Roman" w:hAnsi="Times New Roman" w:cs="Times New Roman"/>
          <w:sz w:val="24"/>
          <w:szCs w:val="24"/>
        </w:rPr>
        <w:t xml:space="preserve">, </w:t>
      </w:r>
      <w:r w:rsidR="00596CB5" w:rsidRPr="00C21454">
        <w:rPr>
          <w:rFonts w:ascii="Times New Roman" w:hAnsi="Times New Roman" w:cs="Times New Roman"/>
          <w:sz w:val="24"/>
          <w:szCs w:val="24"/>
        </w:rPr>
        <w:t xml:space="preserve">and </w:t>
      </w:r>
      <w:r w:rsidR="00E80B8F" w:rsidRPr="00C21454">
        <w:rPr>
          <w:rFonts w:ascii="Times New Roman" w:hAnsi="Times New Roman" w:cs="Times New Roman"/>
          <w:sz w:val="24"/>
          <w:szCs w:val="24"/>
        </w:rPr>
        <w:t xml:space="preserve">that of proteins with </w:t>
      </w:r>
      <w:r w:rsidR="001D6138" w:rsidRPr="00C21454">
        <w:rPr>
          <w:rFonts w:ascii="Times New Roman" w:hAnsi="Times New Roman" w:cs="Times New Roman"/>
          <w:sz w:val="24"/>
          <w:szCs w:val="24"/>
        </w:rPr>
        <w:t xml:space="preserve">eGFR were </w:t>
      </w:r>
      <w:r w:rsidR="00017131" w:rsidRPr="00017131">
        <w:rPr>
          <w:rFonts w:ascii="Times New Roman" w:hAnsi="Times New Roman" w:cs="Times New Roman"/>
          <w:sz w:val="24"/>
          <w:szCs w:val="24"/>
        </w:rPr>
        <w:t>3.9</w:t>
      </w:r>
      <w:r w:rsidR="00017131">
        <w:rPr>
          <w:rFonts w:ascii="Times New Roman" w:hAnsi="Times New Roman" w:cs="Times New Roman"/>
          <w:sz w:val="24"/>
          <w:szCs w:val="24"/>
        </w:rPr>
        <w:t>E</w:t>
      </w:r>
      <w:r w:rsidR="00017131" w:rsidRPr="00017131">
        <w:rPr>
          <w:rFonts w:ascii="Times New Roman" w:hAnsi="Times New Roman" w:cs="Times New Roman"/>
          <w:sz w:val="24"/>
          <w:szCs w:val="24"/>
        </w:rPr>
        <w:t>-21</w:t>
      </w:r>
      <w:r w:rsidR="00017131">
        <w:rPr>
          <w:rFonts w:ascii="Times New Roman" w:hAnsi="Times New Roman" w:cs="Times New Roman"/>
          <w:sz w:val="24"/>
          <w:szCs w:val="24"/>
        </w:rPr>
        <w:t xml:space="preserve"> </w:t>
      </w:r>
      <w:r w:rsidR="001D6138" w:rsidRPr="00C21454">
        <w:rPr>
          <w:rFonts w:ascii="Times New Roman" w:hAnsi="Times New Roman" w:cs="Times New Roman"/>
          <w:sz w:val="24"/>
          <w:szCs w:val="24"/>
        </w:rPr>
        <w:t xml:space="preserve">for </w:t>
      </w:r>
      <w:proofErr w:type="spellStart"/>
      <w:r w:rsidR="001D6138" w:rsidRPr="00C21454">
        <w:rPr>
          <w:rFonts w:ascii="Times New Roman" w:hAnsi="Times New Roman" w:cs="Times New Roman"/>
          <w:sz w:val="24"/>
          <w:szCs w:val="24"/>
        </w:rPr>
        <w:t>eGFR</w:t>
      </w:r>
      <w:r w:rsidR="00C21454" w:rsidRPr="00C21454">
        <w:rPr>
          <w:rFonts w:ascii="Times New Roman" w:hAnsi="Times New Roman" w:cs="Times New Roman"/>
          <w:sz w:val="24"/>
          <w:szCs w:val="24"/>
        </w:rPr>
        <w:t>cr</w:t>
      </w:r>
      <w:proofErr w:type="spellEnd"/>
      <w:r w:rsidR="001D6138" w:rsidRPr="00C21454">
        <w:rPr>
          <w:rFonts w:ascii="Times New Roman" w:hAnsi="Times New Roman" w:cs="Times New Roman"/>
          <w:sz w:val="24"/>
          <w:szCs w:val="24"/>
        </w:rPr>
        <w:t xml:space="preserve"> and 2.13E-18 for </w:t>
      </w:r>
      <w:proofErr w:type="spellStart"/>
      <w:r w:rsidR="001D6138" w:rsidRPr="00C21454">
        <w:rPr>
          <w:rFonts w:ascii="Times New Roman" w:hAnsi="Times New Roman" w:cs="Times New Roman"/>
          <w:sz w:val="24"/>
          <w:szCs w:val="24"/>
        </w:rPr>
        <w:t>eGFR</w:t>
      </w:r>
      <w:r w:rsidR="00C21454" w:rsidRPr="00C21454">
        <w:rPr>
          <w:rFonts w:ascii="Times New Roman" w:hAnsi="Times New Roman" w:cs="Times New Roman"/>
          <w:sz w:val="24"/>
          <w:szCs w:val="24"/>
        </w:rPr>
        <w:t>cys</w:t>
      </w:r>
      <w:proofErr w:type="spellEnd"/>
      <w:r w:rsidR="001D6138" w:rsidRPr="00C21454">
        <w:rPr>
          <w:rFonts w:ascii="Times New Roman" w:hAnsi="Times New Roman" w:cs="Times New Roman"/>
          <w:sz w:val="24"/>
          <w:szCs w:val="24"/>
        </w:rPr>
        <w:t xml:space="preserve">.             </w:t>
      </w:r>
    </w:p>
    <w:p w14:paraId="012DDD74" w14:textId="3FDC973A" w:rsidR="002C228A" w:rsidRDefault="00AC13EB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21454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 xml:space="preserve">: estimated glomerular filtration rate based on creatinine; </w:t>
      </w:r>
      <w:proofErr w:type="spellStart"/>
      <w:r w:rsidRPr="00C21454">
        <w:rPr>
          <w:rFonts w:ascii="Times New Roman" w:hAnsi="Times New Roman" w:cs="Times New Roman"/>
          <w:sz w:val="24"/>
          <w:szCs w:val="24"/>
        </w:rPr>
        <w:t>eGFRcys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>: estimated glomerular filtration rate based on cystatin C; PRS: polygenic risk scor</w:t>
      </w:r>
      <w:r w:rsidR="00360662" w:rsidRPr="00C21454">
        <w:rPr>
          <w:rFonts w:ascii="Times New Roman" w:hAnsi="Times New Roman" w:cs="Times New Roman"/>
          <w:sz w:val="24"/>
          <w:szCs w:val="24"/>
        </w:rPr>
        <w:t>e</w:t>
      </w:r>
      <w:bookmarkEnd w:id="15"/>
      <w:r w:rsidR="002C228A">
        <w:rPr>
          <w:rFonts w:ascii="Times New Roman" w:hAnsi="Times New Roman" w:cs="Times New Roman"/>
          <w:sz w:val="24"/>
          <w:szCs w:val="24"/>
        </w:rPr>
        <w:t>.</w:t>
      </w:r>
    </w:p>
    <w:p w14:paraId="0CA2526E" w14:textId="77777777" w:rsidR="002C228A" w:rsidRDefault="002C228A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4A04EAE" w14:textId="0CB33D0A" w:rsidR="00BF16DB" w:rsidRPr="006979AA" w:rsidRDefault="002C228A" w:rsidP="00365C20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9" w:name="_Toc69153963"/>
      <w:r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Table </w:t>
      </w:r>
      <w:r w:rsidR="00F36612">
        <w:rPr>
          <w:rFonts w:ascii="Times New Roman" w:hAnsi="Times New Roman" w:cs="Times New Roman"/>
          <w:b/>
          <w:bCs/>
          <w:color w:val="auto"/>
          <w:sz w:val="24"/>
          <w:szCs w:val="24"/>
        </w:rPr>
        <w:t>8</w:t>
      </w:r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Causal mediation effects of estimated glomerular filtration rate measured based on </w:t>
      </w:r>
      <w:proofErr w:type="spellStart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>creatinie</w:t>
      </w:r>
      <w:proofErr w:type="spellEnd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on proteins significantly associated with </w:t>
      </w:r>
      <w:proofErr w:type="spellStart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>LDPred</w:t>
      </w:r>
      <w:proofErr w:type="spellEnd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olygenic risk score at both visit 3 (N=7,213) and visit 5 (N = </w:t>
      </w:r>
      <w:proofErr w:type="gramStart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>3,666)</w:t>
      </w:r>
      <w:proofErr w:type="spellStart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  <w:vertAlign w:val="superscript"/>
        </w:rPr>
        <w:t>a</w:t>
      </w:r>
      <w:proofErr w:type="gramEnd"/>
      <w:r w:rsidR="006979AA" w:rsidRPr="006979AA">
        <w:rPr>
          <w:rFonts w:ascii="Times New Roman" w:hAnsi="Times New Roman" w:cs="Times New Roman"/>
          <w:b/>
          <w:bCs/>
          <w:color w:val="auto"/>
          <w:sz w:val="24"/>
          <w:szCs w:val="24"/>
          <w:vertAlign w:val="superscript"/>
        </w:rPr>
        <w:t>,b</w:t>
      </w:r>
      <w:proofErr w:type="spellEnd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>.</w:t>
      </w:r>
      <w:bookmarkEnd w:id="19"/>
      <w:r w:rsidR="00BF16DB" w:rsidRPr="006979A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1DDAF95E" w14:textId="11C16FFB" w:rsidR="002C228A" w:rsidRPr="00BF16DB" w:rsidRDefault="00BF16DB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D62F7">
        <w:rPr>
          <w:rFonts w:ascii="Times New Roman" w:hAnsi="Times New Roman" w:cs="Times New Roman"/>
          <w:b/>
          <w:bCs/>
          <w:sz w:val="24"/>
          <w:szCs w:val="24"/>
        </w:rPr>
        <w:t xml:space="preserve">(A) </w:t>
      </w:r>
      <w:proofErr w:type="spellStart"/>
      <w:r w:rsidRPr="00AD62F7">
        <w:rPr>
          <w:rFonts w:ascii="Times New Roman" w:hAnsi="Times New Roman" w:cs="Times New Roman"/>
          <w:b/>
          <w:bCs/>
          <w:sz w:val="24"/>
          <w:szCs w:val="24"/>
        </w:rPr>
        <w:t>LDPred</w:t>
      </w:r>
      <w:proofErr w:type="spellEnd"/>
      <w:r w:rsidRPr="00AD62F7">
        <w:rPr>
          <w:rFonts w:ascii="Times New Roman" w:hAnsi="Times New Roman" w:cs="Times New Roman"/>
          <w:b/>
          <w:bCs/>
          <w:sz w:val="24"/>
          <w:szCs w:val="24"/>
        </w:rPr>
        <w:t xml:space="preserve"> PRS, </w:t>
      </w:r>
      <w:proofErr w:type="spellStart"/>
      <w:r w:rsidRPr="00AD62F7">
        <w:rPr>
          <w:rFonts w:ascii="Times New Roman" w:hAnsi="Times New Roman" w:cs="Times New Roman"/>
          <w:b/>
          <w:bCs/>
          <w:sz w:val="24"/>
          <w:szCs w:val="24"/>
        </w:rPr>
        <w:t>eGFR</w:t>
      </w:r>
      <w:r>
        <w:rPr>
          <w:rFonts w:ascii="Times New Roman" w:hAnsi="Times New Roman" w:cs="Times New Roman"/>
          <w:b/>
          <w:bCs/>
          <w:sz w:val="24"/>
          <w:szCs w:val="24"/>
        </w:rPr>
        <w:t>cr</w:t>
      </w:r>
      <w:proofErr w:type="spellEnd"/>
      <w:r w:rsidRPr="00AD62F7">
        <w:rPr>
          <w:rFonts w:ascii="Times New Roman" w:hAnsi="Times New Roman" w:cs="Times New Roman"/>
          <w:b/>
          <w:bCs/>
          <w:sz w:val="24"/>
          <w:szCs w:val="24"/>
        </w:rPr>
        <w:t xml:space="preserve"> measured at visit 3, and proteins measured at visit 3</w:t>
      </w: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7"/>
        <w:gridCol w:w="5995"/>
        <w:gridCol w:w="2136"/>
        <w:gridCol w:w="758"/>
        <w:gridCol w:w="2136"/>
        <w:gridCol w:w="758"/>
      </w:tblGrid>
      <w:tr w:rsidR="00C91A1E" w:rsidRPr="00CD7A7F" w14:paraId="7642B709" w14:textId="77777777" w:rsidTr="00A755A1">
        <w:trPr>
          <w:trHeight w:val="300"/>
        </w:trPr>
        <w:tc>
          <w:tcPr>
            <w:tcW w:w="0" w:type="auto"/>
            <w:tcBorders>
              <w:top w:val="single" w:sz="18" w:space="0" w:color="auto"/>
            </w:tcBorders>
          </w:tcPr>
          <w:p w14:paraId="574C6EC6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18" w:space="0" w:color="auto"/>
            </w:tcBorders>
          </w:tcPr>
          <w:p w14:paraId="2A429698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18" w:space="0" w:color="auto"/>
              <w:bottom w:val="single" w:sz="8" w:space="0" w:color="auto"/>
            </w:tcBorders>
            <w:noWrap/>
          </w:tcPr>
          <w:p w14:paraId="579817F0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BF16DB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Total Effect</w:t>
            </w: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s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  <w:bottom w:val="single" w:sz="8" w:space="0" w:color="auto"/>
            </w:tcBorders>
            <w:noWrap/>
          </w:tcPr>
          <w:p w14:paraId="00DB4069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verage direct effects</w:t>
            </w:r>
          </w:p>
        </w:tc>
      </w:tr>
      <w:tr w:rsidR="00C91A1E" w:rsidRPr="00CD7A7F" w14:paraId="4BB5EB3E" w14:textId="77777777" w:rsidTr="00A755A1">
        <w:trPr>
          <w:trHeight w:val="300"/>
        </w:trPr>
        <w:tc>
          <w:tcPr>
            <w:tcW w:w="0" w:type="auto"/>
          </w:tcPr>
          <w:p w14:paraId="7874CBA1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33B4D281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3AFC71CF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95% CI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01A6EEF7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7C2A2842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95% CI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78576476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</w:tr>
      <w:tr w:rsidR="00C91A1E" w:rsidRPr="00CD7A7F" w14:paraId="0DE9D742" w14:textId="77777777" w:rsidTr="00A755A1">
        <w:trPr>
          <w:trHeight w:val="300"/>
        </w:trPr>
        <w:tc>
          <w:tcPr>
            <w:tcW w:w="0" w:type="auto"/>
          </w:tcPr>
          <w:p w14:paraId="1D0E846A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14:paraId="50FA96A5" w14:textId="77777777" w:rsidR="00C91A1E" w:rsidRPr="00110B9C" w:rsidRDefault="00C91A1E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noWrap/>
          </w:tcPr>
          <w:p w14:paraId="3872245D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Positive total effect</w:t>
            </w:r>
          </w:p>
        </w:tc>
      </w:tr>
      <w:tr w:rsidR="00C91A1E" w:rsidRPr="00CD7A7F" w14:paraId="2D4F5112" w14:textId="77777777" w:rsidTr="00A755A1">
        <w:trPr>
          <w:trHeight w:val="300"/>
        </w:trPr>
        <w:tc>
          <w:tcPr>
            <w:tcW w:w="0" w:type="auto"/>
            <w:vAlign w:val="center"/>
          </w:tcPr>
          <w:p w14:paraId="5EF3BFC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CK2</w:t>
            </w:r>
          </w:p>
        </w:tc>
        <w:tc>
          <w:tcPr>
            <w:tcW w:w="0" w:type="auto"/>
            <w:vAlign w:val="center"/>
          </w:tcPr>
          <w:p w14:paraId="481186CB" w14:textId="77777777" w:rsidR="00C91A1E" w:rsidRPr="00983E74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estican-2</w:t>
            </w:r>
          </w:p>
        </w:tc>
        <w:tc>
          <w:tcPr>
            <w:tcW w:w="0" w:type="auto"/>
            <w:noWrap/>
            <w:vAlign w:val="center"/>
          </w:tcPr>
          <w:p w14:paraId="636CEE7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386 (0.0315, 0.0468)</w:t>
            </w:r>
          </w:p>
        </w:tc>
        <w:tc>
          <w:tcPr>
            <w:tcW w:w="0" w:type="auto"/>
            <w:noWrap/>
            <w:vAlign w:val="center"/>
          </w:tcPr>
          <w:p w14:paraId="65061BF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366B6B1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1 (0.0102, 0.0248)</w:t>
            </w:r>
          </w:p>
        </w:tc>
        <w:tc>
          <w:tcPr>
            <w:tcW w:w="0" w:type="auto"/>
            <w:noWrap/>
            <w:vAlign w:val="center"/>
          </w:tcPr>
          <w:p w14:paraId="51F7DFB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1FF8A8C1" w14:textId="77777777" w:rsidTr="00A755A1">
        <w:trPr>
          <w:trHeight w:val="300"/>
        </w:trPr>
        <w:tc>
          <w:tcPr>
            <w:tcW w:w="0" w:type="auto"/>
            <w:vAlign w:val="center"/>
          </w:tcPr>
          <w:p w14:paraId="56E5D93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G</w:t>
            </w:r>
          </w:p>
        </w:tc>
        <w:tc>
          <w:tcPr>
            <w:tcW w:w="0" w:type="auto"/>
            <w:vAlign w:val="center"/>
          </w:tcPr>
          <w:p w14:paraId="4ACBA764" w14:textId="77777777" w:rsidR="00C91A1E" w:rsidRPr="00983E74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ngiostatin</w:t>
            </w:r>
          </w:p>
        </w:tc>
        <w:tc>
          <w:tcPr>
            <w:tcW w:w="0" w:type="auto"/>
            <w:noWrap/>
            <w:vAlign w:val="center"/>
          </w:tcPr>
          <w:p w14:paraId="01E183F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53 (0.0103, 0.0206)</w:t>
            </w:r>
          </w:p>
        </w:tc>
        <w:tc>
          <w:tcPr>
            <w:tcW w:w="0" w:type="auto"/>
            <w:noWrap/>
            <w:vAlign w:val="center"/>
          </w:tcPr>
          <w:p w14:paraId="438F7B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7282049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6 (0.0016, 0.0129)</w:t>
            </w:r>
          </w:p>
        </w:tc>
        <w:tc>
          <w:tcPr>
            <w:tcW w:w="0" w:type="auto"/>
            <w:noWrap/>
            <w:vAlign w:val="center"/>
          </w:tcPr>
          <w:p w14:paraId="00F707F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1F63A711" w14:textId="77777777" w:rsidTr="00A755A1">
        <w:trPr>
          <w:trHeight w:val="300"/>
        </w:trPr>
        <w:tc>
          <w:tcPr>
            <w:tcW w:w="0" w:type="auto"/>
            <w:vAlign w:val="center"/>
          </w:tcPr>
          <w:p w14:paraId="216EC5C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PRT1</w:t>
            </w:r>
          </w:p>
        </w:tc>
        <w:tc>
          <w:tcPr>
            <w:tcW w:w="0" w:type="auto"/>
            <w:vAlign w:val="center"/>
          </w:tcPr>
          <w:p w14:paraId="31A694E9" w14:textId="77777777" w:rsidR="00C91A1E" w:rsidRPr="00983E74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ypoxanthine-guanine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hosphoribosyltransferase</w:t>
            </w:r>
            <w:proofErr w:type="spellEnd"/>
          </w:p>
        </w:tc>
        <w:tc>
          <w:tcPr>
            <w:tcW w:w="0" w:type="auto"/>
            <w:noWrap/>
            <w:vAlign w:val="center"/>
          </w:tcPr>
          <w:p w14:paraId="5EAB8B8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1 (0.0089, 0.0189)</w:t>
            </w:r>
          </w:p>
        </w:tc>
        <w:tc>
          <w:tcPr>
            <w:tcW w:w="0" w:type="auto"/>
            <w:noWrap/>
            <w:vAlign w:val="center"/>
          </w:tcPr>
          <w:p w14:paraId="7614397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00EE02D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8 (-0.0014, 0.0085)</w:t>
            </w:r>
          </w:p>
        </w:tc>
        <w:tc>
          <w:tcPr>
            <w:tcW w:w="0" w:type="auto"/>
            <w:noWrap/>
            <w:vAlign w:val="center"/>
          </w:tcPr>
          <w:p w14:paraId="45EFE65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C91A1E" w:rsidRPr="00CD7A7F" w14:paraId="02330817" w14:textId="77777777" w:rsidTr="00A755A1">
        <w:trPr>
          <w:trHeight w:val="300"/>
        </w:trPr>
        <w:tc>
          <w:tcPr>
            <w:tcW w:w="0" w:type="auto"/>
            <w:vAlign w:val="center"/>
          </w:tcPr>
          <w:p w14:paraId="4D0CFCD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10</w:t>
            </w:r>
          </w:p>
        </w:tc>
        <w:tc>
          <w:tcPr>
            <w:tcW w:w="0" w:type="auto"/>
            <w:vAlign w:val="center"/>
          </w:tcPr>
          <w:p w14:paraId="064D5AEB" w14:textId="77777777" w:rsidR="00C91A1E" w:rsidRPr="00983E74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-related protein 10</w:t>
            </w:r>
          </w:p>
        </w:tc>
        <w:tc>
          <w:tcPr>
            <w:tcW w:w="0" w:type="auto"/>
            <w:noWrap/>
            <w:vAlign w:val="center"/>
          </w:tcPr>
          <w:p w14:paraId="60A5986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44 (0.0167, 0.0327)</w:t>
            </w:r>
          </w:p>
        </w:tc>
        <w:tc>
          <w:tcPr>
            <w:tcW w:w="0" w:type="auto"/>
            <w:noWrap/>
            <w:vAlign w:val="center"/>
          </w:tcPr>
          <w:p w14:paraId="4BD56A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555580B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3 (0.0004, 0.0182)</w:t>
            </w:r>
          </w:p>
        </w:tc>
        <w:tc>
          <w:tcPr>
            <w:tcW w:w="0" w:type="auto"/>
            <w:noWrap/>
            <w:vAlign w:val="center"/>
          </w:tcPr>
          <w:p w14:paraId="4C3757E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7F95A9A4" w14:textId="77777777" w:rsidTr="00A755A1">
        <w:trPr>
          <w:trHeight w:val="300"/>
        </w:trPr>
        <w:tc>
          <w:tcPr>
            <w:tcW w:w="0" w:type="auto"/>
            <w:vAlign w:val="center"/>
          </w:tcPr>
          <w:p w14:paraId="7ACA1A6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</w:t>
            </w:r>
          </w:p>
        </w:tc>
        <w:tc>
          <w:tcPr>
            <w:tcW w:w="0" w:type="auto"/>
            <w:vAlign w:val="center"/>
          </w:tcPr>
          <w:p w14:paraId="36646054" w14:textId="77777777" w:rsidR="00C91A1E" w:rsidRPr="00983E74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otho</w:t>
            </w:r>
          </w:p>
        </w:tc>
        <w:tc>
          <w:tcPr>
            <w:tcW w:w="0" w:type="auto"/>
            <w:noWrap/>
            <w:vAlign w:val="center"/>
          </w:tcPr>
          <w:p w14:paraId="43D03ED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74 (0.0189, 0.0398)</w:t>
            </w:r>
          </w:p>
        </w:tc>
        <w:tc>
          <w:tcPr>
            <w:tcW w:w="0" w:type="auto"/>
            <w:noWrap/>
            <w:vAlign w:val="center"/>
          </w:tcPr>
          <w:p w14:paraId="2706E2F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4E3F08E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9 (0.0037, 0.0227)</w:t>
            </w:r>
          </w:p>
        </w:tc>
        <w:tc>
          <w:tcPr>
            <w:tcW w:w="0" w:type="auto"/>
            <w:noWrap/>
            <w:vAlign w:val="center"/>
          </w:tcPr>
          <w:p w14:paraId="634595E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079308F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2B9A0525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4EC42CFD" w14:textId="77777777" w:rsidR="00C91A1E" w:rsidRPr="00110B9C" w:rsidRDefault="00C91A1E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noWrap/>
          </w:tcPr>
          <w:p w14:paraId="56FEC9DD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Negative total effect</w:t>
            </w:r>
          </w:p>
        </w:tc>
      </w:tr>
      <w:tr w:rsidR="00C91A1E" w:rsidRPr="00CD7A7F" w14:paraId="470EF4C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CBB1D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ST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7345B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atin-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46AD4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3 (-0.0474, -0.03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71C22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3116E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7 (-0.0065, 0.00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4938A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2</w:t>
            </w:r>
          </w:p>
        </w:tc>
      </w:tr>
      <w:tr w:rsidR="00C91A1E" w:rsidRPr="00CD7A7F" w14:paraId="64454B9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119D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5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D7F7C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V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49AED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2 (-0.0413, -0.03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C5394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279F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4 (-0.0047, 0.00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7CA1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62AAD63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184F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060E6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pancre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62909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57 (-0.0883, -0.06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525D5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343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 (-0.0151, 0.008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7AF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2</w:t>
            </w:r>
          </w:p>
        </w:tc>
      </w:tr>
      <w:tr w:rsidR="00C91A1E" w:rsidRPr="00CD7A7F" w14:paraId="463560C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E7C99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S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2CF9F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smocoll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7DA82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3 (-0.0374, -0.02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A9E2C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6E902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5 (-0.0037, 0.00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9C7B5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4</w:t>
            </w:r>
          </w:p>
        </w:tc>
      </w:tr>
      <w:tr w:rsidR="00C91A1E" w:rsidRPr="00CD7A7F" w14:paraId="4F13A4F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CF4CE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6A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C6D945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3</w:t>
            </w:r>
            <w:proofErr w:type="gram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VI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9F6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3 (-0.0372, -0.02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8A1F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2B04E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2 (-0.0101, 0.00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671EC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353812C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AD2D5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ED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13B9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membrane emp24 domain-containing protein 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4914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5 (-0.0466, -0.03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A49F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8DE77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5 (-0.0071, 0.0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F5AE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</w:tr>
      <w:tr w:rsidR="00C91A1E" w:rsidRPr="00CD7A7F" w14:paraId="1132AE3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35250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28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B258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XVIII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3AD88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6 (-0.0403, -0.02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906C0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8D5E5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7 (-0.0088, 0.00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6873E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6D6430A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52839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90261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 glyco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12AE4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6 (-0.0376, -0.02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B3C24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31601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2 (-0.0029, 0.00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3FDF3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3B31635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B5C6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M2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05687C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nglioside GM2 activa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86414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 (-0.0412, -0.02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84022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53BAE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 (-0.0052, 0.008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36323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</w:t>
            </w:r>
          </w:p>
        </w:tc>
      </w:tr>
      <w:tr w:rsidR="00C91A1E" w:rsidRPr="00CD7A7F" w14:paraId="0A60D18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BBCD4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N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FE99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al dopamine neurotrophic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2734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8 (-0.0356, -0.02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CF74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6851F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9 (-0.0032, 0.00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1E2AE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</w:tr>
      <w:tr w:rsidR="00C91A1E" w:rsidRPr="00CD7A7F" w14:paraId="729B7FF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52502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9BF8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95BC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4 (-0.0456, -0.03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73B40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F3EF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 (-0.0047, 0.00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AEBD2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5A5A889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884DA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RT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7679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cto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ADP-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syltransferas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EEE67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46 (-0.0551, -0.03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0C94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9BD6E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1 (-0.0095, 0.01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916EF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C91A1E" w:rsidRPr="00CD7A7F" w14:paraId="75654E4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35FB2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F167F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2DD27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9 (-0.0384, -0.02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F0A68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316DD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8 (-0.0017, 0.01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EF6F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30EEFD2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79C16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2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FC852C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2-microglobu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8DC82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1 (-0.0363, -0.02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44012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ECA9C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 (-0.0045, 0.00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3A201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0C6CA23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72D4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B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56C9D1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B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893B4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1 (-0.0374, -0.02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B30EC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4A737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9 (0, 0.01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3C2BE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0BB18A0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990B4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MA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51713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esicular integral-membrane protein VIP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7112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 (-0.0316, -0.02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CFBE4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417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2 (-0.0052, 0.00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B6B10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8</w:t>
            </w:r>
          </w:p>
        </w:tc>
      </w:tr>
      <w:tr w:rsidR="00C91A1E" w:rsidRPr="00CD7A7F" w14:paraId="0A070C3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09AC8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STL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2D6DE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llistat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elated protein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EC24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 (-0.0332, -0.02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CF61C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6D62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9 (-0.0042, 0.00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B34FB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2</w:t>
            </w:r>
          </w:p>
        </w:tc>
      </w:tr>
      <w:tr w:rsidR="00C91A1E" w:rsidRPr="00CD7A7F" w14:paraId="1707462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6D15F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F0791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adipocy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62A22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5 (-0.0673, -0.04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F3857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54E5A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3 (-0.0122, 0.01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FAF7F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</w:tr>
      <w:tr w:rsidR="00C91A1E" w:rsidRPr="00CD7A7F" w14:paraId="3949B80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1AF8F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PW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E21C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F2A76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1 (-0.0389, -0.02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0D320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43EF1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6 (-0.0073, 0.00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37E4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475449E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265E8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SPB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0452E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eat shock protein </w:t>
            </w:r>
            <w:proofErr w:type="gram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6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D522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6 (-0.0473, -0.03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7604D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A3FE4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8 (-0.0074, 0.007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5DB0C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76F9EAD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A38A1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67605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glob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1A5E7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5 (-0.0507, -0.03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A7652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E08C8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2 (-0.0104, 0.01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B8DC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</w:tr>
      <w:tr w:rsidR="00C91A1E" w:rsidRPr="00CD7A7F" w14:paraId="5326991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B44AF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AD03E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i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7B9FD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1 (-0.0399, -0.02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AFDCA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12C4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6 (-0.0031, 0.0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C03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7138F5D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CBAE2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E528E5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5EB6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4 (-0.0278, -0.01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8865C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B4A34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1 (-0.002, 0.0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E9F3C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2</w:t>
            </w:r>
          </w:p>
        </w:tc>
      </w:tr>
      <w:tr w:rsidR="00C91A1E" w:rsidRPr="00CD7A7F" w14:paraId="413C802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3D663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8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87561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sta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FDE7A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7 (-0.0347, -0.02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ADAA5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CCB4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8 (-0.0081, 0.00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BF76C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C91A1E" w:rsidRPr="00CD7A7F" w14:paraId="5EB490E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0DBD6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26D7D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33A71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9 (-0.0387, -0.02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9D7EC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15BA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8 (-0.0088, 0.00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6E53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</w:tr>
      <w:tr w:rsidR="00C91A1E" w:rsidRPr="00CD7A7F" w14:paraId="5D1AC4A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27B5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6CAE9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 domain family member 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721AC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3 (-0.0259, -0.01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79911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C1036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6 (0.0002, 0.01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CD95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5E946B0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F74A0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C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DEF49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trophil gelatinase-associated lipoca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58F6E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2 (-0.0438, -0.02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03E2E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25087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 (-0.012, 0.00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C1C44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2</w:t>
            </w:r>
          </w:p>
        </w:tc>
      </w:tr>
      <w:tr w:rsidR="00C91A1E" w:rsidRPr="00CD7A7F" w14:paraId="14CCA04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D9E5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TG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490B9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staglandin-H2 D-isomer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4DD1D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8 (-0.0474, -0.02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78950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F9F8B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5 (-0.0051, 0.01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C6A5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1E03925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2C88C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F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7DF6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factor 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91891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6 (-0.0324, -0.019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4442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B9A18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5 (-0.0062, 0.00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7628A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308D40F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1249D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P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A740A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eptidyl-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rolyl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is-trans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isomeras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67289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3 (-0.0347, -0.0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C38F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73148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7 (-0.0062, 0.00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E872E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</w:t>
            </w:r>
          </w:p>
        </w:tc>
      </w:tr>
      <w:tr w:rsidR="00C91A1E" w:rsidRPr="00CD7A7F" w14:paraId="6CFD199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031CC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73C33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5661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6 (-0.0347, -0.02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FAF21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259BB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8 (-0.0048, 0.01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D2B88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C91A1E" w:rsidRPr="00CD7A7F" w14:paraId="01FE049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B587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BL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0DF0CC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blastoma suppressor of tumorigenicity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DBAFF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9 (-0.0392, -0.02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FA086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21D67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28 (0.0056, 0.020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2DC57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4BEA537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0390F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FA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E1C3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rofibrillar-associated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ED66C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4 (-0.0307, -0.0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8DA88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820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-0.0092, 0.00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53FBA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52763A5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90EA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84DEC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K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63410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8 (-0.0467, -0.02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3518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1AD48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3 (-0.0089, 0.00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56F80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2</w:t>
            </w:r>
          </w:p>
        </w:tc>
      </w:tr>
      <w:tr w:rsidR="00C91A1E" w:rsidRPr="00CD7A7F" w14:paraId="34A0688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85FE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736A3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BECF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6 (-0.0553, -0.03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FC21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36714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-0.0151, 0.00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A3B69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0CDC4C7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D6697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SA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9E2F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thelial cell-selective adhesion molecu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A3D4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5 (-0.0285, -0.01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23A3C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DFCF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5 (-0.0027, 0.00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EDEE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C91A1E" w:rsidRPr="00CD7A7F" w14:paraId="1A808F3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6DCC5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B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45FDE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 subfamily B member 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2A52F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 (-0.0423, -0.02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BDDBF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BA3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8 (-0.0031, 0.01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50A1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2160A30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01E9D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BARA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3FEC5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mma-aminobutyric acid receptor-associated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01B17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2 (-0.0239, -0.01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0223A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1DCBE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 (-0.0027, 0.00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25274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2</w:t>
            </w:r>
          </w:p>
        </w:tc>
      </w:tr>
      <w:tr w:rsidR="00C91A1E" w:rsidRPr="00CD7A7F" w14:paraId="3050577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A8A3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75884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9978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 (-0.0316, -0.01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38104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D570F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 (-0.0014, 0.01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CD47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C91A1E" w:rsidRPr="00CD7A7F" w14:paraId="20146D2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382F7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1F42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7F27D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1 (-0.0381, -0.02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2785F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4B5D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3 (-0.0042, 0.01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AF7E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256EAAC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AD032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5FDF8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-derived growth regulator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0EA2B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9 (-0.033, -0.01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84550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BF3A7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4 (-0.0119, 0.00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305B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23859F8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951D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E60AB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34CA6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 (-0.0254, -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4550F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0107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3 (-0.0027, 0.010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C54F7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7C49FA5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46EDF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ARRES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230AD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inoic acid receptor responder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3E7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7 (-0.0354, -0.02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B7A37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077E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7 (-0.0124, 0.0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8EAB3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</w:t>
            </w:r>
          </w:p>
        </w:tc>
      </w:tr>
      <w:tr w:rsidR="00C91A1E" w:rsidRPr="00CD7A7F" w14:paraId="5E7E1F7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150A3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S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367B2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rowth arrest-specific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1EB14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2 (-0.03, -0.01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84AAD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99F79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9 (0.0002, 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BBD8E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7A5986A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90AF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777D0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05403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2 (-0.0245, -0.01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7CD4A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F5A76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1 (0.0007, 0.01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24443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7CE8BF3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8F845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RAB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D5647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ular retinoic acid-bind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BCE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3 (-0.041, -0.02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B5559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A21E6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7 (-0.0045, 0.01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765D5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7A5F2A9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FC28D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B7E98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86613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5 (-0.03, -0.01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D5DC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1304B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1 (-0.0087, 0.00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A9AD0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033E9D2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F1251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AM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29AFF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unctional adhesion molecule 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5055D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 (-0.0223, -0.01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F930E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50E8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 (-0.0035, 0.00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9BA61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22D779E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20169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0EAF5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decay-accelerating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6A68D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6 (-0.0235, -0.01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44C2B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EED2A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4 (-0.0048, 0.00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151BC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</w:t>
            </w:r>
          </w:p>
        </w:tc>
      </w:tr>
      <w:tr w:rsidR="00C91A1E" w:rsidRPr="00CD7A7F" w14:paraId="05031DC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6D9B2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E6963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1C99E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-0.0321, -0.01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495DD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A1743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2 (-0.0068, 0.00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F458E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C91A1E" w:rsidRPr="00CD7A7F" w14:paraId="00B83C7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9A84A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TO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DF01C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pper transport protein ATO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53C9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3 (-0.043, -0.0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013C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76F7F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-0.0109, 0.0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3693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4DAA0F4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F3B69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AG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B1464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gel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E2F62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6 (-0.0335, -0.02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0A0B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68762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1 (-0.0003, 0.01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89C72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06FB1DF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1967E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SG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B47AA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isted gastrulation protein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D1980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7 (-0.0204, -0.0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C141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FD44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2 (-0.0031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35C60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2</w:t>
            </w:r>
          </w:p>
        </w:tc>
      </w:tr>
      <w:tr w:rsidR="00C91A1E" w:rsidRPr="00CD7A7F" w14:paraId="11D0B3D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B9464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C9E3F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3AD4D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2 (-0.0612, -0.03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03333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D07DE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6 (-0.0252, 0.00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7BC8B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2607599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8FBCA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446CE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13339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1 (-0.0329, -0.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AECE8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3593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9 (-0.0077, 0.00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6EC8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</w:tr>
      <w:tr w:rsidR="00C91A1E" w:rsidRPr="00CD7A7F" w14:paraId="2B3CA9E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4B60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OCO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6BDB1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ium-binding and coiled-coil domain-contain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6829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1 (-0.0267, -0.01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FEFB8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0465C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81 (-0.015, -0.0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C04C5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36CCB0E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4EBA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BEAF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52E6F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5 (-0.0306, -0.01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28F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9CE3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4 (-0.0033, 0.0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7E22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C91A1E" w:rsidRPr="00CD7A7F" w14:paraId="4FAD1FA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ABCF4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W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3CDC6C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o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E0E3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4 (-0.0314, -0.01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74CA9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8DBA0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7 (-0.0023, 0.01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26AC4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</w:tr>
      <w:tr w:rsidR="00C91A1E" w:rsidRPr="00CD7A7F" w14:paraId="3F6FFC4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A4122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5821E8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1971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4 (-0.0518, -0.02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1CCE1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1B6C3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-0.0172, 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13AA1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14BA36A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2D3EA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C95BD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D62D4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1 (-0.0545, -0.03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3467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034F5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 (-0.014, 0.00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07D66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2</w:t>
            </w:r>
          </w:p>
        </w:tc>
      </w:tr>
      <w:tr w:rsidR="00C91A1E" w:rsidRPr="00CD7A7F" w14:paraId="262BA46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CF2C0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D8414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 cofactor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4D715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5 (-0.0221, -0.01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0154E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22A39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4 (-0.0039, 0.00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E9CB5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</w:tr>
      <w:tr w:rsidR="00C91A1E" w:rsidRPr="00CD7A7F" w14:paraId="6434692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4E33E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2AA2E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B92EF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2 (-0.039, -0.01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4AD36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C059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7 (-0.0038, 0.01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EFA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</w:tr>
      <w:tr w:rsidR="00C91A1E" w:rsidRPr="00CD7A7F" w14:paraId="3AA333E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B241D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941AE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D84B2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6 (-0.0202, -0.01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C73AE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CA5A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3 (-0.0015, 0.00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DC1F2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725CAE0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0B8CD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C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2634F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ine/threonine-protein kinase DC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A0DE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-0.0334, -0.0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83C5D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496CB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-0.0103, 0.00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DBCD3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C91A1E" w:rsidRPr="00CD7A7F" w14:paraId="311A4CA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8DA78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G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609D1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ialoglycoprote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84EC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2 (-0.0275, -0.0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73220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E2CE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2 (-0.0067, 0.00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3E88F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C91A1E" w:rsidRPr="00CD7A7F" w14:paraId="2907410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FB1DA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D3CA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FB9F5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6 (-0.0195, -0.01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1D996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9431D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2 (0.0028, 0.01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4891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779ECB4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5763B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99551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617B7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3 (-0.0278, -0.01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CA5B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28CE7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 (-0.0021, 0.01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860C9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C91A1E" w:rsidRPr="00CD7A7F" w14:paraId="0C14207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E8964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DA83B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hea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FB5CA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 (-0.0526, -0.02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EE2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A65B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1 (-0.0108, 0.01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4D85D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</w:tr>
      <w:tr w:rsidR="00C91A1E" w:rsidRPr="00CD7A7F" w14:paraId="33A354F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2F024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7801D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crophage-capping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C56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1 (-0.049, -0.02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C3FBB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9C48F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95 (-0.0206, 0.0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A7E90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12E9744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001E2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PINF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920A3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gment epithelium-derived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9E114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39 (-0.0176, -0.010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0AC1D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BA38A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 (-0.004, 0.0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1C54A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C91A1E" w:rsidRPr="00CD7A7F" w14:paraId="04AB35D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1E6BD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PD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1BB26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al proliferation differentiation and control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9711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4 (-0.0293, -0.01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8A022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82672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-0.0111, 0.00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BCA8F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</w:t>
            </w:r>
          </w:p>
        </w:tc>
      </w:tr>
      <w:tr w:rsidR="00C91A1E" w:rsidRPr="00CD7A7F" w14:paraId="208B015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3C795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T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08572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JT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0424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3 (-0.0205, -0.01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51D7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94CB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3 (-0.0074, 0.00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807EB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2</w:t>
            </w:r>
          </w:p>
        </w:tc>
      </w:tr>
      <w:tr w:rsidR="00C91A1E" w:rsidRPr="00CD7A7F" w14:paraId="2291BA9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F10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EB59B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DE00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8 (-0.0298, -0.01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BC5C4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2C350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5 (-0.016, -0.00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FC353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1E1C673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AF532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169A8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33C55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7 (-0.0256, -0.01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26D50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7446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9 (0.0009, 0.01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7517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B2C6C8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AFA86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C5CF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68E7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8 (-0.0211, -0.01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F49AA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DD418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1 (-0.0057, 0.00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27712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</w:tr>
      <w:tr w:rsidR="00C91A1E" w:rsidRPr="00CD7A7F" w14:paraId="3C89053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4BAFC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395E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laf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BA774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8 (-0.0461, -0.02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E35F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E8D21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7 (-0.0105, 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CFBCC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C91A1E" w:rsidRPr="00CD7A7F" w14:paraId="1BBA6A6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99E54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COL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FE838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collagen C-endopeptidase enhance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07BF1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-0.03, -0.01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3B678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FF24B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 (-0.0102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2F902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2</w:t>
            </w:r>
          </w:p>
        </w:tc>
      </w:tr>
      <w:tr w:rsidR="00C91A1E" w:rsidRPr="00CD7A7F" w14:paraId="4A1CE79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004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IF1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FCC2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lograft inflammatory factor 1-li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740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2 (-0.0246, -0.01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72A95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D7598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5 (-0.0001, 0.01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271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6587DA9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DE3C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48F5A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rosine-protein kinase transmembrane receptor ROR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05F59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-0.0291, -0.01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AC8D5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6D50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4 (0.0008, 0.01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17AE5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2894B74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D9489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C2A71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1F0B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-0.0342, -0.01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CC1C2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1F50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6 (0.0024, 0.02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0262C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37D53D7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47D4B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94E7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043C8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2 (-0.0331, -0.01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92758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B2E91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22 (0.0038, 0.01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A53B0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091AD3B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A3457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XRA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B994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trix-remodeling-associated protein 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2500F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2 (-0.0284, -0.0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A3672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B88E4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2 (-0.0026, 0.01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36BDC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33D2FBF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398A5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7E3C6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F835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2 (-0.032, -0.01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BFB27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D9E9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-0.0106, 0.00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293B4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7AAAEFA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18F3E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52594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371F7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1 (-0.0266, -0.01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F77B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61877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7 (-0.0147, -0.00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97D3F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30A6301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BA07A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LM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C588D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XADR-like membrane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F3F6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62 (-0.033, -0.01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D10F9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4FE94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3 (-0.0029, 0.01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B4FEF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4233037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8F744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6C17F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E123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7 (-0.022, -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1F5A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0A431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4 (-0.002, 0.01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BBA19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662B79E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18850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5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4627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5 receptor subunit 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3251E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 (-0.0307, -0.01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7D39F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25051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7 (-0.0033, 0.01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41B0E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3E3F946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F1A9A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L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055D3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sin light chain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D66EC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2 (-0.0687, -0.03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65D4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4F29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8 (-0.0219, 0.01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FA5FF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</w:t>
            </w:r>
          </w:p>
        </w:tc>
      </w:tr>
      <w:tr w:rsidR="00C91A1E" w:rsidRPr="00CD7A7F" w14:paraId="002977E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2C932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8B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15017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8-binding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E575E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1 (-0.0301, -0.01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E9636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6641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 (-0.0103, 0.005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BB19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</w:tr>
      <w:tr w:rsidR="00C91A1E" w:rsidRPr="00CD7A7F" w14:paraId="61A37F2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A993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58058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19874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1 (-0.0202, -0.01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6E04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B6831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3 (0.0003, 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D0FDB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33EB729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51AAE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D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6081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lichyl-diphosphooligosaccharid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--protein glycosyltransferase 48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Da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subun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40CE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7 (-0.0243, -0.0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4DE2A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FE361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8 (-0.003, 0.00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6E7E2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C91A1E" w:rsidRPr="00CD7A7F" w14:paraId="46F7726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9705E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CB72D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00C9B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 (-0.0278, -0.01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6584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B47DF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2 (-0.0022, 0.01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5264F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7564258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DA9A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FBR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1136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forming growth factor beta receptor typ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A30E3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8 (-0.0201, -0.00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4669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C05AD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9 (-0.0035, 0.00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69B57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3BFBF0A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013AF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40A83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81470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-0.0296, -0.01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8FA31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0ED1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7 (0.0046, 0.01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43901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DF3302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4B8A3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0304A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d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D640E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 (-0.0292, -0.01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83B2C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6E819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9 (-0.0052, 0.0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6E5D0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1713D71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B2FD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B8407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component C1q recep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E403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61 (-0.022, -0.01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426B2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15839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 (-0.0081, 0.00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6642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</w:tr>
      <w:tr w:rsidR="00C91A1E" w:rsidRPr="00CD7A7F" w14:paraId="3D55DDD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2F6C3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EM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57522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iggering receptor expressed on myeloid cells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F833E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4 (-0.0315, -0.01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EB2D0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2B742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5 (-0.0092, 0.01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13093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</w:tr>
      <w:tr w:rsidR="00C91A1E" w:rsidRPr="00CD7A7F" w14:paraId="2C06C63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2C974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3BF7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sist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C598D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5 (-0.0312, -0.017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86458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27284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8 (-0.0016, 0.01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4242B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</w:t>
            </w:r>
          </w:p>
        </w:tc>
      </w:tr>
      <w:tr w:rsidR="00C91A1E" w:rsidRPr="00CD7A7F" w14:paraId="1BE2580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F14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F2819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 domain-containing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633B5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2 (-0.0278, -0.01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E7D07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34717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1 (-0.0113, 0.0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F1CA1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C91A1E" w:rsidRPr="00CD7A7F" w14:paraId="01DF17F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57DA8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P2K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688DD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Dual specificity mitogen-activated protein kinase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inas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17696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4 (-0.0404, -0.01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33292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BF62E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6 (-0.0052, 0.01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41798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14D2A5B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A64D5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4GAL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F2D2AE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1,4-galactosyltransferase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890B1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19 (-0.0164, -0.00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A6B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73914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7 (0.0003, 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88FD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4B3468B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2C0DF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L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205DD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-like family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BD32C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4 (-0.0395, -0.019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51300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BE6B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7 (-0.0039, 0.01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BFBFF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</w:tr>
      <w:tr w:rsidR="00C91A1E" w:rsidRPr="00CD7A7F" w14:paraId="78FE55E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2AD6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E2BEE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27B2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 (-0.026, -0.01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FAB1A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F0A0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 (-0.0009, 0.01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0497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5ECF368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3287A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XD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8B4B4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roxidas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346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6 (-0.0631, -0.02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49103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FFC84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 (-0.0149, 0.02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B30B8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</w:tr>
      <w:tr w:rsidR="00C91A1E" w:rsidRPr="00CD7A7F" w14:paraId="36829D8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6BC11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DC813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5571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1 (-0.0428, -0.01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F1D08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DA1F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 (-0.0137, 0.01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0308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4</w:t>
            </w:r>
          </w:p>
        </w:tc>
      </w:tr>
      <w:tr w:rsidR="00C91A1E" w:rsidRPr="00CD7A7F" w14:paraId="33CC0DC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E2593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85D259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active tyrosine-protein kinase transmembrane receptor RO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E376B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8 (-0.0246, -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4E819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CEEE7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 (-0.0023, 0.01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9E95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56F7A6D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A19C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P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C033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amina-associated polypeptide 2, isoforms beta/gam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1454F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7 (-0.0377, -0.01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0C1E2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ECE42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2 (-0.0061, 0.01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FA8CC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70FD5C9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C8DD1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XYL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D6009D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id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yltransferase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E2514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7 (-0.0211, -0.009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555DF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01F3A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9 (-0.0033, 0.01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ECB58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</w:tr>
      <w:tr w:rsidR="00C91A1E" w:rsidRPr="00CD7A7F" w14:paraId="12CF79D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D668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R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6A23C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arcalumen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EC9DC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7 (-0.0319, -0.01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6CE1F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26577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4 (-0.0068, 0.01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F63EA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4</w:t>
            </w:r>
          </w:p>
        </w:tc>
      </w:tr>
      <w:tr w:rsidR="00C91A1E" w:rsidRPr="00CD7A7F" w14:paraId="338AF85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31FA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611F2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4254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11 (-0.0313, -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4805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16CC8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28 (0.0027, 0.02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122A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47E6A3E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6631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76397C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o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884D4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3 (-0.0167, -0.00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0845D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6B84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8 (-0.0028, 0.00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CBA0D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09A00B0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2AFDE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5A919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FC9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25 (-0.0175, -0.007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40CB4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C2428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2 (-0.0018, 0.00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ED43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58375EB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D435E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EM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5C73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GF-containing fibulin-like extracellular matrix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59A94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 (-0.0197, -0.0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C0107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45637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9 (-0.0044, 0.00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051D0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7D43A50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3AB0F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2R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4871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2 receptor subunit be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F6B7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2 (-0.0281, -0.01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2BE7C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68058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6 (-0.0059, 0.01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A7E68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</w:tr>
      <w:tr w:rsidR="00C91A1E" w:rsidRPr="00CD7A7F" w14:paraId="2A986CB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1E76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PY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A5145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py-30 homolo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09379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 (-0.034, -0.01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A6D00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8A35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7 (-0.0077, 0.01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F037C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4346812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8E79E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GRM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E73DDA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-associated progesterone receptor component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3CB11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8 (-0.0227, -0.009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633BA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F3CC7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3 (-0.0069, 0.00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F7821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C91A1E" w:rsidRPr="00CD7A7F" w14:paraId="0C8C89E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D6668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INK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271D74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erine protease inhibitor </w:t>
            </w: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zal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type 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A1ECF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8 (-0.0307, -0.0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0DB4C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DDEDB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06 (0.001, 0.02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BB753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7674F8C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937BB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MB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FD4383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-microglobu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13EF5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1 (-0.0203, -0.009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D225B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FDA50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9 (-0.0026, 0.00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1361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2EBFBB9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79D89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7800E2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enkephalin-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6D5F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6 (-0.0486, -0.02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0C21D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7A907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1 (-0.0202, 0.00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505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2</w:t>
            </w:r>
          </w:p>
        </w:tc>
      </w:tr>
      <w:tr w:rsidR="00C91A1E" w:rsidRPr="00CD7A7F" w14:paraId="0CE2285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8C7FE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DM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27D0F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 adhesion molecule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4634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51 (-0.0215, -0.00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1181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B63C3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7 (0.0006, 0.01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31E31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035B84B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32B83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G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D3218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al growth regula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BA0D5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04 (-0.0152, -0.00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9D84A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F735F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6 (-0.0046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DF08A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2BED6EA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FE89F0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WS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FE9DE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-binding protein EW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FC2EA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73 (-0.0243, -0.00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95F1E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6D870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5 (-0.0023, 0.01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E1F12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</w:tr>
      <w:tr w:rsidR="00C91A1E" w:rsidRPr="00CD7A7F" w14:paraId="78CF517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BB2F26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0C91E7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46479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1 (-0.0275, -0.0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359C0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AEFA5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6 (-0.0134, 0.00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C731D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</w:tr>
      <w:tr w:rsidR="00C91A1E" w:rsidRPr="00CD7A7F" w14:paraId="2793FCB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5AFC1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SMB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E45175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Proteasome subunit beta </w:t>
            </w:r>
            <w:proofErr w:type="gram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-1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15E73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8 (-0.0274, -0.01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552B8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7403D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4 (-0.0019, 0.015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C3CCC9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126F1D9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53773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228D0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lipoprotein 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B4A2A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2 (-0.0434, -0.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D1D55C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316B2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1 (0.0003, 0.02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A7033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3BA6AE5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CEBACA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E0B32B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k-beta-8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46660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1 (-0.0294, -0.01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488C8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C05EFD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9 (-0.0072, 0.0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08CCD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3B8D483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047B2AD5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MB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0426DE16" w14:textId="77777777" w:rsidR="00C91A1E" w:rsidRPr="00983E74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medin</w:t>
            </w:r>
            <w:proofErr w:type="spellEnd"/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B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6222A804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7 (-0.0198, -0.00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669479DE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6914205F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7 (-0.0063, 0.006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442ADDD7" w14:textId="77777777" w:rsidR="00C91A1E" w:rsidRPr="00983E74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983E7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</w:t>
            </w:r>
          </w:p>
        </w:tc>
      </w:tr>
    </w:tbl>
    <w:p w14:paraId="361827EB" w14:textId="77777777" w:rsidR="00C91A1E" w:rsidRPr="00A529D3" w:rsidRDefault="00C91A1E" w:rsidP="00365C20">
      <w:pPr>
        <w:pStyle w:val="NoSpacing"/>
        <w:spacing w:line="360" w:lineRule="auto"/>
        <w:rPr>
          <w:rFonts w:ascii="Times New Roman" w:hAnsi="Times New Roman" w:cs="Times New Roman"/>
          <w:vertAlign w:val="superscript"/>
        </w:rPr>
      </w:pPr>
    </w:p>
    <w:p w14:paraId="57C03637" w14:textId="77777777" w:rsidR="00C91A1E" w:rsidRPr="00BF16DB" w:rsidRDefault="00C91A1E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529D3"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proofErr w:type="spellStart"/>
      <w:r w:rsidRPr="00A529D3">
        <w:rPr>
          <w:rFonts w:ascii="Times New Roman" w:hAnsi="Times New Roman" w:cs="Times New Roman"/>
          <w:b/>
          <w:bCs/>
          <w:sz w:val="24"/>
          <w:szCs w:val="24"/>
        </w:rPr>
        <w:t>LDPred</w:t>
      </w:r>
      <w:proofErr w:type="spellEnd"/>
      <w:r w:rsidRPr="00A529D3">
        <w:rPr>
          <w:rFonts w:ascii="Times New Roman" w:hAnsi="Times New Roman" w:cs="Times New Roman"/>
          <w:b/>
          <w:bCs/>
          <w:sz w:val="24"/>
          <w:szCs w:val="24"/>
        </w:rPr>
        <w:t xml:space="preserve"> PRS, </w:t>
      </w:r>
      <w:proofErr w:type="spellStart"/>
      <w:r w:rsidRPr="00A529D3">
        <w:rPr>
          <w:rFonts w:ascii="Times New Roman" w:hAnsi="Times New Roman" w:cs="Times New Roman"/>
          <w:b/>
          <w:bCs/>
          <w:sz w:val="24"/>
          <w:szCs w:val="24"/>
        </w:rPr>
        <w:t>eGFR</w:t>
      </w:r>
      <w:r>
        <w:rPr>
          <w:rFonts w:ascii="Times New Roman" w:hAnsi="Times New Roman" w:cs="Times New Roman"/>
          <w:b/>
          <w:bCs/>
          <w:sz w:val="24"/>
          <w:szCs w:val="24"/>
        </w:rPr>
        <w:t>cr</w:t>
      </w:r>
      <w:proofErr w:type="spellEnd"/>
      <w:r w:rsidRPr="00A529D3">
        <w:rPr>
          <w:rFonts w:ascii="Times New Roman" w:hAnsi="Times New Roman" w:cs="Times New Roman"/>
          <w:b/>
          <w:bCs/>
          <w:sz w:val="24"/>
          <w:szCs w:val="24"/>
        </w:rPr>
        <w:t xml:space="preserve"> measured at visit 5, and proteins measured at visit 5</w:t>
      </w:r>
    </w:p>
    <w:tbl>
      <w:tblPr>
        <w:tblStyle w:val="TableGrid1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7"/>
        <w:gridCol w:w="5995"/>
        <w:gridCol w:w="2136"/>
        <w:gridCol w:w="758"/>
        <w:gridCol w:w="2076"/>
        <w:gridCol w:w="758"/>
      </w:tblGrid>
      <w:tr w:rsidR="00C91A1E" w:rsidRPr="00CD7A7F" w14:paraId="494A727B" w14:textId="77777777" w:rsidTr="00A755A1">
        <w:trPr>
          <w:trHeight w:val="300"/>
        </w:trPr>
        <w:tc>
          <w:tcPr>
            <w:tcW w:w="0" w:type="auto"/>
            <w:tcBorders>
              <w:top w:val="single" w:sz="18" w:space="0" w:color="auto"/>
            </w:tcBorders>
          </w:tcPr>
          <w:p w14:paraId="03ECBFA4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18" w:space="0" w:color="auto"/>
            </w:tcBorders>
          </w:tcPr>
          <w:p w14:paraId="2C809A05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18" w:space="0" w:color="auto"/>
              <w:bottom w:val="single" w:sz="8" w:space="0" w:color="auto"/>
            </w:tcBorders>
            <w:noWrap/>
          </w:tcPr>
          <w:p w14:paraId="5CA1886F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BF16DB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Total Effect</w:t>
            </w:r>
            <w:r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s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  <w:bottom w:val="single" w:sz="8" w:space="0" w:color="auto"/>
            </w:tcBorders>
            <w:noWrap/>
          </w:tcPr>
          <w:p w14:paraId="3BFBE344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verage direct effects</w:t>
            </w:r>
          </w:p>
        </w:tc>
      </w:tr>
      <w:tr w:rsidR="00CA6494" w:rsidRPr="00CD7A7F" w14:paraId="7437ED43" w14:textId="77777777" w:rsidTr="00A755A1">
        <w:trPr>
          <w:trHeight w:val="300"/>
        </w:trPr>
        <w:tc>
          <w:tcPr>
            <w:tcW w:w="0" w:type="auto"/>
          </w:tcPr>
          <w:p w14:paraId="4816BD2A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</w:tcPr>
          <w:p w14:paraId="2B63BDFD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2C7C628F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95% CI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3ADDE503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6DA76E7E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Beta (95% CI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18" w:space="0" w:color="auto"/>
            </w:tcBorders>
            <w:noWrap/>
            <w:hideMark/>
          </w:tcPr>
          <w:p w14:paraId="4B46BFC6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110B9C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</w:tr>
      <w:tr w:rsidR="00C91A1E" w:rsidRPr="00CD7A7F" w14:paraId="5DFFE873" w14:textId="77777777" w:rsidTr="00A755A1">
        <w:trPr>
          <w:trHeight w:val="300"/>
        </w:trPr>
        <w:tc>
          <w:tcPr>
            <w:tcW w:w="0" w:type="auto"/>
          </w:tcPr>
          <w:p w14:paraId="2096177B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14:paraId="390F9224" w14:textId="77777777" w:rsidR="00C91A1E" w:rsidRPr="00110B9C" w:rsidRDefault="00C91A1E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noWrap/>
          </w:tcPr>
          <w:p w14:paraId="25663B5B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Positive total effect</w:t>
            </w:r>
          </w:p>
        </w:tc>
      </w:tr>
      <w:tr w:rsidR="00C91A1E" w:rsidRPr="00CD7A7F" w14:paraId="55E96ECF" w14:textId="77777777" w:rsidTr="00A755A1">
        <w:trPr>
          <w:trHeight w:val="300"/>
        </w:trPr>
        <w:tc>
          <w:tcPr>
            <w:tcW w:w="0" w:type="auto"/>
            <w:vAlign w:val="center"/>
          </w:tcPr>
          <w:p w14:paraId="3D856E2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CK2</w:t>
            </w:r>
          </w:p>
        </w:tc>
        <w:tc>
          <w:tcPr>
            <w:tcW w:w="0" w:type="auto"/>
            <w:vAlign w:val="center"/>
          </w:tcPr>
          <w:p w14:paraId="42E08B7D" w14:textId="77777777" w:rsidR="00C91A1E" w:rsidRPr="00170D67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estican-2</w:t>
            </w:r>
          </w:p>
        </w:tc>
        <w:tc>
          <w:tcPr>
            <w:tcW w:w="0" w:type="auto"/>
            <w:noWrap/>
            <w:vAlign w:val="center"/>
          </w:tcPr>
          <w:p w14:paraId="3B541DC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23 (0.0309, 0.0536)</w:t>
            </w:r>
          </w:p>
        </w:tc>
        <w:tc>
          <w:tcPr>
            <w:tcW w:w="0" w:type="auto"/>
            <w:noWrap/>
            <w:vAlign w:val="center"/>
          </w:tcPr>
          <w:p w14:paraId="2506BC8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0E7A3B3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3 (-0.009, 0.0113)</w:t>
            </w:r>
          </w:p>
        </w:tc>
        <w:tc>
          <w:tcPr>
            <w:tcW w:w="0" w:type="auto"/>
            <w:noWrap/>
            <w:vAlign w:val="center"/>
          </w:tcPr>
          <w:p w14:paraId="023F6A9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</w:tr>
      <w:tr w:rsidR="00C91A1E" w:rsidRPr="00CD7A7F" w14:paraId="0E8CAB8B" w14:textId="77777777" w:rsidTr="00A755A1">
        <w:trPr>
          <w:trHeight w:val="300"/>
        </w:trPr>
        <w:tc>
          <w:tcPr>
            <w:tcW w:w="0" w:type="auto"/>
            <w:vAlign w:val="center"/>
          </w:tcPr>
          <w:p w14:paraId="774CE55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LG</w:t>
            </w:r>
          </w:p>
        </w:tc>
        <w:tc>
          <w:tcPr>
            <w:tcW w:w="0" w:type="auto"/>
            <w:vAlign w:val="center"/>
          </w:tcPr>
          <w:p w14:paraId="5C086D1D" w14:textId="77777777" w:rsidR="00C91A1E" w:rsidRPr="00170D67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ngiostatin</w:t>
            </w:r>
          </w:p>
        </w:tc>
        <w:tc>
          <w:tcPr>
            <w:tcW w:w="0" w:type="auto"/>
            <w:noWrap/>
            <w:vAlign w:val="center"/>
          </w:tcPr>
          <w:p w14:paraId="4A4ED84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 (0.0101, 0.0235)</w:t>
            </w:r>
          </w:p>
        </w:tc>
        <w:tc>
          <w:tcPr>
            <w:tcW w:w="0" w:type="auto"/>
            <w:noWrap/>
            <w:vAlign w:val="center"/>
          </w:tcPr>
          <w:p w14:paraId="4DCB5D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0DC7407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7 (-0.0044, 0.009)</w:t>
            </w:r>
          </w:p>
        </w:tc>
        <w:tc>
          <w:tcPr>
            <w:tcW w:w="0" w:type="auto"/>
            <w:noWrap/>
            <w:vAlign w:val="center"/>
          </w:tcPr>
          <w:p w14:paraId="3000175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36DDFADF" w14:textId="77777777" w:rsidTr="00A755A1">
        <w:trPr>
          <w:trHeight w:val="300"/>
        </w:trPr>
        <w:tc>
          <w:tcPr>
            <w:tcW w:w="0" w:type="auto"/>
            <w:vAlign w:val="center"/>
          </w:tcPr>
          <w:p w14:paraId="459DB0C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PRT1</w:t>
            </w:r>
          </w:p>
        </w:tc>
        <w:tc>
          <w:tcPr>
            <w:tcW w:w="0" w:type="auto"/>
            <w:vAlign w:val="center"/>
          </w:tcPr>
          <w:p w14:paraId="4D93FF30" w14:textId="77777777" w:rsidR="00C91A1E" w:rsidRPr="00170D67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ypoxanthine-guanine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hosphoribosyltransferase</w:t>
            </w:r>
            <w:proofErr w:type="spellEnd"/>
          </w:p>
        </w:tc>
        <w:tc>
          <w:tcPr>
            <w:tcW w:w="0" w:type="auto"/>
            <w:noWrap/>
            <w:vAlign w:val="center"/>
          </w:tcPr>
          <w:p w14:paraId="41B1AB0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25 (0.0149, 0.0331)</w:t>
            </w:r>
          </w:p>
        </w:tc>
        <w:tc>
          <w:tcPr>
            <w:tcW w:w="0" w:type="auto"/>
            <w:noWrap/>
            <w:vAlign w:val="center"/>
          </w:tcPr>
          <w:p w14:paraId="57FC110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7C26045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8 (-0.0054, 0.0116)</w:t>
            </w:r>
          </w:p>
        </w:tc>
        <w:tc>
          <w:tcPr>
            <w:tcW w:w="0" w:type="auto"/>
            <w:noWrap/>
            <w:vAlign w:val="center"/>
          </w:tcPr>
          <w:p w14:paraId="5980A24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C91A1E" w:rsidRPr="00CD7A7F" w14:paraId="1F97C832" w14:textId="77777777" w:rsidTr="00A755A1">
        <w:trPr>
          <w:trHeight w:val="300"/>
        </w:trPr>
        <w:tc>
          <w:tcPr>
            <w:tcW w:w="0" w:type="auto"/>
            <w:vAlign w:val="center"/>
          </w:tcPr>
          <w:p w14:paraId="7CEE13A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10</w:t>
            </w:r>
          </w:p>
        </w:tc>
        <w:tc>
          <w:tcPr>
            <w:tcW w:w="0" w:type="auto"/>
            <w:vAlign w:val="center"/>
          </w:tcPr>
          <w:p w14:paraId="5473E06D" w14:textId="77777777" w:rsidR="00C91A1E" w:rsidRPr="00170D67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-related protein 10</w:t>
            </w:r>
          </w:p>
        </w:tc>
        <w:tc>
          <w:tcPr>
            <w:tcW w:w="0" w:type="auto"/>
            <w:noWrap/>
            <w:vAlign w:val="center"/>
          </w:tcPr>
          <w:p w14:paraId="7C75A6D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95 (0.0156, 0.0407)</w:t>
            </w:r>
          </w:p>
        </w:tc>
        <w:tc>
          <w:tcPr>
            <w:tcW w:w="0" w:type="auto"/>
            <w:noWrap/>
            <w:vAlign w:val="center"/>
          </w:tcPr>
          <w:p w14:paraId="488D650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7368E9D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 (-0.0061, 0.0188)</w:t>
            </w:r>
          </w:p>
        </w:tc>
        <w:tc>
          <w:tcPr>
            <w:tcW w:w="0" w:type="auto"/>
            <w:noWrap/>
            <w:vAlign w:val="center"/>
          </w:tcPr>
          <w:p w14:paraId="1AE007C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C91A1E" w:rsidRPr="00CD7A7F" w14:paraId="44E6EC53" w14:textId="77777777" w:rsidTr="00A755A1">
        <w:trPr>
          <w:trHeight w:val="300"/>
        </w:trPr>
        <w:tc>
          <w:tcPr>
            <w:tcW w:w="0" w:type="auto"/>
            <w:vAlign w:val="center"/>
          </w:tcPr>
          <w:p w14:paraId="1CE7EAA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</w:t>
            </w:r>
          </w:p>
        </w:tc>
        <w:tc>
          <w:tcPr>
            <w:tcW w:w="0" w:type="auto"/>
            <w:vAlign w:val="center"/>
          </w:tcPr>
          <w:p w14:paraId="0821BCE6" w14:textId="77777777" w:rsidR="00C91A1E" w:rsidRPr="00170D67" w:rsidRDefault="00C91A1E" w:rsidP="00365C20">
            <w:pPr>
              <w:spacing w:line="36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lotho</w:t>
            </w:r>
          </w:p>
        </w:tc>
        <w:tc>
          <w:tcPr>
            <w:tcW w:w="0" w:type="auto"/>
            <w:noWrap/>
            <w:vAlign w:val="center"/>
          </w:tcPr>
          <w:p w14:paraId="115867D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24 (0.029, 0.0577)</w:t>
            </w:r>
          </w:p>
        </w:tc>
        <w:tc>
          <w:tcPr>
            <w:tcW w:w="0" w:type="auto"/>
            <w:noWrap/>
            <w:vAlign w:val="center"/>
          </w:tcPr>
          <w:p w14:paraId="0793B9D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noWrap/>
            <w:vAlign w:val="center"/>
          </w:tcPr>
          <w:p w14:paraId="494CF25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01 (-0.0052, 0.0272)</w:t>
            </w:r>
          </w:p>
        </w:tc>
        <w:tc>
          <w:tcPr>
            <w:tcW w:w="0" w:type="auto"/>
            <w:noWrap/>
            <w:vAlign w:val="center"/>
          </w:tcPr>
          <w:p w14:paraId="27FA359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C91A1E" w:rsidRPr="00CD7A7F" w14:paraId="033A278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6A04F967" w14:textId="77777777" w:rsidR="00C91A1E" w:rsidRPr="00110B9C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</w:tcPr>
          <w:p w14:paraId="5BE0C8AC" w14:textId="77777777" w:rsidR="00C91A1E" w:rsidRPr="00110B9C" w:rsidRDefault="00C91A1E" w:rsidP="00365C20">
            <w:pPr>
              <w:spacing w:line="36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noWrap/>
          </w:tcPr>
          <w:p w14:paraId="597F49AC" w14:textId="77777777" w:rsidR="00C91A1E" w:rsidRPr="00BF16DB" w:rsidRDefault="00C91A1E" w:rsidP="00365C2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F16DB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Negative total effect</w:t>
            </w:r>
          </w:p>
        </w:tc>
      </w:tr>
      <w:tr w:rsidR="00C91A1E" w:rsidRPr="00CD7A7F" w14:paraId="7762B75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0A0F1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ST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120E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atin-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86FB1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68 (-0.0678, -0.04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5C0A7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0A079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1 (0.0013, 0.01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D110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33F8192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2069E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5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8BD94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V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C27A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9 (-0.0567, -0.03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A12F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27BEF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7 (-0.0057, 0.01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D5ED2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38C6F9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E9F68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A2D76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pancrea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2E862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013 (-0.1229, -0.074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DC4F3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D6F54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302 (0.0151, 0.04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8C5C8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174AA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595FD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S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DB88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smocoll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5C161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2 (-0.0613, -0.03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C73E8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77FC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7 (0.0012, 0.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AE36A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011992B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B8CD5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6A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AA396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3</w:t>
            </w:r>
            <w:proofErr w:type="gram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VI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680F9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9 (-0.0558, -0.03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2BB7B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333AA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3 (0.0004, 0.0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5EC0D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3770CED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1F15D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ED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95568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membrane emp24 domain-containing protein 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68A8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8 (-0.0721, -0.04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9C7FE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E3C99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03 (0.0092, 0.02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B9655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3D984A8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BCA01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28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5782B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Collagen </w:t>
            </w:r>
            <w:proofErr w:type="gram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</w:t>
            </w:r>
            <w:proofErr w:type="gram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(XXVIII) ch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3E0B2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5 (-0.0619, -0.03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3DE5B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2EA4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1 (-0.002, 0.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01D01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748285A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70374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044A2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9 glyco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D5A9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47 (-0.0541, -0.03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A057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A0643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8 (-0.0044, 0.01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30B45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6DE36FA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4F409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M2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6E061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nglioside GM2 activa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EBCE3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65 (-0.0693, -0.04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53AAA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C61D0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7 (-0.0024, 0.01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55AD3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</w:t>
            </w:r>
          </w:p>
        </w:tc>
      </w:tr>
      <w:tr w:rsidR="00C91A1E" w:rsidRPr="00CD7A7F" w14:paraId="0E36003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3FFF0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N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26F4B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al dopamine neurotrophic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746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 (-0.05, -0.03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B61DB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9FE84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1 (-0.0037, 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9FA97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</w:tr>
      <w:tr w:rsidR="00C91A1E" w:rsidRPr="00CD7A7F" w14:paraId="01833E4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B4309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B8606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62F1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86 (-0.0685, -0.04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58AA7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908AC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8 (-0.0034, 0.01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28850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38B9903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F7CA4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RT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180C5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cto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ADP-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syltransferas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F39D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78 (-0.0708, -0.04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79E9F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10B10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8 (-0.015, 0.00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64666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6</w:t>
            </w:r>
          </w:p>
        </w:tc>
      </w:tr>
      <w:tr w:rsidR="00C91A1E" w:rsidRPr="00CD7A7F" w14:paraId="3C9B117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DDEE5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0E269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B99F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4 (-0.0544, -0.03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7F7A0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78D5F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6 (-0.0002, 0.01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B6A3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4281672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F96B2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2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90931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2-microglobu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6847C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2 (-0.0587, -0.03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96766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48666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81 (0.0098, 0.0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8CED8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581A979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5E25F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B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E371C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B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910C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1 (-0.0587, -0.03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864FF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77DA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7 (-0.0073, 0.01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5BE98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2C72CC2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35600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MA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B0E76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esicular integral-membrane protein VIP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A9F02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3 (-0.0525, -0.02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EAF3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4450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9 (0.0017, 0.01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C1089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5E01A9C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0F3C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STL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9360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ollistat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related protein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EAA58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3 (-0.0517, -0.0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DBFC1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63AB7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 (-0.0037, 0.01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B6DB2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1DDEA8F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DC006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075A1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adipocy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17D77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36 (-0.0674, -0.03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1843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296ED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3 (0.0014, 0.02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8CC7E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5AEF077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03D0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PW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73412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lenoprote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98722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5 (-0.0418, -0.01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6131D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C1EA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6 (0.0007, 0.02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5BC70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1B91E06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F769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SPB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7473F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Heat shock protein </w:t>
            </w:r>
            <w:proofErr w:type="gram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6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90A12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1 (-0.0608, -0.03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83C67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608C0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5 (-0.0054, 0.02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E8E47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33E48BF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5BBA1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FE23C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glob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AF37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52 (-0.0674, -0.04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F4CC2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92A2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8 (-0.0109, 0.01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E3955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48A84C2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DA2B0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B2143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ci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BD9BC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2 (-0.0487, -0.02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0E046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CC88F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 (-0.0064, 0.01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01F2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</w:tr>
      <w:tr w:rsidR="00C91A1E" w:rsidRPr="00CD7A7F" w14:paraId="54192DC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7E28F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F7744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34F07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7 (-0.0358, -0.02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F98D7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B5343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3 (-0.0096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A048E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</w:t>
            </w:r>
          </w:p>
        </w:tc>
      </w:tr>
      <w:tr w:rsidR="00C91A1E" w:rsidRPr="00CD7A7F" w14:paraId="2334BE4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E8B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L18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48128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sta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FA65F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4 (-0.0435, -0.02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2731D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AFCEE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3 (-0.0017, 0.0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A1974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7486F32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49AE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68A74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E7251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4 (-0.0612, -0.04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85CCD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0F97B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7 (-0.0027, 0.01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3C11E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33F756B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2BEAA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D5D25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GM domain family member 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F282E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6 (-0.0377, -0.02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94E66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58F66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9 (-0.0053, 0.00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F0E11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77B8B0C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C688E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C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7E731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trophil gelatinase-associated lipoca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1172B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92 (-0.0732, -0.04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6B7BC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78BC5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1 (-0.013, 0.01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D314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C91A1E" w:rsidRPr="00CD7A7F" w14:paraId="3AF23BC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61EA4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TG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64891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staglandin-H2 D-isomera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ED25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9 (-0.053, -0.03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B180C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A68EA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6 (0.0066, 0.02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BBDB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56BBF50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ECA2E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F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324EB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factor 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01769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1 (-0.0385, -0.02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2FC26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425FD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1 (-0.0083, 0.00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643E6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</w:tr>
      <w:tr w:rsidR="00C91A1E" w:rsidRPr="00CD7A7F" w14:paraId="7B501B4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4CD9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P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3EDEF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eptidyl-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prolyl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is-trans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>isomeras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FD42E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5 (-0.0437, -0.02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FDBF6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A5114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6 (-0.0034, 0.01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94035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C91A1E" w:rsidRPr="00CD7A7F" w14:paraId="438451D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347A3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418BF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A433F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1 (-0.0401, -0.01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6B4AE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25392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9 (-0.0025, 0.02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ED1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4C36C1B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44240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BL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28187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blastoma suppressor of tumorigenicity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3F258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69 (-0.0858, -0.05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8EC06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76D5A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77 (0.0126, 0.03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F03BE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2D0820A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3720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FA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2A9F3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rofibrillar-associated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2A89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5 (-0.0497, -0.02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E208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35CB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2 (-0.0086, 0.0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8B51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</w:tr>
      <w:tr w:rsidR="00C91A1E" w:rsidRPr="00CD7A7F" w14:paraId="5E97508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DA67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B65EB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K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C02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82 (-0.0654, -0.03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D0EE7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58D7F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1 (0.001, 0.03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621A4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21FF383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8A4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C421B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4D901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57 (-0.0733, -0.03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9DA7E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3E67A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1 (-0.0045, 0.02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1BA11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C91A1E" w:rsidRPr="00CD7A7F" w14:paraId="55D25E8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C2F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SA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470CB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thelial cell-selective adhesion molecu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F013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 (-0.0407, -0.02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ECB9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F5183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 (-0.0039, 0.01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E4D2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3F43C03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80617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B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26F91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naJ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 subfamily B member 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E439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94 (-0.0535, -0.02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4DC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EF5EC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67 (0.0049, 0.02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12DA0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B207F3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32179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BARA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BF96E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mma-aminobutyric acid receptor-associated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0D0BB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5 (-0.0315, -0.01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871F4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C6EE2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5 (0.0012, 0.0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AB63C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591D334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BC853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E958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CAFEA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9 (-0.0471, -0.02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98701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10DBE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6 (-0.0042, 0.01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D0F39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4FBFE83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4312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FB97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B829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4 (-0.0544, -0.029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6EC68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C429A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04 (0.0007, 0.02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EAD0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2AF323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3B57B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A034D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lanoma-derived growth regulatory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17C22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8 (-0.0333, -0.01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0CFF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B67F6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9 (-0.0105, 0.00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439D3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</w:tr>
      <w:tr w:rsidR="00C91A1E" w:rsidRPr="00CD7A7F" w14:paraId="585E0DE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A0A59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FC6C0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C996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6 (-0.0424, -0.02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332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C724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3 (0.0026, 0.01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1A41E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5157291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486DD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ARRES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A0AC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fr-FR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inoic acid receptor responder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6B2C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5 (-0.0403, -0.0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8714A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2FD0D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 (0.0039, 0.02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6A915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7B58294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F8FA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AS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C6B3A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Growth arrest-specific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E74AD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3 (-0.0422, -0.02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2FCC6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C1C6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3 (-0.0045, 0.01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FABE0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C91A1E" w:rsidRPr="00CD7A7F" w14:paraId="52C3886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340E0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B64A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22594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5 (-0.0436, -0.025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C6E6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72BA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6 (-0.0008, 0.01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7A455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4F70D50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55B72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RABP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60CEA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ular retinoic acid-bind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E3C07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04 (-0.0508, -0.02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5A939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DD720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3 (-0.0028, 0.02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6B824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0AD9546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AA1AA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CE5F9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35667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2 (-0.0404, -0.02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9AC5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44704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6 (-0.0096, 0.00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9406E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</w:t>
            </w:r>
          </w:p>
        </w:tc>
      </w:tr>
      <w:tr w:rsidR="00C91A1E" w:rsidRPr="00CD7A7F" w14:paraId="6E7211D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87219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AM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20B6E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unctional adhesion molecule 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16CC2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4 (-0.0314, -0.0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A40D5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A10D3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5 (-0.001, 0.01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84B07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4967C2B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22DAF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38082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decay-accelerating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9EB89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 (-0.0396, -0.02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D01B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D81A3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8 (-0.0116, 0.0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3253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03FF3A1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6ADF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6DC13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9B247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5 (-0.0566, -0.0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D1D06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33DE1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3 (-0.0079, 0.01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DC3C3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4</w:t>
            </w:r>
          </w:p>
        </w:tc>
      </w:tr>
      <w:tr w:rsidR="00C91A1E" w:rsidRPr="00CD7A7F" w14:paraId="392DFA0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634C1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TO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6B8EE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pper transport protein ATO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5658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 (-0.0525, -0.02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7E1C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5E7E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6 (-0.0057, 0.02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3D994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596223E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DECCF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AGL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691BE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gel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61664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7 (-0.0502, -0.02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9CC1E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C873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2 (0.0057, 0.0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0A476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E0861B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08BE9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SG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85A1D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wisted gastrulation protein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9EAB4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8 (-0.0355, -0.02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D3AB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61CD8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1 (0.0005, 0.0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1782F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517EE44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9ACDA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D1584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bonic anhydras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33EA3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01 (-0.0684, -0.031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AC2A3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DBBC8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5 (-0.0319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D0E6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C91A1E" w:rsidRPr="00CD7A7F" w14:paraId="2D63565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07731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D745A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6BFC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1 (-0.0661, -0.03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48E98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4840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4 (-0.0092, 0.01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BA47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2</w:t>
            </w:r>
          </w:p>
        </w:tc>
      </w:tr>
      <w:tr w:rsidR="00C91A1E" w:rsidRPr="00CD7A7F" w14:paraId="4F6D42A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F3B01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OCO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B6C7C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lcium-binding and coiled-coil domain-containing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1A24C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6 (-0.0324, -0.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02F00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BF9D7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5 (-0.0068, 0.00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09361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4</w:t>
            </w:r>
          </w:p>
        </w:tc>
      </w:tr>
      <w:tr w:rsidR="00C91A1E" w:rsidRPr="00CD7A7F" w14:paraId="5C786F9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A4191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63D90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88DE0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7 (-0.0416, -0.02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BB2E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EC25C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5 (-0.0006, 0.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72FD9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36F3F4E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CC70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W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4AFCC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ro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F42F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9 (-0.0382, -0.02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48E92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264F7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8 (0.0011, 0.02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C38C8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65AD991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065F0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77D8E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C99F9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2 (-0.0694, -0.03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FD279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5D39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8 (-0.0205, 0.01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F2C64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</w:tr>
      <w:tr w:rsidR="00C91A1E" w:rsidRPr="00CD7A7F" w14:paraId="68B5845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D7C92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MG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4D7C7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ABE4A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2 (-0.0708, -0.03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6EA55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9E4E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3 (-0.0169, 0.015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604EA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C91A1E" w:rsidRPr="00CD7A7F" w14:paraId="7D79894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A25E8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1092D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 cofactor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DD43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2 (-0.0365, -0.02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80D9A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2A1B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9 (-0.0046, 0.01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5DB87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4</w:t>
            </w:r>
          </w:p>
        </w:tc>
      </w:tr>
      <w:tr w:rsidR="00C91A1E" w:rsidRPr="00CD7A7F" w14:paraId="1645D8A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94A53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FD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3E86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AP four-disulfide core domain protein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47B00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4 (-0.0529, -0.02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39CDA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93148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48 (0.014, 0.03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8639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4E89974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95006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3CDCF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F6958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3 (-0.036, -0.02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D317B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4084E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9 (-0.0012, 0.01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37036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4E25DD6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7E309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C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1A5BC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ine/threonine-protein kinase DCLK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0D6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4 (-0.0568, -0.03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836F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4E4E4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8 (-0.0091, 0.01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1D9D3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</w:tr>
      <w:tr w:rsidR="00C91A1E" w:rsidRPr="00CD7A7F" w14:paraId="47882C5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C047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G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337A8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ialoglycoprote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F17E1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6 (-0.0436, -0.02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7E1BF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0442C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26 (-0.0001, 0.02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38B6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0A0F7A7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1AB0F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03007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36ADA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4 (-0.0336, -0.01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B19FD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4DB45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8 (-0.0025, 0.01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0CB1D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C91A1E" w:rsidRPr="00CD7A7F" w14:paraId="41F88C0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92C2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B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E90C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B receptor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8420B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2 (-0.0437, -0.02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E8F0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667DB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4 (-0.0056, 0.01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1669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73BE70A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11A6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BP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FF835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atty acid-binding protein, hea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5D8B6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 (-0.0604, -0.02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BA95A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0B5B2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65 (0.0113, 0.03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B549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4185E91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F550F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P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3130A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crophage-capping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49E2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23 (-0.0662, -0.040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D356E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BA43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32 (-0.0187, 0.00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C2F03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17BDD09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4CB86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RPINF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C24F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gment epithelium-derived fac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32B2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5 (-0.0241, -0.01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F30CB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3C50A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4 (-0.0062, 0.00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EFE8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</w:tr>
      <w:tr w:rsidR="00C91A1E" w:rsidRPr="00CD7A7F" w14:paraId="45D98C5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F752D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PD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311DB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al proliferation differentiation and control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4D4CF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5 (-0.0383, -0.01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8DAF7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9224A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3 (0.0053, 0.02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94F72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45EBA51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EAFB1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JT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0893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JT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8DACB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08 (-0.0278, -0.013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28EF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68CE5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3 (-0.0027, 0.01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C0FE6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</w:tr>
      <w:tr w:rsidR="00C91A1E" w:rsidRPr="00CD7A7F" w14:paraId="74C6253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29DCC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BP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08255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sulin-like growth factor-binding protein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E8E3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8 (-0.0332, -0.01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F3CD8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21326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4 (-0.0046, 0.01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984CC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05918746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8E8E4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N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F5888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-A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8335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9 (-0.0341, -0.02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5B65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2253F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1 (0.0067, 0.02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FC3BD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2A419B3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FF30D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00981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D7A63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84 (-0.0368, -0.02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10493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D4EC5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6 (-0.0097, 0.0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C868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</w:t>
            </w:r>
          </w:p>
        </w:tc>
      </w:tr>
      <w:tr w:rsidR="00C91A1E" w:rsidRPr="00CD7A7F" w14:paraId="7A7046C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ED8E3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I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749A2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laf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4ADEC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9 (-0.0688, -0.02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504D0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7224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84 (-0.0017, 0.03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DA4A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C91A1E" w:rsidRPr="00CD7A7F" w14:paraId="7BA1017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5868B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COL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B6B45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collagen C-endopeptidase enhance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3212D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8 (-0.0455, -0.02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0AF2F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17D49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4 (-0.0112, 0.01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427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</w:tr>
      <w:tr w:rsidR="00C91A1E" w:rsidRPr="00CD7A7F" w14:paraId="1E77616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C2B4B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IF1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9C5D3F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lograft inflammatory factor 1-lik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228A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7 (-0.0328, -0.01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CD942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B9C37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9 (0.0011, 0.01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8D36A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118D03A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E00B4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1E57E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rosine-protein kinase transmembrane receptor ROR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1DEA1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1 (-0.0593, -0.03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B4E2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E2030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8 (-0.0054, 0.01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9C4E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</w:tr>
      <w:tr w:rsidR="00C91A1E" w:rsidRPr="00CD7A7F" w14:paraId="1728B64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D2464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DE1FF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7D970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2 (-0.0508, -0.0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17E64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E8DEA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48 (0.0105, 0.03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B23F0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6636B2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E5874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LK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828AB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elta homolog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0FD6C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 (-0.0478, -0.02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B09EA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C4978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55 (0.0018, 0.02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6353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22A00E9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125C3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XRA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67469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trix-remodeling-associated protein 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0B448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79 (-0.0496, -0.025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50C1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3644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22 (0.0015, 0.02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A4AB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47FED2A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5C89B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1C7A5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8F1AE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6 (-0.0442, -0.0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06DC1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363A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76 (-0.0062, 0.01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72A3B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</w:tr>
      <w:tr w:rsidR="00C91A1E" w:rsidRPr="00CD7A7F" w14:paraId="7715044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36B1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300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8F395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MRF35-like molecule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9710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87 (-0.049, -0.02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92A1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AFD50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6 (-0.0117, 0.00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8D056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</w:t>
            </w:r>
          </w:p>
        </w:tc>
      </w:tr>
      <w:tr w:rsidR="00C91A1E" w:rsidRPr="00CD7A7F" w14:paraId="4517DBF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52ED8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LM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FC9B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XADR-like membrane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9AFB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68 (-0.0526, -0.02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BCA9C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C9C0A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53 (0.0038, 0.02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F0E1E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11CB0BB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5FA77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RP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A96F2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ow-density lipoprotein receptor-related protein 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1A17F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7 (-0.032, -0.0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162EA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099BC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43 (0.0062, 0.02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AA27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11BA83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8C2F3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5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FB0C8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5 receptor subunit 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1C1A1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1 (-0.0558, -0.029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22B58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9B0A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9 (-0.0126, 0.01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FF4C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60048B1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10C50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L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62A9B5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yosin light chain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53F6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752 (-0.1127, -0.05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2EF4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6DF7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8 (-0.0546, 0.0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CA3FF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7E205C4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580F2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18B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49137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18-binding prote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7BC79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6 (-0.0434, -0.0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A3E6A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D3B05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9 (-0.0121, 0.00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0CB3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  <w:tr w:rsidR="00C91A1E" w:rsidRPr="00CD7A7F" w14:paraId="4335744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23B6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SE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2DF69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ibonuclease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5A220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 (-0.0282, -0.01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D917B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700D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7 (0.0042, 0.02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63D9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2C17F4A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BA273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DO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7EA8D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lichyl-diphosphooligosaccharid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--protein glycosyltransferase 48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Da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subun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02DB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9 (-0.0407, -0.01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87087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5BC90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7 (-0.0088, 0.01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3B82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313404D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12B15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2A59A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it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BE4FF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4 (-0.0402, -0.01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0E403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C38D5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6 (-0.0057, 0.01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26ED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</w:tr>
      <w:tr w:rsidR="00C91A1E" w:rsidRPr="00CD7A7F" w14:paraId="6765C20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AA0C4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GFBR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5389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ansforming growth factor beta receptor type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79A37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5 (-0.0314, -0.01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0200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59C80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7 (-0.0131, 0.00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5B3DF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</w:tr>
      <w:tr w:rsidR="00C91A1E" w:rsidRPr="00CD7A7F" w14:paraId="4874D2F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D1DD2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NFRSF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1D69F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umor necrosis factor receptor superfamily member 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647C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3 (-0.0577, -0.03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AC4F1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642A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7 (-0.0003, 0.02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AF4EF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</w:tr>
      <w:tr w:rsidR="00C91A1E" w:rsidRPr="00CD7A7F" w14:paraId="2F8CA46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F006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4FA771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ondin-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D7781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55 (-0.0454, -0.0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26BC4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1108C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9 (-0.0047, 0.01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8A2A7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2D0E553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ABBB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D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0F25E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ment component C1q recept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6EB62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6 (-0.0338, -0.01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4F8E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6DCD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8 (-0.0117, 0.00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3BCC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6</w:t>
            </w:r>
          </w:p>
        </w:tc>
      </w:tr>
      <w:tr w:rsidR="00C91A1E" w:rsidRPr="00CD7A7F" w14:paraId="08B4F8B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E7216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EM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F935C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riggering receptor expressed on myeloid cells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0C01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62 (-0.0568, -0.03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2670B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03E4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1 (-0.0149, 0.00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2223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  <w:tr w:rsidR="00C91A1E" w:rsidRPr="00CD7A7F" w14:paraId="5E3B2B5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B562B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T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98B3B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esist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3428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91 (-0.0602, -0.0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FF1A5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A144B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4 (-0.0256, -0.00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D59ED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01405ADA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B94C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86A7A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NSC domain-containing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D9741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32 (-0.0431, -0.021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47CE2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BC9DA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8 (-0.0142, 0.00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F9410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50E96E7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E9FE6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AP2K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D107B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Dual specificity mitogen-activated protein kinase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inas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21BE1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7 (-0.0619, -0.03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86B9A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DC73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4 (-0.0116, 0.01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13B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8</w:t>
            </w:r>
          </w:p>
        </w:tc>
      </w:tr>
      <w:tr w:rsidR="00C91A1E" w:rsidRPr="00CD7A7F" w14:paraId="3588BD07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3FC22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4GAL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7C30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ta-1,4-galactosyltransferase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D1EF9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9 (-0.03, -0.0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E113B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BD9B8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2 (-0.0044, 0.00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03B02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</w:t>
            </w:r>
          </w:p>
        </w:tc>
      </w:tr>
      <w:tr w:rsidR="00C91A1E" w:rsidRPr="00CD7A7F" w14:paraId="7D79E0E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C883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L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71087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GF-like family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5DF3E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 (-0.0601, -0.02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61B8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016E0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98 (0.0064, 0.03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E64F3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0324A62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B6A5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PL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099B5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mplexin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98612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 (-0.0379, -0.01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D49A4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3009C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76 (0.0056, 0.02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F3418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32064AFB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076AD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XD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9B25F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roxidas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homolo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CF78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893 (-0.1092, -0.068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105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ACC6F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19 (0.0061, 0.03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594DB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</w:tr>
      <w:tr w:rsidR="00C91A1E" w:rsidRPr="00CD7A7F" w14:paraId="6F475E4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775B3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F2691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phrin type-A recep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B6DF6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27 (-0.0557, -0.03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A5BE9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8DCC4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-0.018, 0.00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E35BD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</w:tr>
      <w:tr w:rsidR="00C91A1E" w:rsidRPr="00CD7A7F" w14:paraId="147D213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9EB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O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D2D96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active tyrosine-protein kinase transmembrane receptor RO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EB664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9 (-0.0343, -0.0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BEFF5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5789A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13 (-0.0095, 0.01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4775C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</w:tr>
      <w:tr w:rsidR="00C91A1E" w:rsidRPr="00CD7A7F" w14:paraId="28E9D55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6F117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MP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FEED9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amina-associated polypeptide 2, isoforms beta/gam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EC582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38 (-0.0581, -0.02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F65E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F6330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2 (-0.01, 0.01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11049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4</w:t>
            </w:r>
          </w:p>
        </w:tc>
      </w:tr>
      <w:tr w:rsidR="00C91A1E" w:rsidRPr="00CD7A7F" w14:paraId="212C202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AB602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XYL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93717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id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xylosyltransferase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747A7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93 (-0.0376, -0.01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89C18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128C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48 (-0.0129, 0.00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16865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79E4F619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DA57A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R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607EB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arcalumen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E9703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17 (-0.0564, -0.02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83E4D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EF290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49 (-0.0065, 0.01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04F2D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5FB1D64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20EA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UNC5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B9C46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trin receptor UNC5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B0C78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7 (-0.0438, -0.01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E2BE7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B2895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17 (0.001, 0.0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4BB6D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</w:tr>
      <w:tr w:rsidR="00C91A1E" w:rsidRPr="00CD7A7F" w14:paraId="027514F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56E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2A88F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Vasori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D581E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99 (-0.0263, -0.01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E4BB9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FDF07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2 (-0.0073, 0.00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FFDAA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4</w:t>
            </w:r>
          </w:p>
        </w:tc>
      </w:tr>
      <w:tr w:rsidR="00C91A1E" w:rsidRPr="00CD7A7F" w14:paraId="600E3D2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B0F8D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47AFD9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ARC-related modular calcium-binding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931CA7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56 (-0.0363, -0.01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1C8C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1027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68 (-0.0028, 0.015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F9611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37513F8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4C781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FEMP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A8581C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GF-containing fibulin-like extracellular matrix protein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48FBC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43 (-0.0314, -0.0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EF86F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1A6A4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36 (-0.0051, 0.011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B315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</w:tr>
      <w:tr w:rsidR="00C91A1E" w:rsidRPr="00CD7A7F" w14:paraId="4A57103E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0202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L2R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DE2B6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nterleukin-2 receptor subunit be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348B0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07 (-0.0542, -0.02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C564D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B9ED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7 (-0.0203, 0.00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C9373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</w:tr>
      <w:tr w:rsidR="00C91A1E" w:rsidRPr="00CD7A7F" w14:paraId="4FA8710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16F24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PY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58E914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tein dpy-30 homolo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F27DF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9 (-0.0471, -0.021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D6E3B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EBAB4C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88 (-0.0034, 0.02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1729B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</w:t>
            </w:r>
          </w:p>
        </w:tc>
      </w:tr>
      <w:tr w:rsidR="00C91A1E" w:rsidRPr="00CD7A7F" w14:paraId="479C938F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040DC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GRM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925488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embrane-associated progesterone receptor component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C19DD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33 (-0.0328, -0.013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D09F3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79BD1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91 (-0.0005, 0.018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58756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</w:tr>
      <w:tr w:rsidR="00C91A1E" w:rsidRPr="00CD7A7F" w14:paraId="448408F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D5B60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PINK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B62083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erine protease inhibitor </w:t>
            </w: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Kazal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type 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0A0AD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6 (-0.0482, -0.0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4FD93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4CE26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9 (0.001, 0.026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9677F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</w:tr>
      <w:tr w:rsidR="00C91A1E" w:rsidRPr="00CD7A7F" w14:paraId="5578A122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585F8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MB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5533D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pha-1-microglobul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B3176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24 (-0.03, -0.01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96734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D18453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52 (-0.0008, 0.01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CE1E9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</w:tr>
      <w:tr w:rsidR="00C91A1E" w:rsidRPr="00CD7A7F" w14:paraId="064FF3E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CA6F1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159C9A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oenkephalin-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259D7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457 (-0.0613, -0.03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165F5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54F55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67 (-0.0253, 0.00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549E7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C91A1E" w:rsidRPr="00CD7A7F" w14:paraId="1BE238F3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4BBE8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DM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D82472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 adhesion molecule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FAEB2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1 (-0.0416, -0.02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B0FE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3EE71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07 (-0.0092, 0.01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35329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</w:tr>
      <w:tr w:rsidR="00C91A1E" w:rsidRPr="00CD7A7F" w14:paraId="575B3F28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AF8C4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G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A677D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al growth regulat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50FF81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183 (-0.0257, -0.01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669D8D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7121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1 (-0.0104, 0.00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3D4A6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</w:tr>
      <w:tr w:rsidR="00C91A1E" w:rsidRPr="00CD7A7F" w14:paraId="42E7A745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92CC2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WSR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AEE037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RNA-binding protein EW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DC74F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28 (-0.0436, -0.02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8049E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9EF2E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12 (-0.0111, 0.009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D9BAF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</w:tr>
      <w:tr w:rsidR="00C91A1E" w:rsidRPr="00CD7A7F" w14:paraId="5CFF6291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08EBB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47A9AB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s-ES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-C motif chemokine 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44C4F7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8 (-0.0452, -0.01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44E1E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9BB1F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27 (-0.0164, 0.009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07100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8</w:t>
            </w:r>
          </w:p>
        </w:tc>
      </w:tr>
      <w:tr w:rsidR="00C91A1E" w:rsidRPr="00CD7A7F" w14:paraId="42D3A2BD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75361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SMB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A8A290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Proteasome subunit beta </w:t>
            </w:r>
            <w:proofErr w:type="gram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-1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714D7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279 (-0.04, -0.0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5E8A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AB5CB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01 (-0.003, 0.02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115AC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2</w:t>
            </w:r>
          </w:p>
        </w:tc>
      </w:tr>
      <w:tr w:rsidR="00C91A1E" w:rsidRPr="00CD7A7F" w14:paraId="11440384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16F37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70F0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polipoprotein 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581726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518 (-0.0672, -0.03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7CC89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286D78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34 (-0.0031, 0.0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FC974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</w:t>
            </w:r>
          </w:p>
        </w:tc>
      </w:tr>
      <w:tr w:rsidR="00C91A1E" w:rsidRPr="00CD7A7F" w14:paraId="0FF6EF6C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7A36F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CL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55DA46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k-beta-8-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3A080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08 (-0.0442, -0.0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5105A5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527F29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56 (-0.0162, 0.005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E4F0C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</w:tr>
      <w:tr w:rsidR="00C91A1E" w:rsidRPr="00CD7A7F" w14:paraId="4A0171C0" w14:textId="77777777" w:rsidTr="00A755A1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0F4BBAE2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MB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674D2FDD" w14:textId="77777777" w:rsidR="00C91A1E" w:rsidRPr="00170D67" w:rsidRDefault="00C91A1E" w:rsidP="00365C20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medin</w:t>
            </w:r>
            <w:proofErr w:type="spellEnd"/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B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1732213B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345 (-0.0479, -0.02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79319624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&lt;2E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7E59EEBE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0006 (-0.0136, 0.01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  <w:hideMark/>
          </w:tcPr>
          <w:p w14:paraId="5B28DF0A" w14:textId="77777777" w:rsidR="00C91A1E" w:rsidRPr="00170D67" w:rsidRDefault="00C91A1E" w:rsidP="00365C20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70D6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</w:tr>
    </w:tbl>
    <w:p w14:paraId="2BAA4B18" w14:textId="27EB15D4" w:rsidR="002C228A" w:rsidRDefault="00110B9C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textWrapping" w:clear="all"/>
      </w:r>
      <w:proofErr w:type="gramStart"/>
      <w:r w:rsidR="002C228A" w:rsidRPr="00C21454">
        <w:rPr>
          <w:rFonts w:ascii="Times New Roman" w:hAnsi="Times New Roman" w:cs="Times New Roman"/>
          <w:sz w:val="24"/>
          <w:szCs w:val="24"/>
          <w:vertAlign w:val="superscript"/>
        </w:rPr>
        <w:t xml:space="preserve">a  </w:t>
      </w:r>
      <w:r w:rsidR="002C228A" w:rsidRPr="00C21454">
        <w:rPr>
          <w:rFonts w:ascii="Times New Roman" w:hAnsi="Times New Roman" w:cs="Times New Roman"/>
          <w:sz w:val="24"/>
          <w:szCs w:val="24"/>
        </w:rPr>
        <w:t>Proteins</w:t>
      </w:r>
      <w:proofErr w:type="gramEnd"/>
      <w:r w:rsidR="002C228A" w:rsidRPr="00C21454">
        <w:rPr>
          <w:rFonts w:ascii="Times New Roman" w:hAnsi="Times New Roman" w:cs="Times New Roman"/>
          <w:sz w:val="24"/>
          <w:szCs w:val="24"/>
        </w:rPr>
        <w:t xml:space="preserve"> were identified through linear regression of </w:t>
      </w:r>
      <w:proofErr w:type="spellStart"/>
      <w:r w:rsidR="002C228A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2C228A" w:rsidRPr="00C21454">
        <w:rPr>
          <w:rFonts w:ascii="Times New Roman" w:hAnsi="Times New Roman" w:cs="Times New Roman"/>
          <w:sz w:val="24"/>
          <w:szCs w:val="24"/>
        </w:rPr>
        <w:t xml:space="preserve"> PRS for kidney function on 4,877 proteins measured at visit 3 and visit 5 with adjusting for age at the corresponded visits, sex, center, and </w:t>
      </w:r>
      <w:r w:rsidR="002C228A">
        <w:rPr>
          <w:rFonts w:ascii="Times New Roman" w:hAnsi="Times New Roman" w:cs="Times New Roman"/>
          <w:sz w:val="24"/>
          <w:szCs w:val="24"/>
        </w:rPr>
        <w:t>first 10 genetic principal components</w:t>
      </w:r>
      <w:r w:rsidR="002C228A" w:rsidRPr="00C21454">
        <w:rPr>
          <w:rFonts w:ascii="Times New Roman" w:hAnsi="Times New Roman" w:cs="Times New Roman"/>
          <w:sz w:val="24"/>
          <w:szCs w:val="24"/>
        </w:rPr>
        <w:t>. A total of 1</w:t>
      </w:r>
      <w:r w:rsidR="00170D67">
        <w:rPr>
          <w:rFonts w:ascii="Times New Roman" w:hAnsi="Times New Roman" w:cs="Times New Roman"/>
          <w:sz w:val="24"/>
          <w:szCs w:val="24"/>
        </w:rPr>
        <w:t>32</w:t>
      </w:r>
      <w:r w:rsidR="002C228A" w:rsidRPr="00C21454">
        <w:rPr>
          <w:rFonts w:ascii="Times New Roman" w:hAnsi="Times New Roman" w:cs="Times New Roman"/>
          <w:sz w:val="24"/>
          <w:szCs w:val="24"/>
        </w:rPr>
        <w:t xml:space="preserve"> proteins were significantly associated with </w:t>
      </w:r>
      <w:proofErr w:type="spellStart"/>
      <w:r w:rsidR="002C228A" w:rsidRPr="00C21454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="002C228A" w:rsidRPr="00C21454">
        <w:rPr>
          <w:rFonts w:ascii="Times New Roman" w:hAnsi="Times New Roman" w:cs="Times New Roman"/>
          <w:sz w:val="24"/>
          <w:szCs w:val="24"/>
        </w:rPr>
        <w:t xml:space="preserve"> PRS at both visit 3 and visit 5. The threshold of significance was Bonferroni corrected: p = 1.02 × 10</w:t>
      </w:r>
      <w:r w:rsidR="002C228A" w:rsidRPr="00C2145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2C228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2C228A" w:rsidRPr="00C21454">
        <w:rPr>
          <w:rFonts w:ascii="Times New Roman" w:hAnsi="Times New Roman" w:cs="Times New Roman"/>
          <w:sz w:val="24"/>
          <w:szCs w:val="24"/>
        </w:rPr>
        <w:t xml:space="preserve">. Visit 3 was conducted during 1993-1995 when the mean age of study population was 60.4 years and visit 5 was conducted during 2011-2013 when the mean age of study population was 75.9 years. </w:t>
      </w:r>
    </w:p>
    <w:p w14:paraId="33852F07" w14:textId="76822095" w:rsidR="00BF16DB" w:rsidRPr="00C21454" w:rsidRDefault="00BF16DB" w:rsidP="00365C2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C2145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04591A">
        <w:rPr>
          <w:rFonts w:ascii="Times New Roman" w:eastAsia="ArialMT" w:hAnsi="Times New Roman" w:cs="Times New Roman"/>
          <w:sz w:val="24"/>
          <w:szCs w:val="24"/>
        </w:rPr>
        <w:t xml:space="preserve">Causal mediation effects of </w:t>
      </w:r>
      <w:proofErr w:type="spellStart"/>
      <w:r w:rsidRPr="0004591A">
        <w:rPr>
          <w:rFonts w:ascii="Times New Roman" w:eastAsia="ArialMT" w:hAnsi="Times New Roman" w:cs="Times New Roman"/>
          <w:sz w:val="24"/>
          <w:szCs w:val="24"/>
        </w:rPr>
        <w:t>eGFRcr</w:t>
      </w:r>
      <w:proofErr w:type="spellEnd"/>
      <w:r w:rsidRPr="0004591A">
        <w:rPr>
          <w:rFonts w:ascii="Times New Roman" w:eastAsia="ArialMT" w:hAnsi="Times New Roman" w:cs="Times New Roman"/>
          <w:sz w:val="24"/>
          <w:szCs w:val="24"/>
        </w:rPr>
        <w:t xml:space="preserve"> on the association between PRS and proteins were evaluated using the ‘mediation’ R package and with adjusting for age, sex, center, and first 10 genetic PCs. The </w:t>
      </w:r>
      <w:r w:rsidRPr="0004591A">
        <w:rPr>
          <w:rFonts w:ascii="Times New Roman" w:hAnsi="Times New Roman" w:cs="Times New Roman"/>
          <w:sz w:val="24"/>
          <w:szCs w:val="24"/>
        </w:rPr>
        <w:t xml:space="preserve">simulation type was the quasi-Bayesian Monte Carlo method based on normal approximation and the number of </w:t>
      </w:r>
      <w:proofErr w:type="gramStart"/>
      <w:r w:rsidRPr="0004591A">
        <w:rPr>
          <w:rFonts w:ascii="Times New Roman" w:hAnsi="Times New Roman" w:cs="Times New Roman"/>
          <w:sz w:val="24"/>
          <w:szCs w:val="24"/>
        </w:rPr>
        <w:t>simulation</w:t>
      </w:r>
      <w:proofErr w:type="gramEnd"/>
      <w:r w:rsidRPr="0004591A">
        <w:rPr>
          <w:rFonts w:ascii="Times New Roman" w:hAnsi="Times New Roman" w:cs="Times New Roman"/>
          <w:sz w:val="24"/>
          <w:szCs w:val="24"/>
        </w:rPr>
        <w:t xml:space="preserve"> was 100.</w:t>
      </w:r>
      <w:r>
        <w:rPr>
          <w:rFonts w:ascii="Times New Roman" w:hAnsi="Times New Roman" w:cs="Times New Roman"/>
          <w:sz w:val="24"/>
          <w:szCs w:val="24"/>
        </w:rPr>
        <w:t xml:space="preserve"> Total effects without considering the mediation effects </w:t>
      </w:r>
      <w:r w:rsidR="006979AA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6979AA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="006979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average direct effects with considering the mediation effects were presented.</w:t>
      </w:r>
    </w:p>
    <w:p w14:paraId="4D532D0E" w14:textId="1BED6100" w:rsidR="002C228A" w:rsidRDefault="002C228A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C21454">
        <w:rPr>
          <w:rFonts w:ascii="Times New Roman" w:hAnsi="Times New Roman" w:cs="Times New Roman"/>
          <w:sz w:val="24"/>
          <w:szCs w:val="24"/>
        </w:rPr>
        <w:t>eGFRcr</w:t>
      </w:r>
      <w:proofErr w:type="spellEnd"/>
      <w:r w:rsidRPr="00C21454">
        <w:rPr>
          <w:rFonts w:ascii="Times New Roman" w:hAnsi="Times New Roman" w:cs="Times New Roman"/>
          <w:sz w:val="24"/>
          <w:szCs w:val="24"/>
        </w:rPr>
        <w:t>: estimated glomerular filtration rate based on creatinine; PRS: polygenic risk score</w:t>
      </w:r>
    </w:p>
    <w:p w14:paraId="0AF45452" w14:textId="77777777" w:rsidR="002C228A" w:rsidRDefault="002C228A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9499C9" w14:textId="77777777" w:rsidR="00653286" w:rsidRDefault="00653286" w:rsidP="00365C20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</w:p>
    <w:bookmarkEnd w:id="3"/>
    <w:p w14:paraId="0B46E5E7" w14:textId="02CF87B1" w:rsidR="0082161C" w:rsidRDefault="0082161C" w:rsidP="00365C20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A263A2" w14:textId="7F113B3D" w:rsidR="00746B98" w:rsidRPr="006E0D44" w:rsidRDefault="00746B98" w:rsidP="006E0D44">
      <w:pPr>
        <w:sectPr w:rsidR="00746B98" w:rsidRPr="006E0D44" w:rsidSect="00B7701C">
          <w:pgSz w:w="15840" w:h="12240" w:orient="landscape"/>
          <w:pgMar w:top="648" w:right="720" w:bottom="648" w:left="720" w:header="720" w:footer="720" w:gutter="0"/>
          <w:cols w:space="720"/>
          <w:docGrid w:linePitch="360"/>
        </w:sectPr>
      </w:pPr>
    </w:p>
    <w:p w14:paraId="75CBCFFA" w14:textId="1550964A" w:rsidR="00746B98" w:rsidRPr="006E0D44" w:rsidRDefault="00746B98" w:rsidP="00746B9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4294967295" distB="4294967295" distL="114300" distR="114300" simplePos="0" relativeHeight="251674624" behindDoc="0" locked="0" layoutInCell="1" allowOverlap="1" wp14:anchorId="041EE6DF" wp14:editId="308BBAF3">
                <wp:simplePos x="0" y="0"/>
                <wp:positionH relativeFrom="column">
                  <wp:posOffset>2099310</wp:posOffset>
                </wp:positionH>
                <wp:positionV relativeFrom="paragraph">
                  <wp:posOffset>6036945</wp:posOffset>
                </wp:positionV>
                <wp:extent cx="1448435" cy="0"/>
                <wp:effectExtent l="0" t="76200" r="18415" b="95250"/>
                <wp:wrapNone/>
                <wp:docPr id="85" name="Straight Arrow Connector 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44843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type w14:anchorId="550E1A15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85" o:spid="_x0000_s1026" type="#_x0000_t32" style="position:absolute;margin-left:165.3pt;margin-top:475.35pt;width:114.05pt;height:0;z-index:25167462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B8FD01E" wp14:editId="573018EA">
                <wp:simplePos x="0" y="0"/>
                <wp:positionH relativeFrom="margin">
                  <wp:posOffset>788670</wp:posOffset>
                </wp:positionH>
                <wp:positionV relativeFrom="paragraph">
                  <wp:posOffset>6467475</wp:posOffset>
                </wp:positionV>
                <wp:extent cx="2560320" cy="952500"/>
                <wp:effectExtent l="0" t="0" r="11430" b="19050"/>
                <wp:wrapNone/>
                <wp:docPr id="38" name="Rectangle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952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F5A1E4" w14:textId="77777777" w:rsidR="00F006C7" w:rsidRPr="004368A5" w:rsidRDefault="00F006C7" w:rsidP="00746B9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=7,213</w:t>
                            </w:r>
                          </w:p>
                          <w:p w14:paraId="3A505B3B" w14:textId="77777777" w:rsidR="00F006C7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udy population for e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at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g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the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ssociation between PRS and proteomic measurements</w:t>
                            </w:r>
                          </w:p>
                          <w:p w14:paraId="37C8B123" w14:textId="77777777" w:rsidR="00F006C7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2940693A" w14:textId="77777777" w:rsidR="00F006C7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2711A3EC" w14:textId="77777777" w:rsidR="00F006C7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6ACA6402" w14:textId="77777777" w:rsidR="00F006C7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716B814E" w14:textId="77777777" w:rsidR="00F006C7" w:rsidRPr="004368A5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444C92C9" w14:textId="77777777" w:rsidR="00F006C7" w:rsidRDefault="00F006C7" w:rsidP="00746B98"/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B8FD01E" id="Rectangle 38" o:spid="_x0000_s1026" style="position:absolute;margin-left:62.1pt;margin-top:509.25pt;width:201.6pt;height:7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" strokecolor="black [3213]" strokeweight="1pt">
                <v:textbox>
                  <w:txbxContent>
                    <w:p w14:paraId="10F5A1E4" w14:textId="77777777" w:rsidR="00F006C7" w:rsidRPr="004368A5" w:rsidRDefault="00F006C7" w:rsidP="00746B98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=7,213</w:t>
                      </w:r>
                    </w:p>
                    <w:p w14:paraId="3A505B3B" w14:textId="77777777" w:rsidR="00F006C7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udy population for e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at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g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the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ssociation between PRS and proteomic measurements</w:t>
                      </w:r>
                    </w:p>
                    <w:p w14:paraId="37C8B123" w14:textId="77777777" w:rsidR="00F006C7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2940693A" w14:textId="77777777" w:rsidR="00F006C7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2711A3EC" w14:textId="77777777" w:rsidR="00F006C7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6ACA6402" w14:textId="77777777" w:rsidR="00F006C7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716B814E" w14:textId="77777777" w:rsidR="00F006C7" w:rsidRPr="004368A5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444C92C9" w14:textId="77777777" w:rsidR="00F006C7" w:rsidRDefault="00F006C7" w:rsidP="00746B98"/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B38B953" wp14:editId="7A2A89B4">
                <wp:simplePos x="0" y="0"/>
                <wp:positionH relativeFrom="margin">
                  <wp:posOffset>1625600</wp:posOffset>
                </wp:positionH>
                <wp:positionV relativeFrom="paragraph">
                  <wp:posOffset>1938655</wp:posOffset>
                </wp:positionV>
                <wp:extent cx="914400" cy="296545"/>
                <wp:effectExtent l="0" t="0" r="19050" b="27305"/>
                <wp:wrapNone/>
                <wp:docPr id="10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14400" cy="2965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A7EFD4" w14:textId="77777777" w:rsidR="00F006C7" w:rsidRPr="00B7548D" w:rsidRDefault="00F006C7" w:rsidP="00746B9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754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= 11,478</w:t>
                            </w:r>
                          </w:p>
                          <w:p w14:paraId="6DA86471" w14:textId="77777777" w:rsidR="00F006C7" w:rsidRDefault="00F006C7" w:rsidP="00746B98"/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B38B953" id="Rectangle 10" o:spid="_x0000_s1027" style="position:absolute;margin-left:128pt;margin-top:152.65pt;width:1in;height:23.35pt;z-index:25166028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" strokecolor="black [3213]" strokeweight="1pt">
                <v:textbox>
                  <w:txbxContent>
                    <w:p w14:paraId="48A7EFD4" w14:textId="77777777" w:rsidR="00F006C7" w:rsidRPr="00B7548D" w:rsidRDefault="00F006C7" w:rsidP="00746B98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754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= 11,478</w:t>
                      </w:r>
                    </w:p>
                    <w:p w14:paraId="6DA86471" w14:textId="77777777" w:rsidR="00F006C7" w:rsidRDefault="00F006C7" w:rsidP="00746B98"/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CF1B59A" wp14:editId="6FD0AE7B">
                <wp:simplePos x="0" y="0"/>
                <wp:positionH relativeFrom="margin">
                  <wp:posOffset>790575</wp:posOffset>
                </wp:positionH>
                <wp:positionV relativeFrom="paragraph">
                  <wp:posOffset>725170</wp:posOffset>
                </wp:positionV>
                <wp:extent cx="2560320" cy="548640"/>
                <wp:effectExtent l="0" t="0" r="11430" b="22860"/>
                <wp:wrapNone/>
                <wp:docPr id="46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5486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222761" w14:textId="77777777" w:rsidR="00F006C7" w:rsidRDefault="00F006C7" w:rsidP="00746B98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15</w:t>
                            </w:r>
                            <w:r>
                              <w:rPr>
                                <w:rFonts w:ascii="Times New Roman" w:hAnsi="Times New Roman" w:hint="eastAsia"/>
                                <w:sz w:val="24"/>
                                <w:szCs w:val="24"/>
                              </w:rPr>
                              <w:t>,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792 participants enrolled in the ARIC at baseline in 1987-1989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4CF1B59A" id="Rectangle 46" o:spid="_x0000_s1028" style="position:absolute;margin-left:62.25pt;margin-top:57.1pt;width:201.6pt;height:43.2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" strokecolor="black [3213]" strokeweight="1pt">
                <v:textbox>
                  <w:txbxContent>
                    <w:p w14:paraId="70222761" w14:textId="77777777" w:rsidR="00F006C7" w:rsidRDefault="00F006C7" w:rsidP="00746B98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15</w:t>
                      </w:r>
                      <w:r>
                        <w:rPr>
                          <w:rFonts w:ascii="Times New Roman" w:hAnsi="Times New Roman" w:hint="eastAsia"/>
                          <w:sz w:val="24"/>
                          <w:szCs w:val="24"/>
                        </w:rPr>
                        <w:t>,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792 participants enrolled in the ARIC at baseline in 1987-1989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299" distR="114299" simplePos="0" relativeHeight="251675648" behindDoc="0" locked="0" layoutInCell="1" allowOverlap="1" wp14:anchorId="33C2A736" wp14:editId="4D958647">
                <wp:simplePos x="0" y="0"/>
                <wp:positionH relativeFrom="column">
                  <wp:posOffset>2077720</wp:posOffset>
                </wp:positionH>
                <wp:positionV relativeFrom="paragraph">
                  <wp:posOffset>5702300</wp:posOffset>
                </wp:positionV>
                <wp:extent cx="0" cy="748030"/>
                <wp:effectExtent l="76200" t="0" r="57150" b="52070"/>
                <wp:wrapNone/>
                <wp:docPr id="82" name="Straight Arrow Connector 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74803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419CAE00" id="Straight Arrow Connector 82" o:spid="_x0000_s1026" type="#_x0000_t32" style="position:absolute;margin-left:163.6pt;margin-top:449pt;width:0;height:58.9pt;z-index:251675648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C4D2C74" wp14:editId="37AF561A">
                <wp:simplePos x="0" y="0"/>
                <wp:positionH relativeFrom="margin">
                  <wp:posOffset>788670</wp:posOffset>
                </wp:positionH>
                <wp:positionV relativeFrom="paragraph">
                  <wp:posOffset>4501515</wp:posOffset>
                </wp:positionV>
                <wp:extent cx="2560320" cy="1188720"/>
                <wp:effectExtent l="0" t="0" r="11430" b="11430"/>
                <wp:wrapNone/>
                <wp:docPr id="37" name="Rectangle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11887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94D9678" w14:textId="77777777" w:rsidR="00F006C7" w:rsidRDefault="00F006C7" w:rsidP="00746B9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N= 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8,886</w:t>
                            </w:r>
                          </w:p>
                          <w:p w14:paraId="60925887" w14:textId="77777777" w:rsidR="00F006C7" w:rsidRPr="001A7CEB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udy population for e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at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g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the 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ssociation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f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RS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th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estimated glomerular filtration rate (eGFR) and </w:t>
                            </w:r>
                            <w:r w:rsidRPr="001A7CEB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kidney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seases</w:t>
                            </w:r>
                          </w:p>
                          <w:p w14:paraId="695B1233" w14:textId="77777777" w:rsidR="00F006C7" w:rsidRDefault="00F006C7" w:rsidP="00746B98"/>
                          <w:p w14:paraId="65D62297" w14:textId="77777777" w:rsidR="00F006C7" w:rsidRDefault="00F006C7" w:rsidP="00746B98"/>
                          <w:p w14:paraId="62F9E28E" w14:textId="77777777" w:rsidR="00F006C7" w:rsidRPr="001A7CEB" w:rsidRDefault="00F006C7" w:rsidP="00746B98"/>
                          <w:p w14:paraId="27754A6A" w14:textId="77777777" w:rsidR="00F006C7" w:rsidRDefault="00F006C7" w:rsidP="00746B98"/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C4D2C74" id="Rectangle 37" o:spid="_x0000_s1029" style="position:absolute;margin-left:62.1pt;margin-top:354.45pt;width:201.6pt;height:93.6pt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" strokecolor="black [3213]" strokeweight="1pt">
                <v:textbox>
                  <w:txbxContent>
                    <w:p w14:paraId="694D9678" w14:textId="77777777" w:rsidR="00F006C7" w:rsidRDefault="00F006C7" w:rsidP="00746B98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N= 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8,886</w:t>
                      </w:r>
                    </w:p>
                    <w:p w14:paraId="60925887" w14:textId="77777777" w:rsidR="00F006C7" w:rsidRPr="001A7CEB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udy population for e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at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g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the 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ssociation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f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RS 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th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estimated glomerular filtration rate (eGFR) and </w:t>
                      </w:r>
                      <w:r w:rsidRPr="001A7CEB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kidney 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seases</w:t>
                      </w:r>
                    </w:p>
                    <w:p w14:paraId="695B1233" w14:textId="77777777" w:rsidR="00F006C7" w:rsidRDefault="00F006C7" w:rsidP="00746B98"/>
                    <w:p w14:paraId="65D62297" w14:textId="77777777" w:rsidR="00F006C7" w:rsidRDefault="00F006C7" w:rsidP="00746B98"/>
                    <w:p w14:paraId="62F9E28E" w14:textId="77777777" w:rsidR="00F006C7" w:rsidRPr="001A7CEB" w:rsidRDefault="00F006C7" w:rsidP="00746B98"/>
                    <w:p w14:paraId="27754A6A" w14:textId="77777777" w:rsidR="00F006C7" w:rsidRDefault="00F006C7" w:rsidP="00746B98"/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C86F5F1" wp14:editId="4095F7DE">
                <wp:simplePos x="0" y="0"/>
                <wp:positionH relativeFrom="margin">
                  <wp:posOffset>3562350</wp:posOffset>
                </wp:positionH>
                <wp:positionV relativeFrom="paragraph">
                  <wp:posOffset>3462655</wp:posOffset>
                </wp:positionV>
                <wp:extent cx="2560320" cy="914400"/>
                <wp:effectExtent l="0" t="0" r="11430" b="19050"/>
                <wp:wrapNone/>
                <wp:docPr id="39" name="Rectangl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B47C67" w14:textId="77777777" w:rsidR="00F006C7" w:rsidRPr="004368A5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Exclusion: 459 participants who were one of the close relative pairs 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color w:val="2A2A2A"/>
                                <w:sz w:val="24"/>
                                <w:szCs w:val="24"/>
                                <w:shd w:val="clear" w:color="auto" w:fill="FFFFFF"/>
                              </w:rPr>
                              <w:t>(determined by the proportion of their genomes identical-by-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2A2A2A"/>
                                <w:sz w:val="24"/>
                                <w:szCs w:val="24"/>
                                <w:shd w:val="clear" w:color="auto" w:fill="FFFFFF"/>
                              </w:rPr>
                              <w:t>state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color w:val="2A2A2A"/>
                                <w:sz w:val="24"/>
                                <w:szCs w:val="24"/>
                                <w:shd w:val="clear" w:color="auto" w:fill="FFFFFF"/>
                              </w:rPr>
                              <w:t xml:space="preserve"> (IB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2A2A2A"/>
                                <w:sz w:val="24"/>
                                <w:szCs w:val="24"/>
                                <w:shd w:val="clear" w:color="auto" w:fill="FFFFFF"/>
                              </w:rPr>
                              <w:t>S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color w:val="2A2A2A"/>
                                <w:sz w:val="24"/>
                                <w:szCs w:val="24"/>
                                <w:shd w:val="clear" w:color="auto" w:fill="FFFFFF"/>
                              </w:rPr>
                              <w:t>))</w:t>
                            </w:r>
                            <w:r w:rsidRPr="004368A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C86F5F1" id="Rectangle 39" o:spid="_x0000_s1030" style="position:absolute;margin-left:280.5pt;margin-top:272.65pt;width:201.6pt;height:1in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" strokecolor="black [3213]" strokeweight="1pt">
                <v:textbox>
                  <w:txbxContent>
                    <w:p w14:paraId="59B47C67" w14:textId="77777777" w:rsidR="00F006C7" w:rsidRPr="004368A5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Exclusion: 459 participants who were one of the close relative pairs </w:t>
                      </w:r>
                      <w:r w:rsidRPr="004368A5">
                        <w:rPr>
                          <w:rFonts w:ascii="Times New Roman" w:hAnsi="Times New Roman" w:cs="Times New Roman"/>
                          <w:color w:val="2A2A2A"/>
                          <w:sz w:val="24"/>
                          <w:szCs w:val="24"/>
                          <w:shd w:val="clear" w:color="auto" w:fill="FFFFFF"/>
                        </w:rPr>
                        <w:t>(determined by the proportion of their genomes identical-by-</w:t>
                      </w:r>
                      <w:r>
                        <w:rPr>
                          <w:rFonts w:ascii="Times New Roman" w:hAnsi="Times New Roman" w:cs="Times New Roman"/>
                          <w:color w:val="2A2A2A"/>
                          <w:sz w:val="24"/>
                          <w:szCs w:val="24"/>
                          <w:shd w:val="clear" w:color="auto" w:fill="FFFFFF"/>
                        </w:rPr>
                        <w:t>state</w:t>
                      </w:r>
                      <w:r w:rsidRPr="004368A5">
                        <w:rPr>
                          <w:rFonts w:ascii="Times New Roman" w:hAnsi="Times New Roman" w:cs="Times New Roman"/>
                          <w:color w:val="2A2A2A"/>
                          <w:sz w:val="24"/>
                          <w:szCs w:val="24"/>
                          <w:shd w:val="clear" w:color="auto" w:fill="FFFFFF"/>
                        </w:rPr>
                        <w:t xml:space="preserve"> (IB</w:t>
                      </w:r>
                      <w:r>
                        <w:rPr>
                          <w:rFonts w:ascii="Times New Roman" w:hAnsi="Times New Roman" w:cs="Times New Roman"/>
                          <w:color w:val="2A2A2A"/>
                          <w:sz w:val="24"/>
                          <w:szCs w:val="24"/>
                          <w:shd w:val="clear" w:color="auto" w:fill="FFFFFF"/>
                        </w:rPr>
                        <w:t>S</w:t>
                      </w:r>
                      <w:r w:rsidRPr="004368A5">
                        <w:rPr>
                          <w:rFonts w:ascii="Times New Roman" w:hAnsi="Times New Roman" w:cs="Times New Roman"/>
                          <w:color w:val="2A2A2A"/>
                          <w:sz w:val="24"/>
                          <w:szCs w:val="24"/>
                          <w:shd w:val="clear" w:color="auto" w:fill="FFFFFF"/>
                        </w:rPr>
                        <w:t>))</w:t>
                      </w:r>
                      <w:r w:rsidRPr="004368A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.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4294967295" distB="4294967295" distL="114300" distR="114300" simplePos="0" relativeHeight="251672576" behindDoc="0" locked="0" layoutInCell="1" allowOverlap="1" wp14:anchorId="5452C6E8" wp14:editId="06A58229">
                <wp:simplePos x="0" y="0"/>
                <wp:positionH relativeFrom="column">
                  <wp:posOffset>2098040</wp:posOffset>
                </wp:positionH>
                <wp:positionV relativeFrom="paragraph">
                  <wp:posOffset>3930650</wp:posOffset>
                </wp:positionV>
                <wp:extent cx="1448435" cy="0"/>
                <wp:effectExtent l="0" t="76200" r="18415" b="95250"/>
                <wp:wrapNone/>
                <wp:docPr id="86" name="Straight Arrow Connector 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44843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4E66E348" id="Straight Arrow Connector 86" o:spid="_x0000_s1026" type="#_x0000_t32" style="position:absolute;margin-left:165.2pt;margin-top:309.5pt;width:114.05pt;height:0;z-index:25167257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67F0423" wp14:editId="21CE70C2">
                <wp:simplePos x="0" y="0"/>
                <wp:positionH relativeFrom="column">
                  <wp:posOffset>2075180</wp:posOffset>
                </wp:positionH>
                <wp:positionV relativeFrom="paragraph">
                  <wp:posOffset>3491230</wp:posOffset>
                </wp:positionV>
                <wp:extent cx="0" cy="1005840"/>
                <wp:effectExtent l="76200" t="0" r="57150" b="60960"/>
                <wp:wrapNone/>
                <wp:docPr id="87" name="Straight Arrow Connector 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H="1">
                          <a:off x="0" y="0"/>
                          <a:ext cx="0" cy="100584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6CB53C5E" id="Straight Arrow Connector 87" o:spid="_x0000_s1026" type="#_x0000_t32" style="position:absolute;margin-left:163.4pt;margin-top:274.9pt;width:0;height:79.2pt;flip:x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7C8853E" wp14:editId="32AC48EE">
                <wp:simplePos x="0" y="0"/>
                <wp:positionH relativeFrom="margin">
                  <wp:posOffset>3557270</wp:posOffset>
                </wp:positionH>
                <wp:positionV relativeFrom="paragraph">
                  <wp:posOffset>2282825</wp:posOffset>
                </wp:positionV>
                <wp:extent cx="2560320" cy="731520"/>
                <wp:effectExtent l="0" t="0" r="11430" b="11430"/>
                <wp:wrapNone/>
                <wp:docPr id="48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7315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156896" w14:textId="77777777" w:rsidR="00F006C7" w:rsidRPr="00676DEC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676DE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Exclusion: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2,133</w:t>
                            </w:r>
                            <w:r w:rsidRPr="00676DEC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articipants who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id not have valid genetic information for creating polygenic risk scores (PRS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7C8853E" id="Rectangle 48" o:spid="_x0000_s1031" style="position:absolute;margin-left:280.1pt;margin-top:179.75pt;width:201.6pt;height:57.6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" strokecolor="black [3213]" strokeweight="1pt">
                <v:textbox>
                  <w:txbxContent>
                    <w:p w14:paraId="7C156896" w14:textId="77777777" w:rsidR="00F006C7" w:rsidRPr="00676DEC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676DE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Exclusion: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2,133</w:t>
                      </w:r>
                      <w:r w:rsidRPr="00676DEC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articipants who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id not have valid genetic information for creating polygenic risk scores (PRS).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676AF26" wp14:editId="622A12BA">
                <wp:simplePos x="0" y="0"/>
                <wp:positionH relativeFrom="margin">
                  <wp:posOffset>1640205</wp:posOffset>
                </wp:positionH>
                <wp:positionV relativeFrom="paragraph">
                  <wp:posOffset>3178175</wp:posOffset>
                </wp:positionV>
                <wp:extent cx="914400" cy="296545"/>
                <wp:effectExtent l="0" t="0" r="19050" b="27305"/>
                <wp:wrapNone/>
                <wp:docPr id="16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14400" cy="2965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5A3548" w14:textId="77777777" w:rsidR="00F006C7" w:rsidRPr="00B7548D" w:rsidRDefault="00F006C7" w:rsidP="00746B98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754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= 9,345</w:t>
                            </w:r>
                          </w:p>
                          <w:p w14:paraId="0BBAEF7D" w14:textId="77777777" w:rsidR="00F006C7" w:rsidRDefault="00F006C7" w:rsidP="00746B98"/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1676AF26" id="Rectangle 16" o:spid="_x0000_s1032" style="position:absolute;margin-left:129.15pt;margin-top:250.25pt;width:1in;height:23.3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" strokecolor="black [3213]" strokeweight="1pt">
                <v:textbox>
                  <w:txbxContent>
                    <w:p w14:paraId="5C5A3548" w14:textId="77777777" w:rsidR="00F006C7" w:rsidRPr="00B7548D" w:rsidRDefault="00F006C7" w:rsidP="00746B98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754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= 9,345</w:t>
                      </w:r>
                    </w:p>
                    <w:p w14:paraId="0BBAEF7D" w14:textId="77777777" w:rsidR="00F006C7" w:rsidRDefault="00F006C7" w:rsidP="00746B98"/>
                  </w:txbxContent>
                </v:textbox>
                <w10:wrap anchorx="margin"/>
              </v:rect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4294967295" distB="4294967295" distL="114300" distR="114300" simplePos="0" relativeHeight="251670528" behindDoc="0" locked="0" layoutInCell="1" allowOverlap="1" wp14:anchorId="031D662E" wp14:editId="19E5A8D0">
                <wp:simplePos x="0" y="0"/>
                <wp:positionH relativeFrom="column">
                  <wp:posOffset>2113915</wp:posOffset>
                </wp:positionH>
                <wp:positionV relativeFrom="paragraph">
                  <wp:posOffset>2670175</wp:posOffset>
                </wp:positionV>
                <wp:extent cx="1448435" cy="0"/>
                <wp:effectExtent l="0" t="76200" r="18415" b="95250"/>
                <wp:wrapNone/>
                <wp:docPr id="89" name="Straight Arrow Connector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44843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1963AC1A" id="Straight Arrow Connector 89" o:spid="_x0000_s1026" type="#_x0000_t32" style="position:absolute;margin-left:166.45pt;margin-top:210.25pt;width:114.05pt;height:0;z-index:2516705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299" distR="114299" simplePos="0" relativeHeight="251664384" behindDoc="0" locked="0" layoutInCell="1" allowOverlap="1" wp14:anchorId="1A89EC96" wp14:editId="384609BD">
                <wp:simplePos x="0" y="0"/>
                <wp:positionH relativeFrom="column">
                  <wp:posOffset>2087245</wp:posOffset>
                </wp:positionH>
                <wp:positionV relativeFrom="paragraph">
                  <wp:posOffset>1295400</wp:posOffset>
                </wp:positionV>
                <wp:extent cx="0" cy="641350"/>
                <wp:effectExtent l="76200" t="0" r="76200" b="63500"/>
                <wp:wrapNone/>
                <wp:docPr id="97" name="Straight Arrow Connector 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641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063AA16A" id="Straight Arrow Connector 97" o:spid="_x0000_s1026" type="#_x0000_t32" style="position:absolute;margin-left:164.35pt;margin-top:102pt;width:0;height:50.5pt;z-index:25166438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4294967295" distB="4294967295" distL="114300" distR="114300" simplePos="0" relativeHeight="251665408" behindDoc="0" locked="0" layoutInCell="1" allowOverlap="1" wp14:anchorId="71F069EE" wp14:editId="2F1CBA3C">
                <wp:simplePos x="0" y="0"/>
                <wp:positionH relativeFrom="column">
                  <wp:posOffset>2099310</wp:posOffset>
                </wp:positionH>
                <wp:positionV relativeFrom="paragraph">
                  <wp:posOffset>1624965</wp:posOffset>
                </wp:positionV>
                <wp:extent cx="1448435" cy="0"/>
                <wp:effectExtent l="0" t="76200" r="18415" b="95250"/>
                <wp:wrapNone/>
                <wp:docPr id="96" name="Straight Arrow Connector 9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44843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3824054B" id="Straight Arrow Connector 96" o:spid="_x0000_s1026" type="#_x0000_t32" style="position:absolute;margin-left:165.3pt;margin-top:127.95pt;width:114.05pt;height:0;z-index:25166540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 w:rsidRPr="006E0D44">
        <w:rPr>
          <w:rStyle w:val="Heading1Char"/>
          <w:rFonts w:ascii="Times New Roman" w:hAnsi="Times New Roman" w:cs="Times New Roman"/>
          <w:b/>
          <w:bCs/>
          <w:noProof/>
          <w:color w:val="auto"/>
          <w:sz w:val="24"/>
          <w:szCs w:val="24"/>
          <w:lang w:eastAsia="en-US"/>
        </w:rPr>
        <mc:AlternateContent>
          <mc:Choice Requires="wps">
            <w:drawing>
              <wp:anchor distT="0" distB="0" distL="114299" distR="114299" simplePos="0" relativeHeight="251671552" behindDoc="0" locked="0" layoutInCell="1" allowOverlap="1" wp14:anchorId="7C21637D" wp14:editId="27F2AE7E">
                <wp:simplePos x="0" y="0"/>
                <wp:positionH relativeFrom="column">
                  <wp:posOffset>2084705</wp:posOffset>
                </wp:positionH>
                <wp:positionV relativeFrom="paragraph">
                  <wp:posOffset>2246630</wp:posOffset>
                </wp:positionV>
                <wp:extent cx="0" cy="914400"/>
                <wp:effectExtent l="76200" t="0" r="57150" b="57150"/>
                <wp:wrapNone/>
                <wp:docPr id="88" name="Straight Arrow Connector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9144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shape w14:anchorId="49C0C33C" id="Straight Arrow Connector 88" o:spid="_x0000_s1026" type="#_x0000_t32" style="position:absolute;margin-left:164.15pt;margin-top:176.9pt;width:0;height:1in;z-index:25167155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bookmarkStart w:id="20" w:name="_Toc69153964"/>
      <w:r w:rsidRPr="006E0D44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Supplemental Figure 1. Flow chart of subjects included in the study.</w:t>
      </w:r>
      <w:bookmarkEnd w:id="20"/>
    </w:p>
    <w:p w14:paraId="26F6AAC6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00238A2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0437C5D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806C9A3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2161C">
        <w:rPr>
          <w:rFonts w:ascii="Times New Roman" w:hAnsi="Times New Roman" w:cs="Times New Roman"/>
          <w:noProof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41CE9D2" wp14:editId="0442F329">
                <wp:simplePos x="0" y="0"/>
                <wp:positionH relativeFrom="margin">
                  <wp:posOffset>3556671</wp:posOffset>
                </wp:positionH>
                <wp:positionV relativeFrom="paragraph">
                  <wp:posOffset>143881</wp:posOffset>
                </wp:positionV>
                <wp:extent cx="2560320" cy="664234"/>
                <wp:effectExtent l="0" t="0" r="11430" b="21590"/>
                <wp:wrapNone/>
                <wp:docPr id="47" name="Rectangle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560320" cy="66423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824A35" w14:textId="77777777" w:rsidR="00F006C7" w:rsidRDefault="00F006C7" w:rsidP="00746B98"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Exclusion: 4</w:t>
                            </w:r>
                            <w:r>
                              <w:rPr>
                                <w:rFonts w:ascii="Times New Roman" w:hAnsi="Times New Roman" w:hint="eastAsia"/>
                                <w:sz w:val="24"/>
                                <w:szCs w:val="24"/>
                              </w:rPr>
                              <w:t>,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314 participants whose self-reported race groups were not White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241CE9D2" id="Rectangle 47" o:spid="_x0000_s1033" style="position:absolute;margin-left:280.05pt;margin-top:11.35pt;width:201.6pt;height:52.3pt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" strokecolor="black [3213]" strokeweight="1pt">
                <v:textbox>
                  <w:txbxContent>
                    <w:p w14:paraId="1D824A35" w14:textId="77777777" w:rsidR="00F006C7" w:rsidRDefault="00F006C7" w:rsidP="00746B98"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Exclusion: 4</w:t>
                      </w:r>
                      <w:r>
                        <w:rPr>
                          <w:rFonts w:ascii="Times New Roman" w:hAnsi="Times New Roman" w:hint="eastAsia"/>
                          <w:sz w:val="24"/>
                          <w:szCs w:val="24"/>
                        </w:rPr>
                        <w:t>,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314 participants whose self-reported race groups were not White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4772417D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54738FF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8624749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D557B49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367691A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137CC28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9FFFD5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9267E65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4CBD7BD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B20287B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BBDC0B7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996F1A3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EC0ED28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A56E396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265B2FB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2161C">
        <w:rPr>
          <w:rFonts w:ascii="Times New Roman" w:hAnsi="Times New Roman" w:cs="Times New Roman"/>
          <w:noProof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7772584" wp14:editId="50E70694">
                <wp:simplePos x="0" y="0"/>
                <wp:positionH relativeFrom="margin">
                  <wp:posOffset>3560445</wp:posOffset>
                </wp:positionH>
                <wp:positionV relativeFrom="paragraph">
                  <wp:posOffset>184150</wp:posOffset>
                </wp:positionV>
                <wp:extent cx="2468880" cy="657225"/>
                <wp:effectExtent l="0" t="0" r="26670" b="28575"/>
                <wp:wrapNone/>
                <wp:docPr id="42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468880" cy="6572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6584C8" w14:textId="77777777" w:rsidR="00F006C7" w:rsidRPr="00F74732" w:rsidRDefault="00F006C7" w:rsidP="00746B98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Exclusion: 1,673 p</w:t>
                            </w:r>
                            <w:r w:rsidRPr="00541A0A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 xml:space="preserve">articipants </w:t>
                            </w: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without proteomic data at visit 3measurement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17772584" id="Rectangle 42" o:spid="_x0000_s1034" style="position:absolute;margin-left:280.35pt;margin-top:14.5pt;width:194.4pt;height:51.7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" strokecolor="black [3213]" strokeweight="1pt">
                <v:textbox>
                  <w:txbxContent>
                    <w:p w14:paraId="2A6584C8" w14:textId="77777777" w:rsidR="00F006C7" w:rsidRPr="00F74732" w:rsidRDefault="00F006C7" w:rsidP="00746B98">
                      <w:pPr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Exclusion: 1,673 p</w:t>
                      </w:r>
                      <w:r w:rsidRPr="00541A0A">
                        <w:rPr>
                          <w:rFonts w:ascii="Times New Roman" w:hAnsi="Times New Roman"/>
                          <w:sz w:val="24"/>
                          <w:szCs w:val="24"/>
                        </w:rPr>
                        <w:t xml:space="preserve">articipants </w:t>
                      </w:r>
                      <w:r>
                        <w:rPr>
                          <w:rFonts w:ascii="Times New Roman" w:hAnsi="Times New Roman"/>
                          <w:sz w:val="24"/>
                          <w:szCs w:val="24"/>
                        </w:rPr>
                        <w:t>without proteomic data at visit 3measurements.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2901796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CE58525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31CA5D" w14:textId="47ACE987" w:rsidR="00746B98" w:rsidRDefault="00A663D7" w:rsidP="00A663D7">
      <w:pPr>
        <w:tabs>
          <w:tab w:val="left" w:pos="9105"/>
        </w:tabs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5D2D2E2C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512667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3AFDC8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726BC9E" w14:textId="77777777" w:rsidR="00746B98" w:rsidRDefault="00746B98" w:rsidP="00746B9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8B7744D" w14:textId="76E4B2BB" w:rsidR="00746B98" w:rsidRDefault="00746B9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2F132A3" w14:textId="77777777" w:rsidR="00746B98" w:rsidRDefault="00746B98" w:rsidP="00BF30B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746B98" w:rsidSect="006C3972">
          <w:pgSz w:w="12240" w:h="15840"/>
          <w:pgMar w:top="720" w:right="648" w:bottom="720" w:left="648" w:header="720" w:footer="720" w:gutter="0"/>
          <w:cols w:space="720"/>
          <w:docGrid w:linePitch="360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00"/>
        <w:gridCol w:w="4800"/>
        <w:gridCol w:w="4800"/>
      </w:tblGrid>
      <w:tr w:rsidR="00746B98" w:rsidRPr="00BF16DB" w14:paraId="22F20FEB" w14:textId="77777777" w:rsidTr="00746B98">
        <w:tc>
          <w:tcPr>
            <w:tcW w:w="4800" w:type="dxa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306AC3" w14:textId="77777777" w:rsidR="00746B98" w:rsidRPr="00561409" w:rsidRDefault="00746B98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fr-FR"/>
              </w:rPr>
            </w:pPr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 xml:space="preserve">P + T </w:t>
            </w:r>
            <w:proofErr w:type="spellStart"/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>PRS</w:t>
            </w:r>
            <w:r w:rsidRPr="0056140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fr-FR"/>
              </w:rPr>
              <w:t>a</w:t>
            </w:r>
            <w:proofErr w:type="spellEnd"/>
            <w:r w:rsidRPr="0056140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fr-FR"/>
              </w:rPr>
              <w:t xml:space="preserve"> </w:t>
            </w:r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 xml:space="preserve">vs. </w:t>
            </w:r>
            <w:proofErr w:type="spellStart"/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>LDPred</w:t>
            </w:r>
            <w:proofErr w:type="spellEnd"/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 xml:space="preserve"> </w:t>
            </w:r>
            <w:proofErr w:type="spellStart"/>
            <w:r w:rsidRPr="00561409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>PRS</w:t>
            </w:r>
            <w:r w:rsidRPr="00561409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fr-FR"/>
              </w:rPr>
              <w:t>a</w:t>
            </w:r>
            <w:proofErr w:type="spellEnd"/>
          </w:p>
        </w:tc>
        <w:tc>
          <w:tcPr>
            <w:tcW w:w="4800" w:type="dxa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E7C829E" w14:textId="7FBA0C4F" w:rsidR="00746B98" w:rsidRPr="0082161C" w:rsidRDefault="001A15E0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p SNPs</w:t>
            </w:r>
            <w:r w:rsidR="00746B98"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="00746B98"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S</w:t>
            </w:r>
            <w:r w:rsidR="00746B98" w:rsidRPr="0082161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  <w:r w:rsidR="00746B9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vs. </w:t>
            </w:r>
            <w:proofErr w:type="spellStart"/>
            <w:r w:rsidR="00746B9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</w:t>
            </w:r>
            <w:r w:rsidR="00746B98"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Pred</w:t>
            </w:r>
            <w:proofErr w:type="spellEnd"/>
            <w:r w:rsidR="00746B98" w:rsidRPr="0082161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PRS</w:t>
            </w:r>
          </w:p>
        </w:tc>
        <w:tc>
          <w:tcPr>
            <w:tcW w:w="4800" w:type="dxa"/>
            <w:tcBorders>
              <w:top w:val="single" w:sz="1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9ABE80E" w14:textId="1F772378" w:rsidR="00746B98" w:rsidRPr="005C6EED" w:rsidRDefault="001A15E0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  <w:lang w:val="fr-FR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 xml:space="preserve">Top </w:t>
            </w: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>SNPs</w:t>
            </w:r>
            <w:proofErr w:type="spellEnd"/>
            <w:r w:rsidR="00746B98" w:rsidRPr="005C6EE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fr-FR"/>
              </w:rPr>
              <w:t xml:space="preserve"> PRS vs. P + T PRS</w:t>
            </w:r>
          </w:p>
        </w:tc>
      </w:tr>
      <w:tr w:rsidR="00746B98" w:rsidRPr="0082161C" w14:paraId="4D48DF88" w14:textId="77777777" w:rsidTr="00746B98">
        <w:tc>
          <w:tcPr>
            <w:tcW w:w="480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3B597201" w14:textId="7FF26098" w:rsidR="00746B98" w:rsidRPr="0082161C" w:rsidRDefault="00C70DF1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3190A5DB" wp14:editId="1537A16C">
                  <wp:extent cx="2743200" cy="2743200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3200" cy="274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0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71775CB6" w14:textId="2907164B" w:rsidR="00746B98" w:rsidRPr="0082161C" w:rsidRDefault="00C70DF1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05CC7262" wp14:editId="0F4CCD9B">
                  <wp:extent cx="2743200" cy="2743200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3200" cy="274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0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0B2CB5D8" w14:textId="1CFAB02F" w:rsidR="00746B98" w:rsidRPr="0082161C" w:rsidRDefault="00C70DF1" w:rsidP="00746B98">
            <w:pPr>
              <w:autoSpaceDE w:val="0"/>
              <w:autoSpaceDN w:val="0"/>
              <w:adjustRightInd w:val="0"/>
              <w:spacing w:line="36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en-US"/>
              </w:rPr>
              <w:drawing>
                <wp:inline distT="0" distB="0" distL="0" distR="0" wp14:anchorId="48C82B7D" wp14:editId="423938BF">
                  <wp:extent cx="2743200" cy="2743200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43200" cy="2743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B449DB" w14:textId="77777777" w:rsidR="00746B98" w:rsidRPr="006E0D44" w:rsidRDefault="00746B98" w:rsidP="006E0D44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  <w:vertAlign w:val="superscript"/>
        </w:rPr>
      </w:pPr>
      <w:bookmarkStart w:id="21" w:name="_Toc69153965"/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Figure 2. </w:t>
      </w:r>
      <w:bookmarkStart w:id="22" w:name="_Hlk523766173"/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catter plots of 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>polygenic risk scores (PRS)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with 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  <w:shd w:val="clear" w:color="auto" w:fill="FFFFFF"/>
        </w:rPr>
        <w:t>locally weighted smoothing</w:t>
      </w:r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(LOESS) regression line.</w:t>
      </w:r>
      <w:bookmarkEnd w:id="21"/>
      <w:r w:rsidRPr="006E0D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22"/>
    </w:p>
    <w:p w14:paraId="42825483" w14:textId="3B252F37" w:rsidR="00FD64C4" w:rsidRDefault="00746B98" w:rsidP="006E0D4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1464D8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Pr="001464D8">
        <w:rPr>
          <w:rFonts w:ascii="Times New Roman" w:hAnsi="Times New Roman" w:cs="Times New Roman"/>
          <w:sz w:val="24"/>
          <w:szCs w:val="24"/>
        </w:rPr>
        <w:t xml:space="preserve"> PRS was constructed using </w:t>
      </w:r>
      <w:proofErr w:type="spellStart"/>
      <w:r w:rsidRPr="001464D8">
        <w:rPr>
          <w:rFonts w:ascii="Times New Roman" w:hAnsi="Times New Roman" w:cs="Times New Roman"/>
          <w:sz w:val="24"/>
          <w:szCs w:val="24"/>
        </w:rPr>
        <w:t>LDPred</w:t>
      </w:r>
      <w:proofErr w:type="spellEnd"/>
      <w:r w:rsidRPr="001464D8">
        <w:rPr>
          <w:rFonts w:ascii="Times New Roman" w:hAnsi="Times New Roman" w:cs="Times New Roman"/>
          <w:sz w:val="24"/>
          <w:szCs w:val="24"/>
        </w:rPr>
        <w:t xml:space="preserve"> algorithm, a Bayesian approach utilizes GWAS summary statistics to compute the posterior mean effect sizes for the genetic variants by assuming a prior of the joint effect sizes and incorporating the LD structure of the reference population. P+T PRS was constructed using ‘pruning and thresholding (P+T)’, which first prunes variants to only keep those who have absolute pairwise correlation weaker than a threshold </w:t>
      </w:r>
      <w:r w:rsidRPr="001464D8">
        <w:rPr>
          <w:rFonts w:ascii="Times New Roman" w:hAnsi="Times New Roman" w:cs="Times New Roman"/>
          <w:sz w:val="24"/>
          <w:szCs w:val="24"/>
          <w:shd w:val="clear" w:color="auto" w:fill="FFFFFF"/>
        </w:rPr>
        <w:t>within certain genetic distance</w:t>
      </w:r>
      <w:r w:rsidRPr="001464D8">
        <w:rPr>
          <w:rFonts w:ascii="Times New Roman" w:hAnsi="Times New Roman" w:cs="Times New Roman"/>
          <w:sz w:val="24"/>
          <w:szCs w:val="24"/>
        </w:rPr>
        <w:t xml:space="preserve"> and then filtered variants that have a </w:t>
      </w:r>
      <w:r w:rsidRPr="00A85DD6">
        <w:rPr>
          <w:rFonts w:ascii="Times New Roman" w:hAnsi="Times New Roman" w:cs="Times New Roman"/>
          <w:sz w:val="24"/>
          <w:szCs w:val="24"/>
        </w:rPr>
        <w:t>P</w:t>
      </w:r>
      <w:r w:rsidRPr="001464D8">
        <w:rPr>
          <w:rFonts w:ascii="Times New Roman" w:hAnsi="Times New Roman" w:cs="Times New Roman"/>
          <w:sz w:val="24"/>
          <w:szCs w:val="24"/>
        </w:rPr>
        <w:t xml:space="preserve"> value larger than a pre-defined threshold of significance. </w:t>
      </w:r>
      <w:r w:rsidR="001A15E0">
        <w:rPr>
          <w:rFonts w:ascii="Times New Roman" w:hAnsi="Times New Roman" w:cs="Times New Roman"/>
          <w:sz w:val="24"/>
          <w:szCs w:val="24"/>
        </w:rPr>
        <w:t>Top SNPs</w:t>
      </w:r>
      <w:r w:rsidRPr="001464D8">
        <w:rPr>
          <w:rFonts w:ascii="Times New Roman" w:hAnsi="Times New Roman" w:cs="Times New Roman"/>
          <w:sz w:val="24"/>
          <w:szCs w:val="24"/>
        </w:rPr>
        <w:t xml:space="preserve"> score was constructed using the </w:t>
      </w:r>
      <w:proofErr w:type="gramStart"/>
      <w:r w:rsidRPr="001464D8">
        <w:rPr>
          <w:rFonts w:ascii="Times New Roman" w:hAnsi="Times New Roman" w:cs="Times New Roman"/>
          <w:sz w:val="24"/>
          <w:szCs w:val="24"/>
        </w:rPr>
        <w:t>most commonly used</w:t>
      </w:r>
      <w:proofErr w:type="gramEnd"/>
      <w:r w:rsidRPr="001464D8">
        <w:rPr>
          <w:rFonts w:ascii="Times New Roman" w:hAnsi="Times New Roman" w:cs="Times New Roman"/>
          <w:sz w:val="24"/>
          <w:szCs w:val="24"/>
        </w:rPr>
        <w:t xml:space="preserve"> level of absolute pairwise correlation for pruning and genome-wide significance level for thresholding.</w:t>
      </w:r>
    </w:p>
    <w:p w14:paraId="1C912A73" w14:textId="77777777" w:rsidR="00FD64C4" w:rsidRDefault="00FD64C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DF5AB2" w14:textId="77777777" w:rsidR="00F24AF3" w:rsidRDefault="00FD64C4" w:rsidP="00F24AF3">
      <w:pPr>
        <w:pStyle w:val="NoSpacing"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23" w:name="_Hlk76843016"/>
      <w:r w:rsidRPr="00FD64C4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drawing>
          <wp:inline distT="0" distB="0" distL="0" distR="0" wp14:anchorId="2D2E8D4D" wp14:editId="78F26C30">
            <wp:extent cx="7470843" cy="4754880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70843" cy="4754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4" w:name="_Hlk76899913"/>
    </w:p>
    <w:p w14:paraId="3B7207E7" w14:textId="093B314F" w:rsidR="00FD64C4" w:rsidRPr="00FD64C4" w:rsidRDefault="00FD64C4" w:rsidP="00FD64C4">
      <w:pPr>
        <w:pStyle w:val="NoSpacing"/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E47AC">
        <w:rPr>
          <w:rFonts w:ascii="Times New Roman" w:hAnsi="Times New Roman" w:cs="Times New Roman"/>
          <w:b/>
          <w:bCs/>
          <w:sz w:val="24"/>
          <w:szCs w:val="24"/>
        </w:rPr>
        <w:t>Supplemental Figure 3.</w:t>
      </w:r>
      <w:r w:rsidRPr="004E47AC">
        <w:rPr>
          <w:rFonts w:ascii="Times New Roman" w:hAnsi="Times New Roman" w:cs="Times New Roman"/>
          <w:sz w:val="24"/>
          <w:szCs w:val="24"/>
        </w:rPr>
        <w:t xml:space="preserve"> </w:t>
      </w:r>
      <w:r w:rsidR="004E47AC" w:rsidRPr="004E47AC">
        <w:rPr>
          <w:rFonts w:ascii="Times New Roman" w:hAnsi="Times New Roman" w:cs="Times New Roman"/>
          <w:b/>
          <w:bCs/>
          <w:sz w:val="24"/>
          <w:szCs w:val="24"/>
        </w:rPr>
        <w:t>10-fold cross validation</w:t>
      </w:r>
      <w:r w:rsidR="004E47AC">
        <w:rPr>
          <w:rFonts w:ascii="Times New Roman" w:hAnsi="Times New Roman" w:cs="Times New Roman"/>
          <w:sz w:val="24"/>
          <w:szCs w:val="24"/>
        </w:rPr>
        <w:t xml:space="preserve"> </w:t>
      </w:r>
      <w:r w:rsidRPr="004E47AC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Area under the curve (AUC) performances for predicting incident CKD for each of the </w:t>
      </w:r>
      <w:r w:rsidR="00C30772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>seven</w:t>
      </w:r>
      <w:r w:rsidRPr="004E47AC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</w:rPr>
        <w:t xml:space="preserve"> models. </w:t>
      </w:r>
      <w:bookmarkEnd w:id="24"/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Models incorporating PRS are shown as solid lines. Green line </w:t>
      </w:r>
      <w:proofErr w:type="gramStart"/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>indicate</w:t>
      </w:r>
      <w:proofErr w:type="gramEnd"/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nly with PRS; </w:t>
      </w:r>
      <w:r w:rsidR="004E47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orange lines indicate 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odifiable covariates (</w:t>
      </w:r>
      <w:r w:rsidR="004E47AC" w:rsidRPr="0098178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ducation, baseline BMI, baseline smoking status, baseline </w:t>
      </w:r>
      <w:r w:rsidR="004E47AC" w:rsidRPr="00981780">
        <w:rPr>
          <w:rFonts w:ascii="Times New Roman" w:hAnsi="Times New Roman" w:cs="Times New Roman"/>
          <w:sz w:val="24"/>
          <w:szCs w:val="24"/>
        </w:rPr>
        <w:t>history of hypertension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 with or without</w:t>
      </w:r>
      <w:r w:rsidR="004E47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S</w:t>
      </w:r>
      <w:r w:rsidR="004E47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; purple lines indicate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ll covariates (modifiable covariates plus age, sex, center, and </w:t>
      </w:r>
      <w:r w:rsidR="004E47AC" w:rsidRPr="00981780">
        <w:rPr>
          <w:rFonts w:ascii="Times New Roman" w:hAnsi="Times New Roman" w:cs="Times New Roman"/>
          <w:sz w:val="24"/>
          <w:szCs w:val="24"/>
        </w:rPr>
        <w:t>baseline history of diabetes, and CHD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 with or without PRS</w:t>
      </w:r>
      <w:r w:rsidR="004E47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; pink lines indicate all </w:t>
      </w:r>
      <w:r w:rsidR="004E47AC" w:rsidRPr="0098178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variates plus eGFR with or without PRS.</w:t>
      </w:r>
      <w:r w:rsidR="004E47A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BMI: body mass index; CHD: coronary heart disease; </w:t>
      </w:r>
      <w:r w:rsidRP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>CKD: chronic kidney disease</w:t>
      </w:r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; eGFR: estimated glomerular filtration rate; PRS: </w:t>
      </w:r>
      <w:proofErr w:type="spellStart"/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>LD</w:t>
      </w:r>
      <w:r w:rsidR="004E47AC">
        <w:rPr>
          <w:rFonts w:ascii="Times New Roman" w:hAnsi="Times New Roman" w:cs="Times New Roman" w:hint="eastAsia"/>
          <w:sz w:val="24"/>
          <w:szCs w:val="24"/>
          <w:shd w:val="clear" w:color="auto" w:fill="FFFFFF"/>
        </w:rPr>
        <w:t>Pred</w:t>
      </w:r>
      <w:proofErr w:type="spellEnd"/>
      <w:r w:rsidR="004E47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olygenic risk score. </w:t>
      </w:r>
    </w:p>
    <w:p w14:paraId="20152DD7" w14:textId="0E006E5B" w:rsidR="00FD64C4" w:rsidRPr="004E47AC" w:rsidRDefault="00FD64C4" w:rsidP="004E47AC">
      <w:pPr>
        <w:pStyle w:val="NoSpacing"/>
        <w:spacing w:line="360" w:lineRule="auto"/>
        <w:jc w:val="center"/>
        <w:rPr>
          <w:shd w:val="clear" w:color="auto" w:fill="FFFFFF"/>
        </w:rPr>
      </w:pPr>
      <w:bookmarkStart w:id="25" w:name="_Hlk76828666"/>
      <w:bookmarkEnd w:id="23"/>
    </w:p>
    <w:p w14:paraId="2FF51A06" w14:textId="678C5B95" w:rsidR="00182D84" w:rsidRDefault="00182D84" w:rsidP="00FD64C4">
      <w:pPr>
        <w:pStyle w:val="Heading1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bookmarkEnd w:id="25"/>
    <w:p w14:paraId="2B0180AB" w14:textId="77777777" w:rsidR="006C3972" w:rsidRDefault="006C3972" w:rsidP="006C3972">
      <w:pPr>
        <w:spacing w:line="480" w:lineRule="auto"/>
        <w:jc w:val="both"/>
        <w:rPr>
          <w:rFonts w:ascii="Times New Roman" w:hAnsi="Times New Roman" w:cs="Times New Roman"/>
        </w:rPr>
      </w:pPr>
    </w:p>
    <w:p w14:paraId="73B1DE15" w14:textId="77777777" w:rsidR="006C3972" w:rsidRDefault="006C3972" w:rsidP="006C3972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B34C68D" wp14:editId="22B1D702">
            <wp:extent cx="5029200" cy="4023360"/>
            <wp:effectExtent l="0" t="0" r="0" b="0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4023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1D427" w14:textId="77777777" w:rsidR="006C3972" w:rsidRPr="00A663D7" w:rsidRDefault="006C3972" w:rsidP="006C3972">
      <w:pPr>
        <w:pStyle w:val="Heading1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26" w:name="_Hlk76899931"/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Figure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4</w:t>
      </w:r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Population substructure shown by the first two principal components of genetic ancestry among participants included in the UK Biobank GWAS. </w:t>
      </w:r>
      <w:bookmarkEnd w:id="26"/>
      <w:r w:rsidRPr="00217A68">
        <w:rPr>
          <w:rFonts w:ascii="Times New Roman" w:hAnsi="Times New Roman" w:cs="Times New Roman"/>
          <w:color w:val="auto"/>
          <w:sz w:val="24"/>
          <w:szCs w:val="24"/>
        </w:rPr>
        <w:t xml:space="preserve">A total of 406,350 multi-ethnic participants was included for the GWAS, including 390,694 EUR, 6,406 AFR, 7,979 SAS, 1,271 EAS participants. </w:t>
      </w:r>
      <w:r>
        <w:rPr>
          <w:rFonts w:ascii="Times New Roman" w:hAnsi="Times New Roman" w:cs="Times New Roman"/>
          <w:color w:val="auto"/>
          <w:sz w:val="24"/>
          <w:szCs w:val="24"/>
        </w:rPr>
        <w:t>Race was</w:t>
      </w:r>
      <w:r w:rsidRPr="00217A68">
        <w:rPr>
          <w:rFonts w:ascii="Times New Roman" w:hAnsi="Times New Roman" w:cs="Times New Roman"/>
          <w:color w:val="auto"/>
          <w:sz w:val="24"/>
          <w:szCs w:val="24"/>
        </w:rPr>
        <w:t xml:space="preserve"> self-reported. EUR: British, Irish, White, Any other white background; AFR: African, Caribbean, Any other Black background, Black or Black British; SAS: Indian, Pakistani, Bangladeshi, Asian or Asian British, Any other Asian background; EAS: Chinese. </w:t>
      </w:r>
    </w:p>
    <w:p w14:paraId="20548DD9" w14:textId="77777777" w:rsidR="006C3972" w:rsidRDefault="006C3972" w:rsidP="006C397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6D281B7" w14:textId="77777777" w:rsidR="006C3972" w:rsidRDefault="006C3972" w:rsidP="006C397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4C7390D" w14:textId="77777777" w:rsidR="006C3972" w:rsidRDefault="006C3972" w:rsidP="006C397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27" w:name="_Hlk76829255"/>
      <w:r>
        <w:rPr>
          <w:noProof/>
        </w:rPr>
        <w:drawing>
          <wp:inline distT="0" distB="0" distL="0" distR="0" wp14:anchorId="1B921BA8" wp14:editId="4F3BAAC9">
            <wp:extent cx="4572000" cy="45720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46CF5" w14:textId="77777777" w:rsidR="006C3972" w:rsidRPr="00A663D7" w:rsidRDefault="006C3972" w:rsidP="006C3972">
      <w:pPr>
        <w:pStyle w:val="Heading1"/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28" w:name="_Hlk76899941"/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Supplemental Figure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5</w:t>
      </w:r>
      <w:r w:rsidRPr="00A663D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. </w:t>
      </w:r>
      <w:r w:rsidRPr="00636243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Quantile–quantile plots for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he meta-analysis of UK Biobank and </w:t>
      </w:r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CKDGen</w:t>
      </w:r>
      <w:proofErr w:type="spellEnd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GWAS</w:t>
      </w:r>
      <w:r w:rsidRPr="00636243">
        <w:rPr>
          <w:rFonts w:ascii="Times New Roman" w:hAnsi="Times New Roman" w:cs="Times New Roman"/>
          <w:b/>
          <w:bCs/>
          <w:color w:val="auto"/>
          <w:sz w:val="24"/>
          <w:szCs w:val="24"/>
        </w:rPr>
        <w:t>.</w:t>
      </w:r>
    </w:p>
    <w:bookmarkEnd w:id="27"/>
    <w:bookmarkEnd w:id="28"/>
    <w:p w14:paraId="18CADA01" w14:textId="77777777" w:rsidR="00217A68" w:rsidRDefault="00217A68" w:rsidP="00217A68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77987A6" w14:textId="0C55D734" w:rsidR="007553C5" w:rsidRDefault="007553C5" w:rsidP="00BF30B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D6F25C" w14:textId="77777777" w:rsidR="006C3972" w:rsidRDefault="006C3972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F9C3A26" w14:textId="77777777" w:rsidR="006C3972" w:rsidRDefault="006C3972" w:rsidP="00BF30B8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6C3972" w:rsidSect="006C3972">
          <w:pgSz w:w="15840" w:h="12240" w:orient="landscape"/>
          <w:pgMar w:top="648" w:right="720" w:bottom="648" w:left="720" w:header="720" w:footer="720" w:gutter="0"/>
          <w:cols w:space="720"/>
          <w:docGrid w:linePitch="360"/>
        </w:sectPr>
      </w:pPr>
    </w:p>
    <w:p w14:paraId="542DAEF2" w14:textId="2E1C52AB" w:rsidR="007553C5" w:rsidRPr="005D28F1" w:rsidRDefault="007553C5" w:rsidP="005D28F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D28F1"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6CB77C11" w14:textId="77777777" w:rsidR="006C3972" w:rsidRPr="005D28F1" w:rsidRDefault="00042C36" w:rsidP="005D28F1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D28F1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5D28F1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5D28F1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6C3972" w:rsidRPr="005D28F1">
        <w:rPr>
          <w:rFonts w:ascii="Times New Roman" w:hAnsi="Times New Roman" w:cs="Times New Roman"/>
          <w:sz w:val="24"/>
          <w:szCs w:val="24"/>
        </w:rPr>
        <w:t xml:space="preserve">1. Bycroft C, Freeman C, Petkova D, Band G, Elliott LT, Sharp K, et al.: The UK Biobank resource with deep phenotyping and genomic data. </w:t>
      </w:r>
      <w:r w:rsidR="006C3972" w:rsidRPr="005D28F1">
        <w:rPr>
          <w:rFonts w:ascii="Times New Roman" w:hAnsi="Times New Roman" w:cs="Times New Roman"/>
          <w:i/>
          <w:sz w:val="24"/>
          <w:szCs w:val="24"/>
        </w:rPr>
        <w:t>Nature,</w:t>
      </w:r>
      <w:r w:rsidR="006C3972" w:rsidRPr="005D28F1">
        <w:rPr>
          <w:rFonts w:ascii="Times New Roman" w:hAnsi="Times New Roman" w:cs="Times New Roman"/>
          <w:sz w:val="24"/>
          <w:szCs w:val="24"/>
        </w:rPr>
        <w:t xml:space="preserve"> 562</w:t>
      </w:r>
      <w:r w:rsidR="006C3972" w:rsidRPr="005D28F1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6C3972" w:rsidRPr="005D28F1">
        <w:rPr>
          <w:rFonts w:ascii="Times New Roman" w:hAnsi="Times New Roman" w:cs="Times New Roman"/>
          <w:sz w:val="24"/>
          <w:szCs w:val="24"/>
        </w:rPr>
        <w:t>203-209, 2018 10.1038/s41586-018-0579-z</w:t>
      </w:r>
    </w:p>
    <w:p w14:paraId="2ABE23F1" w14:textId="77777777" w:rsidR="006C3972" w:rsidRPr="005D28F1" w:rsidRDefault="006C3972" w:rsidP="005D28F1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D28F1">
        <w:rPr>
          <w:rFonts w:ascii="Times New Roman" w:hAnsi="Times New Roman" w:cs="Times New Roman"/>
          <w:sz w:val="24"/>
          <w:szCs w:val="24"/>
        </w:rPr>
        <w:t xml:space="preserve">2. Wuttke M, Li Y, Li M, Sieber KB, Feitosa MF, Gorski M, et al.: A catalog of genetic loci associated with kidney function from analyses of a million individuals. </w:t>
      </w:r>
      <w:r w:rsidRPr="005D28F1">
        <w:rPr>
          <w:rFonts w:ascii="Times New Roman" w:hAnsi="Times New Roman" w:cs="Times New Roman"/>
          <w:i/>
          <w:sz w:val="24"/>
          <w:szCs w:val="24"/>
        </w:rPr>
        <w:t>Nature genetics,</w:t>
      </w:r>
      <w:r w:rsidRPr="005D28F1">
        <w:rPr>
          <w:rFonts w:ascii="Times New Roman" w:hAnsi="Times New Roman" w:cs="Times New Roman"/>
          <w:sz w:val="24"/>
          <w:szCs w:val="24"/>
        </w:rPr>
        <w:t xml:space="preserve"> 51</w:t>
      </w:r>
      <w:r w:rsidRPr="005D28F1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5D28F1">
        <w:rPr>
          <w:rFonts w:ascii="Times New Roman" w:hAnsi="Times New Roman" w:cs="Times New Roman"/>
          <w:sz w:val="24"/>
          <w:szCs w:val="24"/>
        </w:rPr>
        <w:t>957-972, 2019 10.1038/s41588-019-0407-x</w:t>
      </w:r>
    </w:p>
    <w:p w14:paraId="0C6B2F39" w14:textId="77777777" w:rsidR="006C3972" w:rsidRPr="005D28F1" w:rsidRDefault="006C3972" w:rsidP="005D28F1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D28F1">
        <w:rPr>
          <w:rFonts w:ascii="Times New Roman" w:hAnsi="Times New Roman" w:cs="Times New Roman"/>
          <w:sz w:val="24"/>
          <w:szCs w:val="24"/>
        </w:rPr>
        <w:t xml:space="preserve">3. Köttgen A, Pattaro C: The CKDGen Consortium: ten years of insights into the genetic basis of kidney function. </w:t>
      </w:r>
      <w:r w:rsidRPr="005D28F1">
        <w:rPr>
          <w:rFonts w:ascii="Times New Roman" w:hAnsi="Times New Roman" w:cs="Times New Roman"/>
          <w:i/>
          <w:sz w:val="24"/>
          <w:szCs w:val="24"/>
        </w:rPr>
        <w:t>Kidney international,</w:t>
      </w:r>
      <w:r w:rsidRPr="005D28F1">
        <w:rPr>
          <w:rFonts w:ascii="Times New Roman" w:hAnsi="Times New Roman" w:cs="Times New Roman"/>
          <w:sz w:val="24"/>
          <w:szCs w:val="24"/>
        </w:rPr>
        <w:t xml:space="preserve"> 97</w:t>
      </w:r>
      <w:r w:rsidRPr="005D28F1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5D28F1">
        <w:rPr>
          <w:rFonts w:ascii="Times New Roman" w:hAnsi="Times New Roman" w:cs="Times New Roman"/>
          <w:sz w:val="24"/>
          <w:szCs w:val="24"/>
        </w:rPr>
        <w:t>236-242, 2020 10.1016/j.kint.2019.10.027</w:t>
      </w:r>
    </w:p>
    <w:p w14:paraId="072169F5" w14:textId="77777777" w:rsidR="006C3972" w:rsidRPr="005D28F1" w:rsidRDefault="006C3972" w:rsidP="005D28F1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D28F1">
        <w:rPr>
          <w:rFonts w:ascii="Times New Roman" w:hAnsi="Times New Roman" w:cs="Times New Roman"/>
          <w:sz w:val="24"/>
          <w:szCs w:val="24"/>
        </w:rPr>
        <w:t xml:space="preserve">4. Bulik-Sullivan BK, Loh P-R, Finucane HK, Ripke S, Yang J, Patterson N, et al.: LD Score regression distinguishes confounding from polygenicity in genome-wide association studies. </w:t>
      </w:r>
      <w:r w:rsidRPr="005D28F1">
        <w:rPr>
          <w:rFonts w:ascii="Times New Roman" w:hAnsi="Times New Roman" w:cs="Times New Roman"/>
          <w:i/>
          <w:sz w:val="24"/>
          <w:szCs w:val="24"/>
        </w:rPr>
        <w:t>Nature Genetics,</w:t>
      </w:r>
      <w:r w:rsidRPr="005D28F1">
        <w:rPr>
          <w:rFonts w:ascii="Times New Roman" w:hAnsi="Times New Roman" w:cs="Times New Roman"/>
          <w:sz w:val="24"/>
          <w:szCs w:val="24"/>
        </w:rPr>
        <w:t xml:space="preserve"> 47</w:t>
      </w:r>
      <w:r w:rsidRPr="005D28F1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5D28F1">
        <w:rPr>
          <w:rFonts w:ascii="Times New Roman" w:hAnsi="Times New Roman" w:cs="Times New Roman"/>
          <w:sz w:val="24"/>
          <w:szCs w:val="24"/>
        </w:rPr>
        <w:t>291-295, 2015 10.1038/ng.3211</w:t>
      </w:r>
    </w:p>
    <w:p w14:paraId="3EA9B874" w14:textId="0DAED4AB" w:rsidR="00746B98" w:rsidRPr="001D061C" w:rsidRDefault="00042C36" w:rsidP="005D28F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D28F1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746B98" w:rsidRPr="001D061C" w:rsidSect="00CA6494">
      <w:pgSz w:w="12240" w:h="15840"/>
      <w:pgMar w:top="720" w:right="648" w:bottom="720" w:left="64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C6A1861" w14:textId="77777777" w:rsidR="00AF196C" w:rsidRDefault="00AF196C" w:rsidP="00F755ED">
      <w:pPr>
        <w:spacing w:after="0" w:line="240" w:lineRule="auto"/>
      </w:pPr>
      <w:r>
        <w:separator/>
      </w:r>
    </w:p>
  </w:endnote>
  <w:endnote w:type="continuationSeparator" w:id="0">
    <w:p w14:paraId="74206D50" w14:textId="77777777" w:rsidR="00AF196C" w:rsidRDefault="00AF196C" w:rsidP="00F755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20002A87" w:usb1="00000000" w:usb2="00000000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MT">
    <w:altName w:val="MS Mincho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492150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E9218C" w14:textId="2D06D510" w:rsidR="00F006C7" w:rsidRDefault="00F006C7" w:rsidP="005C6EE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65FEB4" w14:textId="77777777" w:rsidR="00F006C7" w:rsidRDefault="00F006C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69298737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3C5CD58" w14:textId="25FBB915" w:rsidR="00F006C7" w:rsidRDefault="00F006C7" w:rsidP="005C6EE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3</w:t>
        </w:r>
        <w:r>
          <w:rPr>
            <w:rStyle w:val="PageNumber"/>
          </w:rPr>
          <w:fldChar w:fldCharType="end"/>
        </w:r>
      </w:p>
    </w:sdtContent>
  </w:sdt>
  <w:p w14:paraId="20EC4954" w14:textId="77777777" w:rsidR="00F006C7" w:rsidRDefault="00F006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54657D8" w14:textId="77777777" w:rsidR="00AF196C" w:rsidRDefault="00AF196C" w:rsidP="00F755ED">
      <w:pPr>
        <w:spacing w:after="0" w:line="240" w:lineRule="auto"/>
      </w:pPr>
      <w:r>
        <w:separator/>
      </w:r>
    </w:p>
  </w:footnote>
  <w:footnote w:type="continuationSeparator" w:id="0">
    <w:p w14:paraId="281B1F9D" w14:textId="77777777" w:rsidR="00AF196C" w:rsidRDefault="00AF196C" w:rsidP="00F755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357858"/>
    <w:multiLevelType w:val="hybridMultilevel"/>
    <w:tmpl w:val="2C1A2BB4"/>
    <w:lvl w:ilvl="0" w:tplc="F55EE09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6C8EBD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362BA1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F7689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A4E21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8700F4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5666A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CBC29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DC032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0C030EF3"/>
    <w:multiLevelType w:val="hybridMultilevel"/>
    <w:tmpl w:val="6BD2BC6A"/>
    <w:lvl w:ilvl="0" w:tplc="B3C4EE1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D4EBEB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8704DD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FEE044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2382BD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704240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4E4AF0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9C21F6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EB0E55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D3C24B3"/>
    <w:multiLevelType w:val="hybridMultilevel"/>
    <w:tmpl w:val="2ED4D912"/>
    <w:lvl w:ilvl="0" w:tplc="237EDE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B702E1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E3F2417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B0663F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E72EEF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4EC55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078423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C0016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5A4F85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42F0377D"/>
    <w:multiLevelType w:val="hybridMultilevel"/>
    <w:tmpl w:val="05F26ADC"/>
    <w:lvl w:ilvl="0" w:tplc="EBEC47D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27AB2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8C8C723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00F38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832008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2BE19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3625CC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3FA7D9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4E8B2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657D485A"/>
    <w:multiLevelType w:val="hybridMultilevel"/>
    <w:tmpl w:val="B462B814"/>
    <w:lvl w:ilvl="0" w:tplc="5B5A0E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09A735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4E6666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A72E3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D48758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41DE55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FC2FF1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D78EF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60E1A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7FEB3C36"/>
    <w:multiLevelType w:val="hybridMultilevel"/>
    <w:tmpl w:val="53405982"/>
    <w:lvl w:ilvl="0" w:tplc="31CE34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C6C48B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52AE0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AA2611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A782C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C3449B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82E70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10ABC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08E42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4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hideSpellingErrors/>
  <w:hideGrammaticalErrors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Soc Neph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14BF2"/>
    <w:rsid w:val="000114A3"/>
    <w:rsid w:val="00013269"/>
    <w:rsid w:val="00017131"/>
    <w:rsid w:val="00027E39"/>
    <w:rsid w:val="00030D8B"/>
    <w:rsid w:val="00042C36"/>
    <w:rsid w:val="000445BF"/>
    <w:rsid w:val="00044913"/>
    <w:rsid w:val="00052EAB"/>
    <w:rsid w:val="00052F35"/>
    <w:rsid w:val="00081713"/>
    <w:rsid w:val="0009493A"/>
    <w:rsid w:val="00096489"/>
    <w:rsid w:val="000A6B87"/>
    <w:rsid w:val="000B587A"/>
    <w:rsid w:val="000B7C08"/>
    <w:rsid w:val="000C1782"/>
    <w:rsid w:val="000C370C"/>
    <w:rsid w:val="000D29A0"/>
    <w:rsid w:val="000D7996"/>
    <w:rsid w:val="000E5D64"/>
    <w:rsid w:val="00101E30"/>
    <w:rsid w:val="0010299C"/>
    <w:rsid w:val="00110B9C"/>
    <w:rsid w:val="00115AB8"/>
    <w:rsid w:val="0012304E"/>
    <w:rsid w:val="00123F04"/>
    <w:rsid w:val="00131FF9"/>
    <w:rsid w:val="00133EBB"/>
    <w:rsid w:val="0013535E"/>
    <w:rsid w:val="00135D98"/>
    <w:rsid w:val="00142AD3"/>
    <w:rsid w:val="001464D8"/>
    <w:rsid w:val="00157306"/>
    <w:rsid w:val="0016575A"/>
    <w:rsid w:val="00170D67"/>
    <w:rsid w:val="0017102F"/>
    <w:rsid w:val="00174D59"/>
    <w:rsid w:val="00175C44"/>
    <w:rsid w:val="00177853"/>
    <w:rsid w:val="00180A47"/>
    <w:rsid w:val="00182D84"/>
    <w:rsid w:val="00186A29"/>
    <w:rsid w:val="0019214A"/>
    <w:rsid w:val="001A15E0"/>
    <w:rsid w:val="001A7CEB"/>
    <w:rsid w:val="001B032A"/>
    <w:rsid w:val="001B1E50"/>
    <w:rsid w:val="001B3C6F"/>
    <w:rsid w:val="001C05FB"/>
    <w:rsid w:val="001C2E59"/>
    <w:rsid w:val="001C68C4"/>
    <w:rsid w:val="001C6DCD"/>
    <w:rsid w:val="001D061C"/>
    <w:rsid w:val="001D166F"/>
    <w:rsid w:val="001D6138"/>
    <w:rsid w:val="001E1604"/>
    <w:rsid w:val="001E4AEE"/>
    <w:rsid w:val="001E7AF8"/>
    <w:rsid w:val="001F35D3"/>
    <w:rsid w:val="001F7514"/>
    <w:rsid w:val="00201DA9"/>
    <w:rsid w:val="00204978"/>
    <w:rsid w:val="00205C19"/>
    <w:rsid w:val="00206432"/>
    <w:rsid w:val="0020747C"/>
    <w:rsid w:val="00213162"/>
    <w:rsid w:val="002166E7"/>
    <w:rsid w:val="00217A68"/>
    <w:rsid w:val="00224846"/>
    <w:rsid w:val="00231901"/>
    <w:rsid w:val="00232FFA"/>
    <w:rsid w:val="00241AB4"/>
    <w:rsid w:val="002452EF"/>
    <w:rsid w:val="00245DC0"/>
    <w:rsid w:val="00255BE5"/>
    <w:rsid w:val="002637A3"/>
    <w:rsid w:val="002751D7"/>
    <w:rsid w:val="0028078A"/>
    <w:rsid w:val="00281973"/>
    <w:rsid w:val="00282EB8"/>
    <w:rsid w:val="00283D97"/>
    <w:rsid w:val="00294DF6"/>
    <w:rsid w:val="0029583B"/>
    <w:rsid w:val="00297425"/>
    <w:rsid w:val="002A2B1A"/>
    <w:rsid w:val="002A796C"/>
    <w:rsid w:val="002B60E5"/>
    <w:rsid w:val="002C228A"/>
    <w:rsid w:val="002C24B5"/>
    <w:rsid w:val="002C4A3F"/>
    <w:rsid w:val="002C58A1"/>
    <w:rsid w:val="002D398A"/>
    <w:rsid w:val="002D3A85"/>
    <w:rsid w:val="002D4EA7"/>
    <w:rsid w:val="002D7485"/>
    <w:rsid w:val="002E3A28"/>
    <w:rsid w:val="002E590A"/>
    <w:rsid w:val="002F0B92"/>
    <w:rsid w:val="002F0C12"/>
    <w:rsid w:val="002F396F"/>
    <w:rsid w:val="002F405A"/>
    <w:rsid w:val="00302D4E"/>
    <w:rsid w:val="00304821"/>
    <w:rsid w:val="00306BCB"/>
    <w:rsid w:val="0031132D"/>
    <w:rsid w:val="00314BF2"/>
    <w:rsid w:val="00331537"/>
    <w:rsid w:val="003553F5"/>
    <w:rsid w:val="00360662"/>
    <w:rsid w:val="00363478"/>
    <w:rsid w:val="00363611"/>
    <w:rsid w:val="00363AAE"/>
    <w:rsid w:val="00365C20"/>
    <w:rsid w:val="00366786"/>
    <w:rsid w:val="00372C34"/>
    <w:rsid w:val="00377303"/>
    <w:rsid w:val="00391344"/>
    <w:rsid w:val="00393DDE"/>
    <w:rsid w:val="00394BA6"/>
    <w:rsid w:val="003A2DB2"/>
    <w:rsid w:val="003A685C"/>
    <w:rsid w:val="003B58D5"/>
    <w:rsid w:val="003D3C1B"/>
    <w:rsid w:val="003E36B9"/>
    <w:rsid w:val="003F6FF4"/>
    <w:rsid w:val="00417111"/>
    <w:rsid w:val="00427FAC"/>
    <w:rsid w:val="00433750"/>
    <w:rsid w:val="004368A5"/>
    <w:rsid w:val="0044231A"/>
    <w:rsid w:val="004440D2"/>
    <w:rsid w:val="00450481"/>
    <w:rsid w:val="00452400"/>
    <w:rsid w:val="00455509"/>
    <w:rsid w:val="004576D0"/>
    <w:rsid w:val="0045773F"/>
    <w:rsid w:val="004607BA"/>
    <w:rsid w:val="00461ABE"/>
    <w:rsid w:val="00490B39"/>
    <w:rsid w:val="004940C2"/>
    <w:rsid w:val="00495A4A"/>
    <w:rsid w:val="004A18CF"/>
    <w:rsid w:val="004A5751"/>
    <w:rsid w:val="004B366B"/>
    <w:rsid w:val="004C6320"/>
    <w:rsid w:val="004D1440"/>
    <w:rsid w:val="004D7B52"/>
    <w:rsid w:val="004E47AC"/>
    <w:rsid w:val="0050625B"/>
    <w:rsid w:val="00513109"/>
    <w:rsid w:val="00513DA0"/>
    <w:rsid w:val="00517499"/>
    <w:rsid w:val="005256E6"/>
    <w:rsid w:val="00527767"/>
    <w:rsid w:val="00536FAF"/>
    <w:rsid w:val="0054190A"/>
    <w:rsid w:val="005458E7"/>
    <w:rsid w:val="00547209"/>
    <w:rsid w:val="00551A3B"/>
    <w:rsid w:val="00551C64"/>
    <w:rsid w:val="00555251"/>
    <w:rsid w:val="005603D9"/>
    <w:rsid w:val="00561409"/>
    <w:rsid w:val="00562ED7"/>
    <w:rsid w:val="0056671C"/>
    <w:rsid w:val="00571C86"/>
    <w:rsid w:val="00576F7A"/>
    <w:rsid w:val="005879CF"/>
    <w:rsid w:val="00596CB5"/>
    <w:rsid w:val="00596E8C"/>
    <w:rsid w:val="00596F38"/>
    <w:rsid w:val="005A471A"/>
    <w:rsid w:val="005A4C10"/>
    <w:rsid w:val="005A647F"/>
    <w:rsid w:val="005B4B69"/>
    <w:rsid w:val="005B593B"/>
    <w:rsid w:val="005C0BAB"/>
    <w:rsid w:val="005C3323"/>
    <w:rsid w:val="005C6EED"/>
    <w:rsid w:val="005D28F1"/>
    <w:rsid w:val="005E137F"/>
    <w:rsid w:val="005E3013"/>
    <w:rsid w:val="005E6BA1"/>
    <w:rsid w:val="005E7A4B"/>
    <w:rsid w:val="005F1CE8"/>
    <w:rsid w:val="005F57F9"/>
    <w:rsid w:val="005F5F65"/>
    <w:rsid w:val="00601ED9"/>
    <w:rsid w:val="006123B9"/>
    <w:rsid w:val="006143CC"/>
    <w:rsid w:val="00617A82"/>
    <w:rsid w:val="00625631"/>
    <w:rsid w:val="00627815"/>
    <w:rsid w:val="00636243"/>
    <w:rsid w:val="00636967"/>
    <w:rsid w:val="00636DF4"/>
    <w:rsid w:val="006411A6"/>
    <w:rsid w:val="00641595"/>
    <w:rsid w:val="006416F8"/>
    <w:rsid w:val="006428CC"/>
    <w:rsid w:val="00653286"/>
    <w:rsid w:val="00656555"/>
    <w:rsid w:val="006644F3"/>
    <w:rsid w:val="00670C61"/>
    <w:rsid w:val="00671F48"/>
    <w:rsid w:val="00672EAE"/>
    <w:rsid w:val="00681B3E"/>
    <w:rsid w:val="006822EB"/>
    <w:rsid w:val="006909A5"/>
    <w:rsid w:val="006927CF"/>
    <w:rsid w:val="00694CB4"/>
    <w:rsid w:val="00697844"/>
    <w:rsid w:val="006979AA"/>
    <w:rsid w:val="006A07C3"/>
    <w:rsid w:val="006A1F42"/>
    <w:rsid w:val="006A4F9A"/>
    <w:rsid w:val="006C0793"/>
    <w:rsid w:val="006C32C5"/>
    <w:rsid w:val="006C3972"/>
    <w:rsid w:val="006C4FB4"/>
    <w:rsid w:val="006C6ABC"/>
    <w:rsid w:val="006C7728"/>
    <w:rsid w:val="006D00D5"/>
    <w:rsid w:val="006D4703"/>
    <w:rsid w:val="006D68FE"/>
    <w:rsid w:val="006E0D44"/>
    <w:rsid w:val="006E27A1"/>
    <w:rsid w:val="006E7908"/>
    <w:rsid w:val="006F097D"/>
    <w:rsid w:val="006F3510"/>
    <w:rsid w:val="006F3943"/>
    <w:rsid w:val="006F5E88"/>
    <w:rsid w:val="00701674"/>
    <w:rsid w:val="00711AEF"/>
    <w:rsid w:val="00713E99"/>
    <w:rsid w:val="00721057"/>
    <w:rsid w:val="00721641"/>
    <w:rsid w:val="00722FFE"/>
    <w:rsid w:val="0073421F"/>
    <w:rsid w:val="00736835"/>
    <w:rsid w:val="00737FB6"/>
    <w:rsid w:val="00746B98"/>
    <w:rsid w:val="00754844"/>
    <w:rsid w:val="007553C5"/>
    <w:rsid w:val="00755CCB"/>
    <w:rsid w:val="00761674"/>
    <w:rsid w:val="007618BC"/>
    <w:rsid w:val="00763598"/>
    <w:rsid w:val="00767EF1"/>
    <w:rsid w:val="00782638"/>
    <w:rsid w:val="007A3E33"/>
    <w:rsid w:val="007A5A35"/>
    <w:rsid w:val="007B54CF"/>
    <w:rsid w:val="007D01D1"/>
    <w:rsid w:val="007D1A56"/>
    <w:rsid w:val="007E159A"/>
    <w:rsid w:val="007E17A6"/>
    <w:rsid w:val="007E39A0"/>
    <w:rsid w:val="007E460A"/>
    <w:rsid w:val="007F0E2C"/>
    <w:rsid w:val="007F4391"/>
    <w:rsid w:val="007F68E1"/>
    <w:rsid w:val="007F750B"/>
    <w:rsid w:val="00805E20"/>
    <w:rsid w:val="00806846"/>
    <w:rsid w:val="00806A24"/>
    <w:rsid w:val="00812495"/>
    <w:rsid w:val="008142DA"/>
    <w:rsid w:val="00814A22"/>
    <w:rsid w:val="00817D6C"/>
    <w:rsid w:val="0082161C"/>
    <w:rsid w:val="00823459"/>
    <w:rsid w:val="00832820"/>
    <w:rsid w:val="00834646"/>
    <w:rsid w:val="00857358"/>
    <w:rsid w:val="00863A63"/>
    <w:rsid w:val="00864476"/>
    <w:rsid w:val="008713C7"/>
    <w:rsid w:val="00871CDB"/>
    <w:rsid w:val="0089087A"/>
    <w:rsid w:val="00891575"/>
    <w:rsid w:val="00895982"/>
    <w:rsid w:val="008969BE"/>
    <w:rsid w:val="008A71FA"/>
    <w:rsid w:val="008B3460"/>
    <w:rsid w:val="008B46D7"/>
    <w:rsid w:val="008B76B1"/>
    <w:rsid w:val="008C2F65"/>
    <w:rsid w:val="008F19FE"/>
    <w:rsid w:val="008F2173"/>
    <w:rsid w:val="008F375F"/>
    <w:rsid w:val="008F77C9"/>
    <w:rsid w:val="00904382"/>
    <w:rsid w:val="0090575E"/>
    <w:rsid w:val="00906CAD"/>
    <w:rsid w:val="0091151F"/>
    <w:rsid w:val="0091228B"/>
    <w:rsid w:val="009128EE"/>
    <w:rsid w:val="0092466C"/>
    <w:rsid w:val="009250F3"/>
    <w:rsid w:val="0092558F"/>
    <w:rsid w:val="00931AE3"/>
    <w:rsid w:val="00934E32"/>
    <w:rsid w:val="0093564F"/>
    <w:rsid w:val="00947080"/>
    <w:rsid w:val="00951D9A"/>
    <w:rsid w:val="0095510D"/>
    <w:rsid w:val="00972937"/>
    <w:rsid w:val="00981135"/>
    <w:rsid w:val="009823DC"/>
    <w:rsid w:val="00983E74"/>
    <w:rsid w:val="00986AD8"/>
    <w:rsid w:val="00992BEF"/>
    <w:rsid w:val="009944F8"/>
    <w:rsid w:val="009A019C"/>
    <w:rsid w:val="009A2AC9"/>
    <w:rsid w:val="009A5C01"/>
    <w:rsid w:val="009B1C1B"/>
    <w:rsid w:val="009B4087"/>
    <w:rsid w:val="009B7D6E"/>
    <w:rsid w:val="009C605C"/>
    <w:rsid w:val="009C6682"/>
    <w:rsid w:val="009C759D"/>
    <w:rsid w:val="009F10B4"/>
    <w:rsid w:val="00A016FE"/>
    <w:rsid w:val="00A03073"/>
    <w:rsid w:val="00A10AA2"/>
    <w:rsid w:val="00A126F2"/>
    <w:rsid w:val="00A14963"/>
    <w:rsid w:val="00A15DE8"/>
    <w:rsid w:val="00A214F4"/>
    <w:rsid w:val="00A22696"/>
    <w:rsid w:val="00A22DA3"/>
    <w:rsid w:val="00A242A8"/>
    <w:rsid w:val="00A33722"/>
    <w:rsid w:val="00A529D3"/>
    <w:rsid w:val="00A54FB6"/>
    <w:rsid w:val="00A60D32"/>
    <w:rsid w:val="00A6152D"/>
    <w:rsid w:val="00A64A0D"/>
    <w:rsid w:val="00A663D7"/>
    <w:rsid w:val="00A834F1"/>
    <w:rsid w:val="00A85DD6"/>
    <w:rsid w:val="00A95DEA"/>
    <w:rsid w:val="00A9664B"/>
    <w:rsid w:val="00A96F05"/>
    <w:rsid w:val="00AA2394"/>
    <w:rsid w:val="00AB1504"/>
    <w:rsid w:val="00AB5880"/>
    <w:rsid w:val="00AB65C0"/>
    <w:rsid w:val="00AC13EB"/>
    <w:rsid w:val="00AC6880"/>
    <w:rsid w:val="00AC78EA"/>
    <w:rsid w:val="00AC7A12"/>
    <w:rsid w:val="00AD1ED4"/>
    <w:rsid w:val="00AD39FB"/>
    <w:rsid w:val="00AD62F7"/>
    <w:rsid w:val="00AD735B"/>
    <w:rsid w:val="00AE2BCD"/>
    <w:rsid w:val="00AE3B72"/>
    <w:rsid w:val="00AF196C"/>
    <w:rsid w:val="00AF4598"/>
    <w:rsid w:val="00AF4EA5"/>
    <w:rsid w:val="00B036F3"/>
    <w:rsid w:val="00B03A21"/>
    <w:rsid w:val="00B04270"/>
    <w:rsid w:val="00B065EB"/>
    <w:rsid w:val="00B148EF"/>
    <w:rsid w:val="00B16B62"/>
    <w:rsid w:val="00B20CB0"/>
    <w:rsid w:val="00B2115A"/>
    <w:rsid w:val="00B22798"/>
    <w:rsid w:val="00B274D5"/>
    <w:rsid w:val="00B35FEF"/>
    <w:rsid w:val="00B4003C"/>
    <w:rsid w:val="00B424A4"/>
    <w:rsid w:val="00B47517"/>
    <w:rsid w:val="00B52971"/>
    <w:rsid w:val="00B52A11"/>
    <w:rsid w:val="00B5342A"/>
    <w:rsid w:val="00B64B2B"/>
    <w:rsid w:val="00B7548D"/>
    <w:rsid w:val="00B7701C"/>
    <w:rsid w:val="00B9093A"/>
    <w:rsid w:val="00B92137"/>
    <w:rsid w:val="00BA2610"/>
    <w:rsid w:val="00BB04DE"/>
    <w:rsid w:val="00BB3103"/>
    <w:rsid w:val="00BB416D"/>
    <w:rsid w:val="00BD7681"/>
    <w:rsid w:val="00BF16DB"/>
    <w:rsid w:val="00BF30B8"/>
    <w:rsid w:val="00C017A5"/>
    <w:rsid w:val="00C15847"/>
    <w:rsid w:val="00C21454"/>
    <w:rsid w:val="00C30772"/>
    <w:rsid w:val="00C3551C"/>
    <w:rsid w:val="00C35D4D"/>
    <w:rsid w:val="00C40496"/>
    <w:rsid w:val="00C43353"/>
    <w:rsid w:val="00C43F7D"/>
    <w:rsid w:val="00C502F7"/>
    <w:rsid w:val="00C650C0"/>
    <w:rsid w:val="00C6685F"/>
    <w:rsid w:val="00C70DF1"/>
    <w:rsid w:val="00C752F4"/>
    <w:rsid w:val="00C91A1E"/>
    <w:rsid w:val="00C96040"/>
    <w:rsid w:val="00C96731"/>
    <w:rsid w:val="00CA00D6"/>
    <w:rsid w:val="00CA251D"/>
    <w:rsid w:val="00CA6494"/>
    <w:rsid w:val="00CB39E2"/>
    <w:rsid w:val="00CC0A40"/>
    <w:rsid w:val="00CC30E1"/>
    <w:rsid w:val="00CD092A"/>
    <w:rsid w:val="00CD2780"/>
    <w:rsid w:val="00CD2FA8"/>
    <w:rsid w:val="00CD7A7F"/>
    <w:rsid w:val="00CF3599"/>
    <w:rsid w:val="00CF3A5A"/>
    <w:rsid w:val="00CF548D"/>
    <w:rsid w:val="00CF65F7"/>
    <w:rsid w:val="00D0400F"/>
    <w:rsid w:val="00D11A3C"/>
    <w:rsid w:val="00D12C6F"/>
    <w:rsid w:val="00D22AB6"/>
    <w:rsid w:val="00D2667D"/>
    <w:rsid w:val="00D335FB"/>
    <w:rsid w:val="00D354E9"/>
    <w:rsid w:val="00D4196B"/>
    <w:rsid w:val="00D51E9E"/>
    <w:rsid w:val="00D522C4"/>
    <w:rsid w:val="00D56231"/>
    <w:rsid w:val="00D5703B"/>
    <w:rsid w:val="00D6123F"/>
    <w:rsid w:val="00D61B8E"/>
    <w:rsid w:val="00D61E34"/>
    <w:rsid w:val="00D63170"/>
    <w:rsid w:val="00D64662"/>
    <w:rsid w:val="00D82718"/>
    <w:rsid w:val="00D831EE"/>
    <w:rsid w:val="00D857E0"/>
    <w:rsid w:val="00D86522"/>
    <w:rsid w:val="00D90CE9"/>
    <w:rsid w:val="00D930A8"/>
    <w:rsid w:val="00D93C05"/>
    <w:rsid w:val="00D955B3"/>
    <w:rsid w:val="00DA6360"/>
    <w:rsid w:val="00DA7C8C"/>
    <w:rsid w:val="00DA7ED6"/>
    <w:rsid w:val="00DB25F4"/>
    <w:rsid w:val="00DB7C04"/>
    <w:rsid w:val="00DC0F4E"/>
    <w:rsid w:val="00DC2308"/>
    <w:rsid w:val="00DD0F9F"/>
    <w:rsid w:val="00DD6680"/>
    <w:rsid w:val="00DD6C8E"/>
    <w:rsid w:val="00DE2AFA"/>
    <w:rsid w:val="00DE7BD5"/>
    <w:rsid w:val="00DF2BF1"/>
    <w:rsid w:val="00DF3C6A"/>
    <w:rsid w:val="00DF6784"/>
    <w:rsid w:val="00E00081"/>
    <w:rsid w:val="00E001AC"/>
    <w:rsid w:val="00E030E1"/>
    <w:rsid w:val="00E203BC"/>
    <w:rsid w:val="00E24175"/>
    <w:rsid w:val="00E3456E"/>
    <w:rsid w:val="00E37709"/>
    <w:rsid w:val="00E37750"/>
    <w:rsid w:val="00E40FB6"/>
    <w:rsid w:val="00E42C27"/>
    <w:rsid w:val="00E4379D"/>
    <w:rsid w:val="00E43A18"/>
    <w:rsid w:val="00E57EB7"/>
    <w:rsid w:val="00E608A3"/>
    <w:rsid w:val="00E63300"/>
    <w:rsid w:val="00E65128"/>
    <w:rsid w:val="00E65C35"/>
    <w:rsid w:val="00E65C99"/>
    <w:rsid w:val="00E75121"/>
    <w:rsid w:val="00E7673E"/>
    <w:rsid w:val="00E76D85"/>
    <w:rsid w:val="00E80B8F"/>
    <w:rsid w:val="00E8186A"/>
    <w:rsid w:val="00E81A2F"/>
    <w:rsid w:val="00E91957"/>
    <w:rsid w:val="00E936C6"/>
    <w:rsid w:val="00EA5EA3"/>
    <w:rsid w:val="00EB2BF3"/>
    <w:rsid w:val="00EC1618"/>
    <w:rsid w:val="00EC1A48"/>
    <w:rsid w:val="00EC2619"/>
    <w:rsid w:val="00EC66D7"/>
    <w:rsid w:val="00EC7EF5"/>
    <w:rsid w:val="00ED23E6"/>
    <w:rsid w:val="00ED6FEF"/>
    <w:rsid w:val="00EF38B9"/>
    <w:rsid w:val="00F006C7"/>
    <w:rsid w:val="00F02A36"/>
    <w:rsid w:val="00F06B53"/>
    <w:rsid w:val="00F13E09"/>
    <w:rsid w:val="00F15830"/>
    <w:rsid w:val="00F24AF3"/>
    <w:rsid w:val="00F36612"/>
    <w:rsid w:val="00F40998"/>
    <w:rsid w:val="00F429BC"/>
    <w:rsid w:val="00F433A4"/>
    <w:rsid w:val="00F471B1"/>
    <w:rsid w:val="00F55D90"/>
    <w:rsid w:val="00F73698"/>
    <w:rsid w:val="00F755ED"/>
    <w:rsid w:val="00F94EC4"/>
    <w:rsid w:val="00FA1D29"/>
    <w:rsid w:val="00FB5285"/>
    <w:rsid w:val="00FC1F1D"/>
    <w:rsid w:val="00FC266B"/>
    <w:rsid w:val="00FD52C7"/>
    <w:rsid w:val="00FD64C4"/>
    <w:rsid w:val="00FE17EF"/>
    <w:rsid w:val="00FF0634"/>
    <w:rsid w:val="00FF5CAE"/>
    <w:rsid w:val="00FF6966"/>
    <w:rsid w:val="00FF6E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4DA2D8"/>
  <w15:chartTrackingRefBased/>
  <w15:docId w15:val="{5C62A56B-91C4-45F3-A3A9-CA5A069665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1AEF"/>
  </w:style>
  <w:style w:type="paragraph" w:styleId="Heading1">
    <w:name w:val="heading 1"/>
    <w:basedOn w:val="Normal"/>
    <w:next w:val="Normal"/>
    <w:link w:val="Heading1Char"/>
    <w:uiPriority w:val="9"/>
    <w:qFormat/>
    <w:rsid w:val="006E0D4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14B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DC23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81B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1B3E"/>
    <w:rPr>
      <w:rFonts w:ascii="Segoe UI" w:hAnsi="Segoe UI" w:cs="Segoe UI"/>
      <w:sz w:val="18"/>
      <w:szCs w:val="18"/>
    </w:rPr>
  </w:style>
  <w:style w:type="table" w:customStyle="1" w:styleId="TableGrid1">
    <w:name w:val="Table Grid1"/>
    <w:basedOn w:val="TableNormal"/>
    <w:next w:val="TableGrid"/>
    <w:uiPriority w:val="39"/>
    <w:rsid w:val="00681B3E"/>
    <w:pPr>
      <w:spacing w:after="0" w:line="240" w:lineRule="auto"/>
    </w:pPr>
    <w:rPr>
      <w:rFonts w:eastAsia="SimSu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6D4703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45773F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644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44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644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44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44F3"/>
    <w:rPr>
      <w:b/>
      <w:bCs/>
      <w:sz w:val="20"/>
      <w:szCs w:val="20"/>
    </w:rPr>
  </w:style>
  <w:style w:type="numbering" w:customStyle="1" w:styleId="NoList1">
    <w:name w:val="No List1"/>
    <w:next w:val="NoList"/>
    <w:uiPriority w:val="99"/>
    <w:semiHidden/>
    <w:unhideWhenUsed/>
    <w:rsid w:val="00245DC0"/>
  </w:style>
  <w:style w:type="character" w:styleId="Hyperlink">
    <w:name w:val="Hyperlink"/>
    <w:basedOn w:val="DefaultParagraphFont"/>
    <w:uiPriority w:val="99"/>
    <w:unhideWhenUsed/>
    <w:rsid w:val="00245DC0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45DC0"/>
    <w:rPr>
      <w:color w:val="954F72"/>
      <w:u w:val="single"/>
    </w:rPr>
  </w:style>
  <w:style w:type="paragraph" w:customStyle="1" w:styleId="msonormal0">
    <w:name w:val="msonormal"/>
    <w:basedOn w:val="Normal"/>
    <w:rsid w:val="00245DC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245DC0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4">
    <w:name w:val="xl64"/>
    <w:basedOn w:val="Normal"/>
    <w:rsid w:val="00245DC0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5">
    <w:name w:val="xl65"/>
    <w:basedOn w:val="Normal"/>
    <w:rsid w:val="00245DC0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6">
    <w:name w:val="xl66"/>
    <w:basedOn w:val="Normal"/>
    <w:rsid w:val="00245DC0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7">
    <w:name w:val="xl67"/>
    <w:basedOn w:val="Normal"/>
    <w:rsid w:val="00245DC0"/>
    <w:pPr>
      <w:pBdr>
        <w:top w:val="single" w:sz="4" w:space="0" w:color="3F3F3F"/>
        <w:lef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8">
    <w:name w:val="xl68"/>
    <w:basedOn w:val="Normal"/>
    <w:rsid w:val="00245DC0"/>
    <w:pPr>
      <w:pBdr>
        <w:top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69">
    <w:name w:val="xl69"/>
    <w:basedOn w:val="Normal"/>
    <w:rsid w:val="00245DC0"/>
    <w:pPr>
      <w:pBdr>
        <w:top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70">
    <w:name w:val="xl70"/>
    <w:basedOn w:val="Normal"/>
    <w:rsid w:val="00245DC0"/>
    <w:pPr>
      <w:pBdr>
        <w:left w:val="single" w:sz="4" w:space="0" w:color="3F3F3F"/>
        <w:bottom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71">
    <w:name w:val="xl71"/>
    <w:basedOn w:val="Normal"/>
    <w:rsid w:val="00245DC0"/>
    <w:pPr>
      <w:pBdr>
        <w:bottom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72">
    <w:name w:val="xl72"/>
    <w:basedOn w:val="Normal"/>
    <w:rsid w:val="00245DC0"/>
    <w:pPr>
      <w:pBdr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73">
    <w:name w:val="xl73"/>
    <w:basedOn w:val="Normal"/>
    <w:rsid w:val="00245DC0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</w:rPr>
  </w:style>
  <w:style w:type="paragraph" w:customStyle="1" w:styleId="xl74">
    <w:name w:val="xl74"/>
    <w:basedOn w:val="Normal"/>
    <w:rsid w:val="00245DC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245DC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245DC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6428CC"/>
    <w:rPr>
      <w:i/>
      <w:iCs/>
    </w:rPr>
  </w:style>
  <w:style w:type="character" w:styleId="Strong">
    <w:name w:val="Strong"/>
    <w:basedOn w:val="DefaultParagraphFont"/>
    <w:uiPriority w:val="22"/>
    <w:qFormat/>
    <w:rsid w:val="005A471A"/>
    <w:rPr>
      <w:b/>
      <w:b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F35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F3599"/>
    <w:rPr>
      <w:rFonts w:ascii="Courier New" w:eastAsia="Times New Roman" w:hAnsi="Courier New" w:cs="Courier New"/>
      <w:sz w:val="20"/>
      <w:szCs w:val="20"/>
    </w:rPr>
  </w:style>
  <w:style w:type="character" w:customStyle="1" w:styleId="gd15mcfceub">
    <w:name w:val="gd15mcfceub"/>
    <w:basedOn w:val="DefaultParagraphFont"/>
    <w:rsid w:val="00CF3599"/>
  </w:style>
  <w:style w:type="paragraph" w:styleId="Revision">
    <w:name w:val="Revision"/>
    <w:hidden/>
    <w:uiPriority w:val="99"/>
    <w:semiHidden/>
    <w:rsid w:val="00832820"/>
    <w:pPr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F755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55ED"/>
  </w:style>
  <w:style w:type="character" w:styleId="PageNumber">
    <w:name w:val="page number"/>
    <w:basedOn w:val="DefaultParagraphFont"/>
    <w:uiPriority w:val="99"/>
    <w:semiHidden/>
    <w:unhideWhenUsed/>
    <w:rsid w:val="00F755ED"/>
  </w:style>
  <w:style w:type="character" w:customStyle="1" w:styleId="numbercell">
    <w:name w:val="numbercell"/>
    <w:basedOn w:val="DefaultParagraphFont"/>
    <w:rsid w:val="0095510D"/>
  </w:style>
  <w:style w:type="paragraph" w:styleId="Header">
    <w:name w:val="header"/>
    <w:basedOn w:val="Normal"/>
    <w:link w:val="HeaderChar"/>
    <w:uiPriority w:val="99"/>
    <w:unhideWhenUsed/>
    <w:rsid w:val="0023190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1901"/>
  </w:style>
  <w:style w:type="character" w:customStyle="1" w:styleId="Heading1Char">
    <w:name w:val="Heading 1 Char"/>
    <w:basedOn w:val="DefaultParagraphFont"/>
    <w:link w:val="Heading1"/>
    <w:uiPriority w:val="9"/>
    <w:rsid w:val="006E0D4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6E0D44"/>
    <w:pPr>
      <w:outlineLvl w:val="9"/>
    </w:pPr>
    <w:rPr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6E0D44"/>
    <w:pPr>
      <w:spacing w:after="100"/>
    </w:pPr>
  </w:style>
  <w:style w:type="numbering" w:customStyle="1" w:styleId="NoList2">
    <w:name w:val="No List2"/>
    <w:next w:val="NoList"/>
    <w:uiPriority w:val="99"/>
    <w:semiHidden/>
    <w:unhideWhenUsed/>
    <w:rsid w:val="002F396F"/>
  </w:style>
  <w:style w:type="numbering" w:customStyle="1" w:styleId="NoList3">
    <w:name w:val="No List3"/>
    <w:next w:val="NoList"/>
    <w:uiPriority w:val="99"/>
    <w:semiHidden/>
    <w:unhideWhenUsed/>
    <w:rsid w:val="00E65128"/>
  </w:style>
  <w:style w:type="table" w:customStyle="1" w:styleId="TableGrid2">
    <w:name w:val="Table Grid2"/>
    <w:basedOn w:val="TableNormal"/>
    <w:next w:val="TableGrid"/>
    <w:uiPriority w:val="39"/>
    <w:rsid w:val="00E651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E65128"/>
    <w:pPr>
      <w:spacing w:after="0" w:line="240" w:lineRule="auto"/>
    </w:pPr>
    <w:rPr>
      <w:rFonts w:eastAsia="SimSu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E65128"/>
  </w:style>
  <w:style w:type="numbering" w:customStyle="1" w:styleId="NoList21">
    <w:name w:val="No List21"/>
    <w:next w:val="NoList"/>
    <w:uiPriority w:val="99"/>
    <w:semiHidden/>
    <w:unhideWhenUsed/>
    <w:rsid w:val="00E65128"/>
  </w:style>
  <w:style w:type="paragraph" w:customStyle="1" w:styleId="EndNoteBibliographyTitle">
    <w:name w:val="EndNote Bibliography Title"/>
    <w:basedOn w:val="Normal"/>
    <w:link w:val="EndNoteBibliographyTitleChar"/>
    <w:rsid w:val="00042C3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2C3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42C3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42C36"/>
    <w:rPr>
      <w:rFonts w:ascii="Calibri" w:hAnsi="Calibri" w:cs="Calibri"/>
      <w:noProof/>
    </w:rPr>
  </w:style>
  <w:style w:type="character" w:customStyle="1" w:styleId="figurecaption">
    <w:name w:val="figure__caption"/>
    <w:basedOn w:val="DefaultParagraphFont"/>
    <w:rsid w:val="00FD64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3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50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2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55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22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53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52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1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1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72828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1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7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6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20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70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311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07446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89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59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1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7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58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3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7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34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40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79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13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8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1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8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4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0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37053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708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4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2419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75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73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06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66358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0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75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56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481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64700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16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7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1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05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17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26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4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tiff"/><Relationship Id="rId18" Type="http://schemas.openxmlformats.org/officeDocument/2006/relationships/image" Target="media/image6.tif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image" Target="media/image4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image" Target="media/image3.tiff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7161A5D3C62C24AB0432277DF5E0D9B" ma:contentTypeVersion="12" ma:contentTypeDescription="Create a new document." ma:contentTypeScope="" ma:versionID="d8acdbed1f0c6c77b981f795fa084180">
  <xsd:schema xmlns:xsd="http://www.w3.org/2001/XMLSchema" xmlns:xs="http://www.w3.org/2001/XMLSchema" xmlns:p="http://schemas.microsoft.com/office/2006/metadata/properties" xmlns:ns3="1dd2db74-5fdc-4ed9-bc73-5868d465506c" xmlns:ns4="41946bea-d2eb-4a64-9c41-b8bd0adb58c3" targetNamespace="http://schemas.microsoft.com/office/2006/metadata/properties" ma:root="true" ma:fieldsID="14b11ea2fc9f5b0a95d0be03d994aa94" ns3:_="" ns4:_="">
    <xsd:import namespace="1dd2db74-5fdc-4ed9-bc73-5868d465506c"/>
    <xsd:import namespace="41946bea-d2eb-4a64-9c41-b8bd0adb58c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dd2db74-5fdc-4ed9-bc73-5868d465506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1946bea-d2eb-4a64-9c41-b8bd0adb58c3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A6D96B0-A36C-45F5-8E45-517BD664548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06EDF51-9F4F-46E2-9757-0A505E50260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dd2db74-5fdc-4ed9-bc73-5868d465506c"/>
    <ds:schemaRef ds:uri="41946bea-d2eb-4a64-9c41-b8bd0adb58c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7C948F7-B928-4F5F-AAD4-711A001D088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D611DC5-2F9C-4C47-A632-DB90E11DB74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2</Pages>
  <Words>13691</Words>
  <Characters>78044</Characters>
  <Application>Microsoft Office Word</Application>
  <DocSecurity>0</DocSecurity>
  <Lines>650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i Yu</dc:creator>
  <cp:keywords/>
  <dc:description/>
  <cp:lastModifiedBy>Sydney Cough</cp:lastModifiedBy>
  <cp:revision>2</cp:revision>
  <dcterms:created xsi:type="dcterms:W3CDTF">2021-08-30T15:59:00Z</dcterms:created>
  <dcterms:modified xsi:type="dcterms:W3CDTF">2021-08-30T1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7161A5D3C62C24AB0432277DF5E0D9B</vt:lpwstr>
  </property>
</Properties>
</file>